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35017B1" w14:textId="3C7331CA" w:rsidR="005C24BE" w:rsidRPr="00631E3B" w:rsidRDefault="00631E3B" w:rsidP="009153BA">
      <w:pPr>
        <w:pStyle w:val="ListParagraph"/>
        <w:spacing w:line="480" w:lineRule="auto"/>
        <w:ind w:left="360"/>
        <w:jc w:val="center"/>
        <w:rPr>
          <w:b/>
          <w:sz w:val="28"/>
          <w:szCs w:val="28"/>
        </w:rPr>
      </w:pPr>
      <w:r w:rsidRPr="00693716">
        <w:rPr>
          <w:b/>
          <w:sz w:val="28"/>
          <w:szCs w:val="28"/>
        </w:rPr>
        <w:t xml:space="preserve">Automated Arteriole and Venule Classification </w:t>
      </w:r>
      <w:r w:rsidR="003C1195" w:rsidRPr="00693716">
        <w:rPr>
          <w:b/>
          <w:sz w:val="28"/>
          <w:szCs w:val="28"/>
        </w:rPr>
        <w:t>using Deep Learning for</w:t>
      </w:r>
      <w:r w:rsidRPr="00693716">
        <w:rPr>
          <w:b/>
          <w:sz w:val="28"/>
          <w:szCs w:val="28"/>
        </w:rPr>
        <w:t xml:space="preserve"> Retinal Images </w:t>
      </w:r>
      <w:r w:rsidR="003C1195" w:rsidRPr="00693716">
        <w:rPr>
          <w:b/>
          <w:sz w:val="28"/>
          <w:szCs w:val="28"/>
        </w:rPr>
        <w:t>from the UK Biobank Cohort</w:t>
      </w:r>
      <w:r w:rsidR="003C1195">
        <w:rPr>
          <w:b/>
          <w:sz w:val="28"/>
          <w:szCs w:val="28"/>
        </w:rPr>
        <w:t xml:space="preserve"> </w:t>
      </w:r>
    </w:p>
    <w:p w14:paraId="52A9ABC7" w14:textId="77777777" w:rsidR="00955677" w:rsidRPr="00352AAC" w:rsidRDefault="00955677" w:rsidP="009153BA">
      <w:pPr>
        <w:spacing w:line="480" w:lineRule="auto"/>
        <w:jc w:val="center"/>
        <w:rPr>
          <w:vertAlign w:val="superscript"/>
        </w:rPr>
      </w:pPr>
      <w:r>
        <w:t>R.A. Welikala</w:t>
      </w:r>
      <w:r>
        <w:rPr>
          <w:vertAlign w:val="superscript"/>
        </w:rPr>
        <w:t>a,*</w:t>
      </w:r>
      <w:r>
        <w:t>, P.J. Foster</w:t>
      </w:r>
      <w:r w:rsidR="00EF28F5">
        <w:rPr>
          <w:vertAlign w:val="superscript"/>
        </w:rPr>
        <w:t>b</w:t>
      </w:r>
      <w:r>
        <w:t>, P.H. Whincup</w:t>
      </w:r>
      <w:r w:rsidR="00EF28F5">
        <w:rPr>
          <w:vertAlign w:val="superscript"/>
        </w:rPr>
        <w:t>c</w:t>
      </w:r>
      <w:r>
        <w:t>, A.R. Rudnicka</w:t>
      </w:r>
      <w:r w:rsidR="00EF28F5">
        <w:rPr>
          <w:vertAlign w:val="superscript"/>
        </w:rPr>
        <w:t>c</w:t>
      </w:r>
      <w:r>
        <w:t>, C.G. Owen</w:t>
      </w:r>
      <w:r w:rsidR="00EF28F5">
        <w:rPr>
          <w:vertAlign w:val="superscript"/>
        </w:rPr>
        <w:t>c</w:t>
      </w:r>
      <w:r>
        <w:t>, D.P. Strachan</w:t>
      </w:r>
      <w:r w:rsidR="00EF28F5">
        <w:rPr>
          <w:vertAlign w:val="superscript"/>
        </w:rPr>
        <w:t>c</w:t>
      </w:r>
      <w:r>
        <w:t>, S.A. Barman</w:t>
      </w:r>
      <w:r>
        <w:rPr>
          <w:vertAlign w:val="superscript"/>
        </w:rPr>
        <w:t>a</w:t>
      </w:r>
      <w:r>
        <w:t>, on behalf of the UK Biobank Eye and Vision Consortium</w:t>
      </w:r>
      <w:r>
        <w:rPr>
          <w:vertAlign w:val="superscript"/>
        </w:rPr>
        <w:t>1</w:t>
      </w:r>
    </w:p>
    <w:p w14:paraId="522FE043" w14:textId="5872CC4C" w:rsidR="00955677" w:rsidRDefault="00955677" w:rsidP="009153BA">
      <w:pPr>
        <w:spacing w:line="480" w:lineRule="auto"/>
      </w:pPr>
      <w:r>
        <w:rPr>
          <w:vertAlign w:val="superscript"/>
        </w:rPr>
        <w:t>a</w:t>
      </w:r>
      <w:r>
        <w:t xml:space="preserve"> </w:t>
      </w:r>
      <w:r w:rsidRPr="00352AAC">
        <w:t>School</w:t>
      </w:r>
      <w:r>
        <w:t xml:space="preserve"> of Computer Science and Mathematics, Kingston University, Surrey, </w:t>
      </w:r>
      <w:r w:rsidR="00BD5F6F" w:rsidRPr="00BD5F6F">
        <w:t>KT1 2EE</w:t>
      </w:r>
      <w:r w:rsidR="00BD5F6F">
        <w:t>,</w:t>
      </w:r>
      <w:r w:rsidR="00BD5F6F" w:rsidRPr="00BD5F6F">
        <w:t xml:space="preserve"> </w:t>
      </w:r>
      <w:r>
        <w:t>United Kingdom.</w:t>
      </w:r>
    </w:p>
    <w:p w14:paraId="11BB448F" w14:textId="0C88FD74" w:rsidR="00955677" w:rsidRDefault="00EF28F5" w:rsidP="009153BA">
      <w:pPr>
        <w:spacing w:line="480" w:lineRule="auto"/>
      </w:pPr>
      <w:r>
        <w:rPr>
          <w:vertAlign w:val="superscript"/>
        </w:rPr>
        <w:t>b</w:t>
      </w:r>
      <w:r w:rsidR="00955677">
        <w:t xml:space="preserve"> NIHR Biomedical Research Centre, Moorfields Eye Hospital, London</w:t>
      </w:r>
      <w:r w:rsidR="00BD5F6F">
        <w:t>,</w:t>
      </w:r>
      <w:r w:rsidR="00955677">
        <w:t xml:space="preserve"> </w:t>
      </w:r>
      <w:r w:rsidR="00BD5F6F" w:rsidRPr="00BD5F6F">
        <w:t xml:space="preserve">EC1V 2PD </w:t>
      </w:r>
      <w:r w:rsidR="00955677">
        <w:t xml:space="preserve">and UCL Institute of Ophthalmology, London, </w:t>
      </w:r>
      <w:r w:rsidR="00BD5F6F" w:rsidRPr="00BD5F6F">
        <w:t>EC1V 9EL</w:t>
      </w:r>
      <w:r w:rsidR="00BD5F6F">
        <w:t>,</w:t>
      </w:r>
      <w:r w:rsidR="00BD5F6F" w:rsidRPr="00BD5F6F">
        <w:t xml:space="preserve"> </w:t>
      </w:r>
      <w:r w:rsidR="00955677">
        <w:t>United Kingdom.</w:t>
      </w:r>
    </w:p>
    <w:p w14:paraId="5841C9BC" w14:textId="43928BAF" w:rsidR="00955677" w:rsidRDefault="00806356" w:rsidP="009153BA">
      <w:pPr>
        <w:spacing w:line="480" w:lineRule="auto"/>
      </w:pPr>
      <w:r>
        <w:rPr>
          <w:vertAlign w:val="superscript"/>
        </w:rPr>
        <w:t>c</w:t>
      </w:r>
      <w:r w:rsidR="00955677">
        <w:t xml:space="preserve"> Population Health Research Institute, St. George’s, University of London, London, </w:t>
      </w:r>
      <w:r w:rsidR="00BD5F6F" w:rsidRPr="00BD5F6F">
        <w:t>SW17 0RE</w:t>
      </w:r>
      <w:r w:rsidR="00BD5F6F">
        <w:t xml:space="preserve">, </w:t>
      </w:r>
      <w:r w:rsidR="00955677">
        <w:t>United Kingdom.</w:t>
      </w:r>
    </w:p>
    <w:p w14:paraId="6EE51C71" w14:textId="77777777" w:rsidR="00955677" w:rsidRDefault="00955677" w:rsidP="009153BA">
      <w:pPr>
        <w:spacing w:line="480" w:lineRule="auto"/>
      </w:pPr>
      <w:r>
        <w:rPr>
          <w:vertAlign w:val="superscript"/>
        </w:rPr>
        <w:t>1</w:t>
      </w:r>
      <w:r>
        <w:t xml:space="preserve"> Members of the UK Biobank Eye and Vision Consortium are listed before References.</w:t>
      </w:r>
    </w:p>
    <w:p w14:paraId="66811183" w14:textId="77777777" w:rsidR="00225CD4" w:rsidRDefault="00955677" w:rsidP="009153BA">
      <w:pPr>
        <w:spacing w:line="480" w:lineRule="auto"/>
      </w:pPr>
      <w:r>
        <w:rPr>
          <w:vertAlign w:val="superscript"/>
        </w:rPr>
        <w:t>*</w:t>
      </w:r>
      <w:r>
        <w:t xml:space="preserve"> Corresponding author, email add</w:t>
      </w:r>
      <w:r w:rsidR="002225B6">
        <w:t>ress: R.Welikala@kingston@ac.uk</w:t>
      </w:r>
    </w:p>
    <w:p w14:paraId="0089AF2D" w14:textId="77777777" w:rsidR="00955677" w:rsidRDefault="00B92A0E" w:rsidP="009153BA">
      <w:pPr>
        <w:spacing w:line="480" w:lineRule="auto"/>
        <w:rPr>
          <w:b/>
          <w:u w:val="single"/>
        </w:rPr>
      </w:pPr>
      <w:r w:rsidRPr="00B92A0E">
        <w:rPr>
          <w:b/>
          <w:u w:val="single"/>
        </w:rPr>
        <w:t>Abstract</w:t>
      </w:r>
      <w:r w:rsidR="00955677" w:rsidRPr="00B92A0E">
        <w:rPr>
          <w:b/>
          <w:u w:val="single"/>
        </w:rPr>
        <w:t>:</w:t>
      </w:r>
    </w:p>
    <w:p w14:paraId="3D1209FE" w14:textId="4CA62741" w:rsidR="00CB484A" w:rsidRPr="00CB484A" w:rsidRDefault="009C5134" w:rsidP="009153BA">
      <w:pPr>
        <w:spacing w:line="480" w:lineRule="auto"/>
        <w:jc w:val="both"/>
      </w:pPr>
      <w:r w:rsidRPr="00AE556B">
        <w:t>The morphometric characteristics of the retinal vasculature</w:t>
      </w:r>
      <w:r w:rsidR="002C49E7" w:rsidRPr="00AE556B">
        <w:t xml:space="preserve"> are</w:t>
      </w:r>
      <w:r w:rsidR="002C49E7" w:rsidRPr="00CB484A">
        <w:t xml:space="preserve"> associated with future risk of</w:t>
      </w:r>
      <w:r w:rsidR="002C49E7">
        <w:t xml:space="preserve"> </w:t>
      </w:r>
      <w:r w:rsidR="002C49E7" w:rsidRPr="00CB484A">
        <w:t>many systemic and vascular diseases</w:t>
      </w:r>
      <w:r w:rsidR="002C49E7">
        <w:t>.</w:t>
      </w:r>
      <w:r w:rsidR="002C49E7" w:rsidRPr="002C49E7">
        <w:t xml:space="preserve"> </w:t>
      </w:r>
      <w:r w:rsidR="002C49E7">
        <w:t xml:space="preserve">However, analysis of data from large population based studies is needed to help resolve uncertainties in </w:t>
      </w:r>
      <w:r w:rsidR="000E148B" w:rsidRPr="002B55A3">
        <w:t>some of</w:t>
      </w:r>
      <w:r w:rsidR="000E148B">
        <w:t xml:space="preserve"> </w:t>
      </w:r>
      <w:r w:rsidR="002C49E7">
        <w:t>these associations.</w:t>
      </w:r>
      <w:r w:rsidR="008C4067">
        <w:t xml:space="preserve"> This requires automated systems</w:t>
      </w:r>
      <w:r w:rsidR="008C4067" w:rsidRPr="009769D4">
        <w:t xml:space="preserve"> that extract quantitative measures of vessel morphology from large numbers of reti</w:t>
      </w:r>
      <w:r w:rsidR="008C4067">
        <w:t>nal images.</w:t>
      </w:r>
      <w:r w:rsidR="002F1CD9">
        <w:t xml:space="preserve"> </w:t>
      </w:r>
      <w:r w:rsidR="002C49E7" w:rsidRPr="002C49E7">
        <w:t>Associations between retinal vessel morphology and disease precursors/outcomes may be similar or opposing for arterioles and venules</w:t>
      </w:r>
      <w:r w:rsidR="002F1CD9">
        <w:t>. Therefore, the accurate detection of the vessel type is an important element in such automated systems. T</w:t>
      </w:r>
      <w:r w:rsidR="002F1CD9" w:rsidRPr="002F1CD9">
        <w:t xml:space="preserve">his paper </w:t>
      </w:r>
      <w:r w:rsidR="002F1CD9">
        <w:t xml:space="preserve">presents </w:t>
      </w:r>
      <w:r w:rsidR="002F1CD9" w:rsidRPr="002F1CD9">
        <w:t>a deep learning approach for the automatic classification of arterioles and venules across the entire retinal image</w:t>
      </w:r>
      <w:r w:rsidR="002F1CD9">
        <w:t xml:space="preserve">, </w:t>
      </w:r>
      <w:r w:rsidR="002F1CD9" w:rsidRPr="002B55A3">
        <w:t xml:space="preserve">including </w:t>
      </w:r>
      <w:r w:rsidR="000E148B" w:rsidRPr="002B55A3">
        <w:t xml:space="preserve">vessels located at </w:t>
      </w:r>
      <w:r w:rsidR="002F1CD9" w:rsidRPr="002B55A3">
        <w:t xml:space="preserve">the optic disc. This </w:t>
      </w:r>
      <w:r w:rsidR="002F1CD9" w:rsidRPr="002B55A3">
        <w:lastRenderedPageBreak/>
        <w:t>comprises of a convolutional neural network whose architecture</w:t>
      </w:r>
      <w:r w:rsidR="002F1CD9" w:rsidRPr="002F1CD9">
        <w:t xml:space="preserve"> contains six learned layers: three convolutional and three fully-</w:t>
      </w:r>
      <w:r w:rsidR="002B546E">
        <w:t>connected. Complex patterns are</w:t>
      </w:r>
      <w:r w:rsidR="002F1CD9" w:rsidRPr="002F1CD9">
        <w:t xml:space="preserve"> automatically learnt from the data, </w:t>
      </w:r>
      <w:r w:rsidR="00FB1EAA">
        <w:t xml:space="preserve">which avoids </w:t>
      </w:r>
      <w:r w:rsidR="002F1CD9" w:rsidRPr="002F1CD9">
        <w:t>the use of hand crafted features.</w:t>
      </w:r>
      <w:r w:rsidR="00435DE9">
        <w:t xml:space="preserve"> </w:t>
      </w:r>
      <w:r w:rsidR="00435DE9" w:rsidRPr="00435DE9">
        <w:t xml:space="preserve">The method </w:t>
      </w:r>
      <w:r w:rsidR="005229A9">
        <w:t xml:space="preserve">is </w:t>
      </w:r>
      <w:r w:rsidR="00435DE9" w:rsidRPr="00435DE9">
        <w:t xml:space="preserve">developed and evaluated </w:t>
      </w:r>
      <w:r w:rsidR="00435DE9" w:rsidRPr="002B55A3">
        <w:t xml:space="preserve">using </w:t>
      </w:r>
      <w:r w:rsidR="00FB1EAA" w:rsidRPr="002B55A3">
        <w:t xml:space="preserve">835,914 </w:t>
      </w:r>
      <w:r w:rsidR="009B1BD9" w:rsidRPr="002B55A3">
        <w:t>centreline pixels</w:t>
      </w:r>
      <w:r w:rsidR="00D14BB2" w:rsidRPr="002B55A3">
        <w:t xml:space="preserve"> derived from </w:t>
      </w:r>
      <w:r w:rsidR="009B1BD9" w:rsidRPr="002B55A3">
        <w:t xml:space="preserve">100 </w:t>
      </w:r>
      <w:r w:rsidR="00435DE9" w:rsidRPr="002B55A3">
        <w:t xml:space="preserve">retinal images </w:t>
      </w:r>
      <w:r w:rsidR="002D6DBF" w:rsidRPr="002B55A3">
        <w:t xml:space="preserve">selected </w:t>
      </w:r>
      <w:r w:rsidR="009B1BD9" w:rsidRPr="002B55A3">
        <w:t>from the 135,867 retinal images obtained at the</w:t>
      </w:r>
      <w:r w:rsidR="00435DE9" w:rsidRPr="002B55A3">
        <w:t xml:space="preserve"> UK Biobank </w:t>
      </w:r>
      <w:r w:rsidR="009B1BD9" w:rsidRPr="002B55A3">
        <w:t>(large population-based cohort study</w:t>
      </w:r>
      <w:r w:rsidR="000E148B" w:rsidRPr="002B55A3">
        <w:t xml:space="preserve"> of middle aged and older adults</w:t>
      </w:r>
      <w:r w:rsidR="009B1BD9" w:rsidRPr="002B55A3">
        <w:t>) baseline examination</w:t>
      </w:r>
      <w:r w:rsidR="00435DE9" w:rsidRPr="002B55A3">
        <w:t>.</w:t>
      </w:r>
      <w:r w:rsidR="00435DE9">
        <w:t xml:space="preserve"> T</w:t>
      </w:r>
      <w:r w:rsidR="00435DE9" w:rsidRPr="00435DE9">
        <w:t xml:space="preserve">his </w:t>
      </w:r>
      <w:r w:rsidR="002B546E">
        <w:t xml:space="preserve">is </w:t>
      </w:r>
      <w:r w:rsidR="00435DE9" w:rsidRPr="00435DE9">
        <w:t xml:space="preserve">a challenging dataset </w:t>
      </w:r>
      <w:r w:rsidR="00513E12">
        <w:t>in respect</w:t>
      </w:r>
      <w:r w:rsidR="005229A9">
        <w:t xml:space="preserve"> to image quality </w:t>
      </w:r>
      <w:r w:rsidR="00435DE9" w:rsidRPr="00435DE9">
        <w:t>and hence a</w:t>
      </w:r>
      <w:r w:rsidR="00FB1EAA">
        <w:t>rteriole</w:t>
      </w:r>
      <w:r w:rsidR="00435DE9" w:rsidRPr="00435DE9">
        <w:t>/v</w:t>
      </w:r>
      <w:r w:rsidR="00FB1EAA">
        <w:t>enule</w:t>
      </w:r>
      <w:r w:rsidR="002B546E">
        <w:t xml:space="preserve"> classification i</w:t>
      </w:r>
      <w:r w:rsidR="00435DE9" w:rsidRPr="00435DE9">
        <w:t>s required to be highly robust</w:t>
      </w:r>
      <w:r w:rsidR="00435DE9">
        <w:t xml:space="preserve">. The method achieves a significant increase </w:t>
      </w:r>
      <w:r w:rsidR="00867552">
        <w:t>in accuracy of</w:t>
      </w:r>
      <w:r w:rsidR="00435DE9">
        <w:t xml:space="preserve"> 8.1% when c</w:t>
      </w:r>
      <w:r w:rsidR="000E148B">
        <w:t>ompared to the baseline method</w:t>
      </w:r>
      <w:r w:rsidR="000E148B" w:rsidRPr="002B55A3">
        <w:t>, resulting in a</w:t>
      </w:r>
      <w:r w:rsidR="00867552" w:rsidRPr="002B55A3">
        <w:t xml:space="preserve">n arteriole/venule classification accuracy of 86.97% </w:t>
      </w:r>
      <w:r w:rsidR="000E148B" w:rsidRPr="002B55A3">
        <w:t>(per pixel basis)</w:t>
      </w:r>
      <w:r w:rsidR="00867552" w:rsidRPr="002B55A3">
        <w:t xml:space="preserve"> over the enti</w:t>
      </w:r>
      <w:r w:rsidR="00FB1EAA" w:rsidRPr="002B55A3">
        <w:t xml:space="preserve">re </w:t>
      </w:r>
      <w:r w:rsidR="007D395F" w:rsidRPr="002B55A3">
        <w:t xml:space="preserve">retinal </w:t>
      </w:r>
      <w:r w:rsidR="00FB1EAA" w:rsidRPr="002B55A3">
        <w:t>image</w:t>
      </w:r>
      <w:r w:rsidR="00D14BB2">
        <w:t>.</w:t>
      </w:r>
      <w:r w:rsidR="00FB1EAA">
        <w:t xml:space="preserve"> </w:t>
      </w:r>
    </w:p>
    <w:p w14:paraId="78163B66" w14:textId="77777777" w:rsidR="00631E3B" w:rsidRDefault="00B92A0E" w:rsidP="009153BA">
      <w:pPr>
        <w:spacing w:line="480" w:lineRule="auto"/>
        <w:rPr>
          <w:b/>
          <w:u w:val="single"/>
        </w:rPr>
      </w:pPr>
      <w:r w:rsidRPr="00B92A0E">
        <w:rPr>
          <w:b/>
          <w:u w:val="single"/>
        </w:rPr>
        <w:t>Keywords</w:t>
      </w:r>
      <w:r w:rsidR="00955677" w:rsidRPr="00B92A0E">
        <w:rPr>
          <w:b/>
          <w:u w:val="single"/>
        </w:rPr>
        <w:t>:</w:t>
      </w:r>
    </w:p>
    <w:p w14:paraId="07F1B377" w14:textId="77777777" w:rsidR="001B3956" w:rsidRDefault="002B546E" w:rsidP="009153BA">
      <w:pPr>
        <w:spacing w:line="480" w:lineRule="auto"/>
      </w:pPr>
      <w:r>
        <w:t>Retinal i</w:t>
      </w:r>
      <w:r w:rsidR="001B3956">
        <w:t>mages</w:t>
      </w:r>
    </w:p>
    <w:p w14:paraId="5E7E9600" w14:textId="77777777" w:rsidR="001B3956" w:rsidRDefault="001B3956" w:rsidP="009153BA">
      <w:pPr>
        <w:spacing w:line="480" w:lineRule="auto"/>
      </w:pPr>
      <w:r>
        <w:t>Arteriole/venule classification</w:t>
      </w:r>
    </w:p>
    <w:p w14:paraId="394D5990" w14:textId="77777777" w:rsidR="001B3956" w:rsidRDefault="002B546E" w:rsidP="009153BA">
      <w:pPr>
        <w:spacing w:line="480" w:lineRule="auto"/>
      </w:pPr>
      <w:r>
        <w:t>Deep l</w:t>
      </w:r>
      <w:r w:rsidR="001B3956">
        <w:t>earning</w:t>
      </w:r>
    </w:p>
    <w:p w14:paraId="6771C1CD" w14:textId="77777777" w:rsidR="001B3956" w:rsidRDefault="001B3956" w:rsidP="009153BA">
      <w:pPr>
        <w:spacing w:line="480" w:lineRule="auto"/>
      </w:pPr>
      <w:r>
        <w:t>Convolutional neural networks</w:t>
      </w:r>
    </w:p>
    <w:p w14:paraId="1224C32C" w14:textId="77777777" w:rsidR="001B3956" w:rsidRDefault="001B3956" w:rsidP="009153BA">
      <w:pPr>
        <w:spacing w:line="480" w:lineRule="auto"/>
      </w:pPr>
      <w:r>
        <w:t>UK Biobank</w:t>
      </w:r>
    </w:p>
    <w:p w14:paraId="27601F77" w14:textId="77777777" w:rsidR="00955677" w:rsidRPr="002225B6" w:rsidRDefault="001B3956" w:rsidP="009153BA">
      <w:pPr>
        <w:spacing w:line="480" w:lineRule="auto"/>
      </w:pPr>
      <w:r>
        <w:t>Epidemiological studies</w:t>
      </w:r>
    </w:p>
    <w:p w14:paraId="2DA3DFB7" w14:textId="77777777" w:rsidR="00631E3B" w:rsidRPr="002225B6" w:rsidRDefault="00631E3B" w:rsidP="009153BA">
      <w:pPr>
        <w:pStyle w:val="ListParagraph"/>
        <w:numPr>
          <w:ilvl w:val="0"/>
          <w:numId w:val="6"/>
        </w:numPr>
        <w:spacing w:line="480" w:lineRule="auto"/>
        <w:rPr>
          <w:b/>
          <w:u w:val="single"/>
        </w:rPr>
      </w:pPr>
      <w:r w:rsidRPr="00B92A0E">
        <w:rPr>
          <w:b/>
          <w:u w:val="single"/>
        </w:rPr>
        <w:t>I</w:t>
      </w:r>
      <w:r w:rsidR="00B92A0E" w:rsidRPr="00B92A0E">
        <w:rPr>
          <w:b/>
          <w:u w:val="single"/>
        </w:rPr>
        <w:t>ntroduction</w:t>
      </w:r>
      <w:r w:rsidRPr="00B92A0E">
        <w:rPr>
          <w:b/>
          <w:u w:val="single"/>
        </w:rPr>
        <w:t>:</w:t>
      </w:r>
    </w:p>
    <w:p w14:paraId="02CA2DE6" w14:textId="6EDAFAC8" w:rsidR="008A0960" w:rsidRDefault="00E43905" w:rsidP="009153BA">
      <w:pPr>
        <w:spacing w:line="480" w:lineRule="auto"/>
        <w:jc w:val="both"/>
      </w:pPr>
      <w:r w:rsidRPr="00AE556B">
        <w:t>Inspection</w:t>
      </w:r>
      <w:r w:rsidR="009769D4" w:rsidRPr="00AE556B">
        <w:t xml:space="preserve"> of the retinal blood vessels </w:t>
      </w:r>
      <w:r w:rsidR="00AB1C06" w:rsidRPr="00AE556B">
        <w:t>enables a direct and non-invasive view of</w:t>
      </w:r>
      <w:r w:rsidR="009769D4" w:rsidRPr="00AE556B">
        <w:t xml:space="preserve"> the blood circulatory system, with</w:t>
      </w:r>
      <w:r w:rsidR="009769D4" w:rsidRPr="002B55A3">
        <w:t xml:space="preserve"> images being easily captured using fundus photograp</w:t>
      </w:r>
      <w:r w:rsidR="000E148B" w:rsidRPr="002B55A3">
        <w:t xml:space="preserve">hy. There has been considerable interest in using retinal vessel size and shape as a marker of vascular health status. </w:t>
      </w:r>
      <w:r w:rsidR="000E148B" w:rsidRPr="00AE556B">
        <w:t>T</w:t>
      </w:r>
      <w:r w:rsidR="009769D4" w:rsidRPr="00AE556B">
        <w:t>he</w:t>
      </w:r>
      <w:r w:rsidR="00883C1B" w:rsidRPr="00AE556B">
        <w:t xml:space="preserve"> morphology </w:t>
      </w:r>
      <w:r w:rsidR="009769D4" w:rsidRPr="00AE556B">
        <w:t xml:space="preserve">of retinal vessels </w:t>
      </w:r>
      <w:r w:rsidR="005460DD" w:rsidRPr="00AE556B">
        <w:t>has</w:t>
      </w:r>
      <w:r w:rsidR="009769D4" w:rsidRPr="00AE556B">
        <w:t xml:space="preserve"> been</w:t>
      </w:r>
      <w:r w:rsidR="009769D4" w:rsidRPr="009769D4">
        <w:t xml:space="preserve"> prospectively associated with </w:t>
      </w:r>
      <w:r w:rsidR="009769D4" w:rsidRPr="009769D4">
        <w:lastRenderedPageBreak/>
        <w:t>cardi</w:t>
      </w:r>
      <w:r w:rsidR="00B841BB">
        <w:t xml:space="preserve">ovascular and systemic diseases </w:t>
      </w:r>
      <w:r w:rsidR="00B841BB">
        <w:fldChar w:fldCharType="begin"/>
      </w:r>
      <w:r w:rsidR="00B841BB">
        <w:instrText>ADDIN RW.CITE{{4 Cheung,N. 2007; 6 Owen,C.G. 2011; 5 Wong,T.Y. 2006; 3 Wong,T.Y. 2002}}</w:instrText>
      </w:r>
      <w:r w:rsidR="00B841BB">
        <w:fldChar w:fldCharType="separate"/>
      </w:r>
      <w:r w:rsidR="00B841BB" w:rsidRPr="00B841BB">
        <w:t>[1-4]</w:t>
      </w:r>
      <w:r w:rsidR="00B841BB">
        <w:fldChar w:fldCharType="end"/>
      </w:r>
      <w:r w:rsidR="009769D4" w:rsidRPr="009769D4">
        <w:t xml:space="preserve">. Associations between retinal vessel morphology and disease precursors/outcomes may be similar or opposing for arterioles and venules. For example, hypertension and atherosclerosis may have different effects in retinal arterioles and venules resulting in a decreased arteriole to venule width (AVR) </w:t>
      </w:r>
      <w:r w:rsidR="00D95A64">
        <w:fldChar w:fldCharType="begin"/>
      </w:r>
      <w:r w:rsidR="00D95A64">
        <w:instrText>ADDIN RW.CITE{{87 Kanski,J.J. 2011}}</w:instrText>
      </w:r>
      <w:r w:rsidR="00D95A64">
        <w:fldChar w:fldCharType="separate"/>
      </w:r>
      <w:r w:rsidR="00D95A64" w:rsidRPr="00D95A64">
        <w:t>[5]</w:t>
      </w:r>
      <w:r w:rsidR="00D95A64">
        <w:fldChar w:fldCharType="end"/>
      </w:r>
      <w:r w:rsidR="009769D4" w:rsidRPr="009769D4">
        <w:t xml:space="preserve">. </w:t>
      </w:r>
      <w:r w:rsidR="00784A8A">
        <w:t xml:space="preserve">Automated systems (e.g. </w:t>
      </w:r>
      <w:r w:rsidR="00784A8A" w:rsidRPr="002B55A3">
        <w:t xml:space="preserve">QUARTZ </w:t>
      </w:r>
      <w:r w:rsidR="005F1CDE" w:rsidRPr="002B55A3">
        <w:fldChar w:fldCharType="begin"/>
      </w:r>
      <w:r w:rsidR="005F1CDE" w:rsidRPr="002B55A3">
        <w:instrText>ADDIN RW.CITE{{12 Fraz,M.M. 2015; 13 Welikala,R.A. 2015}}</w:instrText>
      </w:r>
      <w:r w:rsidR="005F1CDE" w:rsidRPr="002B55A3">
        <w:fldChar w:fldCharType="separate"/>
      </w:r>
      <w:r w:rsidR="005F1CDE" w:rsidRPr="002B55A3">
        <w:t>[6,7]</w:t>
      </w:r>
      <w:r w:rsidR="005F1CDE" w:rsidRPr="002B55A3">
        <w:fldChar w:fldCharType="end"/>
      </w:r>
      <w:r w:rsidR="009769D4" w:rsidRPr="009769D4">
        <w:t xml:space="preserve"> </w:t>
      </w:r>
      <w:r w:rsidR="00784A8A">
        <w:t xml:space="preserve">and VAMPIRE </w:t>
      </w:r>
      <w:r w:rsidR="00784A8A">
        <w:fldChar w:fldCharType="begin"/>
      </w:r>
      <w:r w:rsidR="00784A8A">
        <w:instrText>ADDIN RW.CITE{{16 MacGillivray,T.J. 2015; 14 Perez-Rovira,A. 2011; 60 Trucco,E. 2013}}</w:instrText>
      </w:r>
      <w:r w:rsidR="00784A8A">
        <w:fldChar w:fldCharType="separate"/>
      </w:r>
      <w:r w:rsidR="005F1CDE" w:rsidRPr="005F1CDE">
        <w:t>[8-10]</w:t>
      </w:r>
      <w:r w:rsidR="00784A8A">
        <w:fldChar w:fldCharType="end"/>
      </w:r>
      <w:r w:rsidR="009769D4" w:rsidRPr="009769D4">
        <w:t>) that extract quantitative measures of vessel morphology from large numbers of retinal images are needed to power these biomarker discovery studies, in which the automated classification of arterioles and venules is an e</w:t>
      </w:r>
      <w:r w:rsidR="00BC5ADA">
        <w:t>ssential element</w:t>
      </w:r>
      <w:r w:rsidR="009769D4" w:rsidRPr="009769D4">
        <w:t>.</w:t>
      </w:r>
    </w:p>
    <w:p w14:paraId="214F8FCC" w14:textId="7586697F" w:rsidR="00F96E45" w:rsidRDefault="00F96E45" w:rsidP="009153BA">
      <w:pPr>
        <w:spacing w:line="480" w:lineRule="auto"/>
        <w:jc w:val="both"/>
      </w:pPr>
      <w:r>
        <w:t xml:space="preserve">The appearance of arterioles and venules in retinal images are very </w:t>
      </w:r>
      <w:r w:rsidR="009A60CC">
        <w:t>similar.</w:t>
      </w:r>
      <w:r w:rsidR="00D41FC1">
        <w:t xml:space="preserve"> However, they can be differentiated in general using the following features</w:t>
      </w:r>
      <w:r w:rsidR="00796CF6">
        <w:t xml:space="preserve"> as documented by Kondermann </w:t>
      </w:r>
      <w:r w:rsidR="00796CF6">
        <w:fldChar w:fldCharType="begin"/>
      </w:r>
      <w:r w:rsidR="00796CF6">
        <w:instrText>ADDIN RW.CITE{{69 Kondermann,C. 2007}}</w:instrText>
      </w:r>
      <w:r w:rsidR="00796CF6">
        <w:fldChar w:fldCharType="separate"/>
      </w:r>
      <w:r w:rsidR="005F1CDE" w:rsidRPr="005F1CDE">
        <w:t>[11]</w:t>
      </w:r>
      <w:r w:rsidR="00796CF6">
        <w:fldChar w:fldCharType="end"/>
      </w:r>
      <w:r w:rsidR="00D41FC1">
        <w:t>:</w:t>
      </w:r>
    </w:p>
    <w:p w14:paraId="044C4448" w14:textId="39F72725" w:rsidR="00870B2C" w:rsidRDefault="00CD13CE" w:rsidP="009153BA">
      <w:pPr>
        <w:pStyle w:val="ListParagraph"/>
        <w:numPr>
          <w:ilvl w:val="0"/>
          <w:numId w:val="1"/>
        </w:numPr>
        <w:spacing w:line="480" w:lineRule="auto"/>
        <w:jc w:val="both"/>
      </w:pPr>
      <w:r>
        <w:t>A</w:t>
      </w:r>
      <w:r w:rsidR="00F96E45">
        <w:t>rterioles</w:t>
      </w:r>
      <w:r w:rsidR="000E148B">
        <w:t xml:space="preserve"> are brighter</w:t>
      </w:r>
      <w:r w:rsidR="00F96E45">
        <w:t xml:space="preserve"> than venules.</w:t>
      </w:r>
    </w:p>
    <w:p w14:paraId="7CE426FD" w14:textId="77777777" w:rsidR="00F96E45" w:rsidRDefault="00F96E45" w:rsidP="009153BA">
      <w:pPr>
        <w:pStyle w:val="ListParagraph"/>
        <w:numPr>
          <w:ilvl w:val="0"/>
          <w:numId w:val="1"/>
        </w:numPr>
        <w:spacing w:line="480" w:lineRule="auto"/>
        <w:jc w:val="both"/>
      </w:pPr>
      <w:r>
        <w:t>Arterioles are thinner then neighbouring venules.</w:t>
      </w:r>
    </w:p>
    <w:p w14:paraId="57B8B7E3" w14:textId="77777777" w:rsidR="00F96E45" w:rsidRDefault="00F96E45" w:rsidP="009153BA">
      <w:pPr>
        <w:pStyle w:val="ListParagraph"/>
        <w:numPr>
          <w:ilvl w:val="0"/>
          <w:numId w:val="1"/>
        </w:numPr>
        <w:spacing w:line="480" w:lineRule="auto"/>
        <w:jc w:val="both"/>
      </w:pPr>
      <w:r>
        <w:t>The central reflex (the light reflex of the inner parts of the vessels) is wider in arterioles and smaller in venules.</w:t>
      </w:r>
    </w:p>
    <w:p w14:paraId="64736298" w14:textId="77777777" w:rsidR="00FE3F5F" w:rsidRDefault="00F96E45" w:rsidP="009153BA">
      <w:pPr>
        <w:pStyle w:val="ListParagraph"/>
        <w:numPr>
          <w:ilvl w:val="0"/>
          <w:numId w:val="1"/>
        </w:numPr>
        <w:spacing w:line="480" w:lineRule="auto"/>
        <w:jc w:val="both"/>
      </w:pPr>
      <w:r>
        <w:t xml:space="preserve">Arterioles and venules usually alternate near the optic disc before branching out; that means near the optic disc one arteriole is usually next </w:t>
      </w:r>
      <w:r w:rsidR="00530FE9">
        <w:t>to two venules and the other way</w:t>
      </w:r>
      <w:r>
        <w:t xml:space="preserve"> round. </w:t>
      </w:r>
    </w:p>
    <w:p w14:paraId="399A46F9" w14:textId="0C9B2F1E" w:rsidR="00FE3F5F" w:rsidRDefault="00FE3F5F" w:rsidP="009153BA">
      <w:pPr>
        <w:spacing w:line="480" w:lineRule="auto"/>
        <w:jc w:val="both"/>
      </w:pPr>
      <w:r>
        <w:t>There are challenges in building a robust vessel classi</w:t>
      </w:r>
      <w:r w:rsidR="003D2BF1">
        <w:t>fication system. There is intra-image and inter-</w:t>
      </w:r>
      <w:r>
        <w:t xml:space="preserve">image variance in respect to colour, contrast and luminosity. </w:t>
      </w:r>
      <w:r w:rsidR="002C6504">
        <w:t xml:space="preserve">The size and colour of vessels changes as they move away from the optic </w:t>
      </w:r>
      <w:r w:rsidR="002C6504" w:rsidRPr="002B55A3">
        <w:t>disc</w:t>
      </w:r>
      <w:r w:rsidR="00620267" w:rsidRPr="002B55A3">
        <w:t xml:space="preserve"> due to changes in levels of oxygenation</w:t>
      </w:r>
      <w:r w:rsidR="002C6504" w:rsidRPr="002B55A3">
        <w:t xml:space="preserve">. In the periphery </w:t>
      </w:r>
      <w:r w:rsidR="00C907AA" w:rsidRPr="002B55A3">
        <w:t xml:space="preserve">(far away from the optic disc) </w:t>
      </w:r>
      <w:r w:rsidR="002C6504" w:rsidRPr="002B55A3">
        <w:t>vessels become so thin that are almost indistinguishable</w:t>
      </w:r>
      <w:r w:rsidR="002C6504">
        <w:t>.</w:t>
      </w:r>
    </w:p>
    <w:p w14:paraId="6EA18B8E" w14:textId="77777777" w:rsidR="00870B2C" w:rsidRDefault="00C004C2" w:rsidP="009153BA">
      <w:pPr>
        <w:spacing w:line="480" w:lineRule="auto"/>
        <w:jc w:val="both"/>
      </w:pPr>
      <w:r>
        <w:t>A number of automated methods have been reported in retinal arterio</w:t>
      </w:r>
      <w:r w:rsidR="00143938">
        <w:t>le/venule (a/v) classification. T</w:t>
      </w:r>
      <w:r>
        <w:t>hese can be divided in</w:t>
      </w:r>
      <w:r w:rsidR="00143938">
        <w:t xml:space="preserve">to two broad categories; feature based and graph based methods. </w:t>
      </w:r>
      <w:r w:rsidR="00870B2C">
        <w:t>The m</w:t>
      </w:r>
      <w:r w:rsidR="00F0648B">
        <w:t>ajority of methods start with the segmentation of the vasculature</w:t>
      </w:r>
      <w:r w:rsidR="00CC3F10">
        <w:t xml:space="preserve"> followed by </w:t>
      </w:r>
      <w:r w:rsidR="00CC3F10">
        <w:lastRenderedPageBreak/>
        <w:t>the cre</w:t>
      </w:r>
      <w:r w:rsidR="000432DA">
        <w:t xml:space="preserve">ation of the vessel centrelines and then the removal of bifurcation and crossover points </w:t>
      </w:r>
      <w:r w:rsidR="006026BE">
        <w:t xml:space="preserve">to create </w:t>
      </w:r>
      <w:r w:rsidR="000432DA">
        <w:t xml:space="preserve">vessel segments. </w:t>
      </w:r>
      <w:r w:rsidR="0047583E">
        <w:t>T</w:t>
      </w:r>
      <w:r w:rsidR="000432DA">
        <w:t>he cent</w:t>
      </w:r>
      <w:r w:rsidR="006A06FC">
        <w:t>reline pixels are classified</w:t>
      </w:r>
      <w:r w:rsidR="000432DA">
        <w:t xml:space="preserve"> as arteriole or venule, and this information is then used</w:t>
      </w:r>
      <w:r w:rsidR="000C7A3D">
        <w:t xml:space="preserve"> </w:t>
      </w:r>
      <w:r w:rsidR="000432DA">
        <w:t xml:space="preserve">to award the </w:t>
      </w:r>
      <w:r w:rsidR="00FD2420">
        <w:t xml:space="preserve">whole vessel </w:t>
      </w:r>
      <w:r w:rsidR="000432DA">
        <w:t xml:space="preserve">segment as either arteriole or venule. </w:t>
      </w:r>
      <w:r w:rsidR="0047583E">
        <w:t xml:space="preserve">Alternatively, some </w:t>
      </w:r>
      <w:r w:rsidR="00777165">
        <w:t xml:space="preserve">methods </w:t>
      </w:r>
      <w:r w:rsidR="000C7A3D">
        <w:t xml:space="preserve">avoid pixel classification and </w:t>
      </w:r>
      <w:r w:rsidR="00777165">
        <w:t xml:space="preserve">make a </w:t>
      </w:r>
      <w:r w:rsidR="000C7A3D">
        <w:t>direct</w:t>
      </w:r>
      <w:r w:rsidR="00777165">
        <w:t xml:space="preserve"> decision on the a/v status of a vessel segment</w:t>
      </w:r>
      <w:r w:rsidR="000C7A3D">
        <w:t>.</w:t>
      </w:r>
      <w:r w:rsidR="00F736A0">
        <w:t xml:space="preserve"> </w:t>
      </w:r>
    </w:p>
    <w:p w14:paraId="4673C344" w14:textId="72CB5FCB" w:rsidR="00136E38" w:rsidRDefault="00DF78B9" w:rsidP="009153BA">
      <w:pPr>
        <w:spacing w:line="480" w:lineRule="auto"/>
        <w:jc w:val="both"/>
      </w:pPr>
      <w:r>
        <w:t xml:space="preserve">The most popular approaches are </w:t>
      </w:r>
      <w:r w:rsidR="00777165">
        <w:t>f</w:t>
      </w:r>
      <w:r w:rsidR="006A06FC">
        <w:t>eature based</w:t>
      </w:r>
      <w:r w:rsidR="00777165">
        <w:t xml:space="preserve"> methods</w:t>
      </w:r>
      <w:r w:rsidR="006A06FC">
        <w:t xml:space="preserve">. </w:t>
      </w:r>
      <w:r w:rsidR="00F736A0">
        <w:t>Kondermann</w:t>
      </w:r>
      <w:r w:rsidR="00796CF6">
        <w:t xml:space="preserve"> </w:t>
      </w:r>
      <w:r w:rsidR="00796CF6">
        <w:fldChar w:fldCharType="begin"/>
      </w:r>
      <w:r w:rsidR="00796CF6">
        <w:instrText>ADDIN RW.CITE{{69 Kondermann,C. 2007}}</w:instrText>
      </w:r>
      <w:r w:rsidR="00796CF6">
        <w:fldChar w:fldCharType="separate"/>
      </w:r>
      <w:r w:rsidR="005F1CDE" w:rsidRPr="005F1CDE">
        <w:t>[11]</w:t>
      </w:r>
      <w:r w:rsidR="00796CF6">
        <w:fldChar w:fldCharType="end"/>
      </w:r>
      <w:r w:rsidR="003D2BF1">
        <w:t xml:space="preserve"> addressed intra-</w:t>
      </w:r>
      <w:r w:rsidR="00F736A0">
        <w:t xml:space="preserve">image variability </w:t>
      </w:r>
      <w:r w:rsidR="00AC2BAD">
        <w:t>by approximating the background and removing</w:t>
      </w:r>
      <w:r w:rsidR="00F736A0">
        <w:t xml:space="preserve"> this from the image.</w:t>
      </w:r>
      <w:r w:rsidR="006A06FC">
        <w:t xml:space="preserve"> Classifica</w:t>
      </w:r>
      <w:r w:rsidR="00AC2BAD">
        <w:t>tion of the centreline pixels was</w:t>
      </w:r>
      <w:r w:rsidR="006A06FC">
        <w:t xml:space="preserve"> then achieved using colour features from a square region centred on the target pixel and a neural network with one hidd</w:t>
      </w:r>
      <w:r w:rsidR="00796CF6">
        <w:t xml:space="preserve">en layer of 40 neurons. Grisan </w:t>
      </w:r>
      <w:r w:rsidR="00796CF6">
        <w:fldChar w:fldCharType="begin"/>
      </w:r>
      <w:r w:rsidR="00796CF6">
        <w:instrText>ADDIN RW.CITE{{67 Grisan,E. 2003}}</w:instrText>
      </w:r>
      <w:r w:rsidR="00796CF6">
        <w:fldChar w:fldCharType="separate"/>
      </w:r>
      <w:r w:rsidR="005F1CDE" w:rsidRPr="005F1CDE">
        <w:t>[12]</w:t>
      </w:r>
      <w:r w:rsidR="00796CF6">
        <w:fldChar w:fldCharType="end"/>
      </w:r>
      <w:r w:rsidR="006A06FC">
        <w:t xml:space="preserve"> </w:t>
      </w:r>
      <w:r w:rsidR="00136E38">
        <w:t>divided the image into four quadrants</w:t>
      </w:r>
      <w:r w:rsidR="00143FA2">
        <w:t xml:space="preserve"> with the a</w:t>
      </w:r>
      <w:r w:rsidR="00AC2BAD">
        <w:t>ssumption that each quadrant had</w:t>
      </w:r>
      <w:r w:rsidR="00143FA2">
        <w:t xml:space="preserve"> at least one arteriole and one venule. W</w:t>
      </w:r>
      <w:r w:rsidR="00136E38">
        <w:t xml:space="preserve">ithin </w:t>
      </w:r>
      <w:r w:rsidR="00AC2BAD">
        <w:t>a quadrant</w:t>
      </w:r>
      <w:r w:rsidR="006044C5">
        <w:t>,</w:t>
      </w:r>
      <w:r w:rsidR="00AC2BAD">
        <w:t xml:space="preserve"> </w:t>
      </w:r>
      <w:r w:rsidR="00F67F2B">
        <w:t>centreline</w:t>
      </w:r>
      <w:r w:rsidR="00AC2BAD">
        <w:t xml:space="preserve"> pixels were</w:t>
      </w:r>
      <w:r w:rsidR="00136E38">
        <w:t xml:space="preserve"> classified </w:t>
      </w:r>
      <w:r w:rsidR="00143FA2">
        <w:t xml:space="preserve">using </w:t>
      </w:r>
      <w:r w:rsidR="00136E38">
        <w:t xml:space="preserve">fuzzy clustering based on </w:t>
      </w:r>
      <w:r w:rsidR="00136E38" w:rsidRPr="002B55A3">
        <w:t xml:space="preserve">RGB </w:t>
      </w:r>
      <w:r w:rsidR="00466AB6" w:rsidRPr="002B55A3">
        <w:t xml:space="preserve">(red, green, blue) </w:t>
      </w:r>
      <w:r w:rsidR="00136E38" w:rsidRPr="002B55A3">
        <w:t xml:space="preserve">and HSL </w:t>
      </w:r>
      <w:r w:rsidR="00466AB6" w:rsidRPr="002B55A3">
        <w:t xml:space="preserve">(hue, saturation, lightness) </w:t>
      </w:r>
      <w:r w:rsidR="00136E38" w:rsidRPr="002B55A3">
        <w:t>features measured from a local circular r</w:t>
      </w:r>
      <w:r w:rsidR="00136E38">
        <w:t>egi</w:t>
      </w:r>
      <w:r w:rsidR="005B6461">
        <w:t xml:space="preserve">on </w:t>
      </w:r>
      <w:r w:rsidR="00F67F2B">
        <w:t>centred</w:t>
      </w:r>
      <w:r w:rsidR="005B6461">
        <w:t xml:space="preserve"> on the pixel. The use of quadrants</w:t>
      </w:r>
      <w:r w:rsidR="00AC2BAD">
        <w:t xml:space="preserve"> exploited</w:t>
      </w:r>
      <w:r w:rsidR="004F3FE3">
        <w:t xml:space="preserve"> the local nature of a/v</w:t>
      </w:r>
      <w:r w:rsidR="00136E38">
        <w:t xml:space="preserve"> class</w:t>
      </w:r>
      <w:r w:rsidR="00AC2BAD">
        <w:t>ification and thereby addressed</w:t>
      </w:r>
      <w:r w:rsidR="00136E38">
        <w:t xml:space="preserve"> the issue of</w:t>
      </w:r>
      <w:r w:rsidR="00023ED0">
        <w:t xml:space="preserve"> intra and</w:t>
      </w:r>
      <w:r w:rsidR="003D2BF1">
        <w:t xml:space="preserve"> inter-</w:t>
      </w:r>
      <w:r w:rsidR="00136E38">
        <w:t xml:space="preserve">image variability. </w:t>
      </w:r>
      <w:r w:rsidR="00796CF6">
        <w:t xml:space="preserve">Saez </w:t>
      </w:r>
      <w:r w:rsidR="00796CF6">
        <w:fldChar w:fldCharType="begin"/>
      </w:r>
      <w:r w:rsidR="00796CF6">
        <w:instrText>ADDIN RW.CITE{{71 Saez,M. 2012}}</w:instrText>
      </w:r>
      <w:r w:rsidR="00796CF6">
        <w:fldChar w:fldCharType="separate"/>
      </w:r>
      <w:r w:rsidR="005F1CDE" w:rsidRPr="005F1CDE">
        <w:t>[13]</w:t>
      </w:r>
      <w:r w:rsidR="00796CF6">
        <w:fldChar w:fldCharType="end"/>
      </w:r>
      <w:r w:rsidR="00796CF6">
        <w:t xml:space="preserve"> and Vazquez </w:t>
      </w:r>
      <w:r w:rsidR="00796CF6">
        <w:fldChar w:fldCharType="begin"/>
      </w:r>
      <w:r w:rsidR="00796CF6">
        <w:instrText>ADDIN RW.CITE{{63 Vázquez,S.G. 2013}}</w:instrText>
      </w:r>
      <w:r w:rsidR="00796CF6">
        <w:fldChar w:fldCharType="separate"/>
      </w:r>
      <w:r w:rsidR="005F1CDE" w:rsidRPr="005F1CDE">
        <w:t>[14]</w:t>
      </w:r>
      <w:r w:rsidR="00796CF6">
        <w:fldChar w:fldCharType="end"/>
      </w:r>
      <w:r w:rsidR="00AC2BAD">
        <w:t xml:space="preserve"> rotated the four quadrants</w:t>
      </w:r>
      <w:r w:rsidR="00143FA2">
        <w:t xml:space="preserve"> in steps of 20 degrees with the aim of fulfilling the assumption that each quadrant should contain at least one arteriole and one venule.</w:t>
      </w:r>
      <w:r w:rsidR="009A01C2">
        <w:t xml:space="preserve"> Both performed K-means clustering</w:t>
      </w:r>
      <w:r w:rsidR="008D5EC9">
        <w:t xml:space="preserve"> based on vessel profiles and</w:t>
      </w:r>
      <w:r w:rsidR="009A01C2">
        <w:t xml:space="preserve"> their RGB and HSL colour information.</w:t>
      </w:r>
      <w:r w:rsidR="00143FA2">
        <w:t xml:space="preserve"> </w:t>
      </w:r>
      <w:r w:rsidR="00796CF6">
        <w:t xml:space="preserve">Vazquez </w:t>
      </w:r>
      <w:r w:rsidR="00796CF6">
        <w:fldChar w:fldCharType="begin"/>
      </w:r>
      <w:r w:rsidR="00796CF6">
        <w:instrText>ADDIN RW.CITE{{63 Vázquez,S.G. 2013}}</w:instrText>
      </w:r>
      <w:r w:rsidR="00796CF6">
        <w:fldChar w:fldCharType="separate"/>
      </w:r>
      <w:r w:rsidR="005F1CDE" w:rsidRPr="005F1CDE">
        <w:t>[14]</w:t>
      </w:r>
      <w:r w:rsidR="00796CF6">
        <w:fldChar w:fldCharType="end"/>
      </w:r>
      <w:r w:rsidR="00AC2BAD">
        <w:t xml:space="preserve"> improved performance with the use of </w:t>
      </w:r>
      <w:r w:rsidR="007E4B1D">
        <w:t>a tracking procedure</w:t>
      </w:r>
      <w:r w:rsidR="003532E4">
        <w:t xml:space="preserve"> </w:t>
      </w:r>
      <w:r w:rsidR="007E4B1D">
        <w:t>to connect segments that be</w:t>
      </w:r>
      <w:r w:rsidR="003532E4">
        <w:t xml:space="preserve">long to the same vessel </w:t>
      </w:r>
      <w:r w:rsidR="003532E4" w:rsidRPr="003532E4">
        <w:t>based</w:t>
      </w:r>
      <w:r w:rsidR="00AC2BAD">
        <w:t xml:space="preserve"> on</w:t>
      </w:r>
      <w:r w:rsidR="003532E4" w:rsidRPr="003532E4">
        <w:t xml:space="preserve"> finding the path of minimal cost between two points using image information</w:t>
      </w:r>
      <w:r w:rsidR="00B7524A">
        <w:t>.</w:t>
      </w:r>
    </w:p>
    <w:p w14:paraId="6216EB22" w14:textId="6D32C746" w:rsidR="007E4B1D" w:rsidRDefault="00912592" w:rsidP="009153BA">
      <w:pPr>
        <w:spacing w:line="480" w:lineRule="auto"/>
        <w:jc w:val="both"/>
      </w:pPr>
      <w:r w:rsidRPr="00912592">
        <w:t>Other feature based methods include the following.</w:t>
      </w:r>
      <w:r w:rsidR="00796CF6">
        <w:t xml:space="preserve"> Fraz </w:t>
      </w:r>
      <w:r w:rsidR="00796CF6">
        <w:fldChar w:fldCharType="begin"/>
      </w:r>
      <w:r w:rsidR="00796CF6">
        <w:instrText>ADDIN RW.CITE{{30 Fraz,M.M. 2014}}</w:instrText>
      </w:r>
      <w:r w:rsidR="00796CF6">
        <w:fldChar w:fldCharType="separate"/>
      </w:r>
      <w:r w:rsidR="005F1CDE" w:rsidRPr="005F1CDE">
        <w:t>[15]</w:t>
      </w:r>
      <w:r w:rsidR="00796CF6">
        <w:fldChar w:fldCharType="end"/>
      </w:r>
      <w:r w:rsidR="00AC2BAD">
        <w:t xml:space="preserve"> avoided</w:t>
      </w:r>
      <w:r w:rsidR="007E4B1D">
        <w:t xml:space="preserve"> the computational expense of the </w:t>
      </w:r>
      <w:r w:rsidR="008D5EC9">
        <w:t>quadrant</w:t>
      </w:r>
      <w:r w:rsidR="007E4B1D">
        <w:t xml:space="preserve"> based approac</w:t>
      </w:r>
      <w:r w:rsidR="003D2BF1">
        <w:t>h and addressed intra and inter-</w:t>
      </w:r>
      <w:r w:rsidR="007E4B1D">
        <w:t>image variability using shade correction and image normalization.</w:t>
      </w:r>
      <w:r w:rsidR="001D37A8">
        <w:t xml:space="preserve"> Classifica</w:t>
      </w:r>
      <w:r w:rsidR="00AC2BAD">
        <w:t xml:space="preserve">tion of the </w:t>
      </w:r>
      <w:r w:rsidR="00F67F2B">
        <w:t>centreline</w:t>
      </w:r>
      <w:r w:rsidR="00AC2BAD">
        <w:t xml:space="preserve"> pixels was</w:t>
      </w:r>
      <w:r w:rsidR="001D37A8">
        <w:t xml:space="preserve"> performed using the ensemble classifier of bagged decision trees</w:t>
      </w:r>
      <w:r w:rsidR="008D5EC9">
        <w:t xml:space="preserve"> and pixel based, profile </w:t>
      </w:r>
      <w:r w:rsidR="008D5EC9">
        <w:lastRenderedPageBreak/>
        <w:t xml:space="preserve">based and segment based features from </w:t>
      </w:r>
      <w:r w:rsidR="00A63CA0">
        <w:t xml:space="preserve">both RGB </w:t>
      </w:r>
      <w:r w:rsidR="00A63CA0" w:rsidRPr="002B55A3">
        <w:t xml:space="preserve">and </w:t>
      </w:r>
      <w:r w:rsidR="00466AB6" w:rsidRPr="002B55A3">
        <w:t>HSI (hue, saturation, intensity)</w:t>
      </w:r>
      <w:r w:rsidR="008D5EC9">
        <w:t xml:space="preserve"> c</w:t>
      </w:r>
      <w:r w:rsidR="00796CF6">
        <w:t xml:space="preserve">olour spaces. Relan </w:t>
      </w:r>
      <w:r w:rsidR="00796CF6">
        <w:fldChar w:fldCharType="begin"/>
      </w:r>
      <w:r w:rsidR="00796CF6">
        <w:instrText>ADDIN RW.CITE{{66 Relan,D. 2014}}</w:instrText>
      </w:r>
      <w:r w:rsidR="00796CF6">
        <w:fldChar w:fldCharType="separate"/>
      </w:r>
      <w:r w:rsidR="005F1CDE" w:rsidRPr="005F1CDE">
        <w:t>[16]</w:t>
      </w:r>
      <w:r w:rsidR="00796CF6">
        <w:fldChar w:fldCharType="end"/>
      </w:r>
      <w:r w:rsidR="008D5EC9">
        <w:t xml:space="preserve"> developed a method with a feature vector based on colour information calculated from a circular neighbour around the</w:t>
      </w:r>
      <w:r w:rsidR="00AC2BAD">
        <w:t xml:space="preserve"> target pixel. Classification was</w:t>
      </w:r>
      <w:r w:rsidR="00E51FF2">
        <w:t xml:space="preserve"> performed using a Least Square </w:t>
      </w:r>
      <w:r w:rsidR="008D5EC9">
        <w:t xml:space="preserve">Support </w:t>
      </w:r>
      <w:r w:rsidR="00E51FF2">
        <w:t xml:space="preserve">Vector </w:t>
      </w:r>
      <w:r w:rsidR="00E51FF2" w:rsidRPr="002B55A3">
        <w:t>Machine</w:t>
      </w:r>
      <w:r w:rsidR="009C6199" w:rsidRPr="002B55A3">
        <w:t>,</w:t>
      </w:r>
      <w:r w:rsidR="00E51FF2" w:rsidRPr="002B55A3">
        <w:t xml:space="preserve"> and</w:t>
      </w:r>
      <w:r w:rsidR="009C6199" w:rsidRPr="002B55A3">
        <w:t xml:space="preserve"> showed that</w:t>
      </w:r>
      <w:r w:rsidR="005B6461">
        <w:t xml:space="preserve"> the method performed</w:t>
      </w:r>
      <w:r w:rsidR="008D5EC9">
        <w:t xml:space="preserve"> well using a small training datas</w:t>
      </w:r>
      <w:r w:rsidR="00796CF6">
        <w:t xml:space="preserve">et. </w:t>
      </w:r>
      <w:r w:rsidR="00E51FF2">
        <w:t>This is the latest method to be incorporated into the</w:t>
      </w:r>
      <w:r w:rsidR="00796CF6">
        <w:t xml:space="preserve"> VAMPIRE</w:t>
      </w:r>
      <w:r w:rsidR="00E51FF2">
        <w:t xml:space="preserve"> software</w:t>
      </w:r>
      <w:r w:rsidR="00796CF6">
        <w:t xml:space="preserve"> </w:t>
      </w:r>
      <w:r w:rsidR="00796CF6">
        <w:fldChar w:fldCharType="begin"/>
      </w:r>
      <w:r w:rsidR="00796CF6">
        <w:instrText>ADDIN RW.CITE{{16 MacGillivray,T.J. 2015; 14 Perez-Rovira,A. 2011; 60 Trucco,E. 2013}}</w:instrText>
      </w:r>
      <w:r w:rsidR="00796CF6">
        <w:fldChar w:fldCharType="separate"/>
      </w:r>
      <w:r w:rsidR="005F1CDE" w:rsidRPr="005F1CDE">
        <w:t>[8-10]</w:t>
      </w:r>
      <w:r w:rsidR="00796CF6">
        <w:fldChar w:fldCharType="end"/>
      </w:r>
      <w:r w:rsidR="008D5EC9">
        <w:t>.</w:t>
      </w:r>
      <w:r w:rsidR="00796CF6">
        <w:t xml:space="preserve"> Niemeijer </w:t>
      </w:r>
      <w:r w:rsidR="00796CF6">
        <w:fldChar w:fldCharType="begin"/>
      </w:r>
      <w:r w:rsidR="00796CF6">
        <w:instrText>ADDIN RW.CITE{{65 Niemeijer,M. 2011}}</w:instrText>
      </w:r>
      <w:r w:rsidR="00796CF6">
        <w:fldChar w:fldCharType="separate"/>
      </w:r>
      <w:r w:rsidR="005F1CDE" w:rsidRPr="005F1CDE">
        <w:t>[17]</w:t>
      </w:r>
      <w:r w:rsidR="00796CF6">
        <w:fldChar w:fldCharType="end"/>
      </w:r>
      <w:r w:rsidR="003532E4">
        <w:t xml:space="preserve"> proposed methodology </w:t>
      </w:r>
      <w:r w:rsidR="00E51FF2">
        <w:t>that labelled</w:t>
      </w:r>
      <w:r w:rsidR="003532E4">
        <w:t xml:space="preserve"> centreline pixels using a 27-D feature vector and the linear discriminant classifier. Pixel and vessel profile based </w:t>
      </w:r>
      <w:r w:rsidR="0097234D">
        <w:t>features were used based</w:t>
      </w:r>
      <w:r w:rsidR="00A63CA0">
        <w:t xml:space="preserve"> on RGB </w:t>
      </w:r>
      <w:r w:rsidR="00A63CA0" w:rsidRPr="002B55A3">
        <w:t>and H</w:t>
      </w:r>
      <w:r w:rsidR="003532E4" w:rsidRPr="002B55A3">
        <w:t>S</w:t>
      </w:r>
      <w:r w:rsidR="00A63CA0" w:rsidRPr="002B55A3">
        <w:t>I</w:t>
      </w:r>
      <w:r w:rsidR="003532E4" w:rsidRPr="002B55A3">
        <w:t xml:space="preserve"> </w:t>
      </w:r>
      <w:r w:rsidR="0097234D" w:rsidRPr="002B55A3">
        <w:t>colour</w:t>
      </w:r>
      <w:r w:rsidR="0097234D">
        <w:t xml:space="preserve"> information</w:t>
      </w:r>
      <w:r w:rsidR="003532E4">
        <w:t>.</w:t>
      </w:r>
      <w:r w:rsidR="00E51FF2">
        <w:t xml:space="preserve"> Performance was</w:t>
      </w:r>
      <w:r w:rsidR="0097234D">
        <w:t xml:space="preserve"> improved using t</w:t>
      </w:r>
      <w:r w:rsidR="009C6199">
        <w:t xml:space="preserve">he prior knowledge </w:t>
      </w:r>
      <w:r w:rsidR="009C6199" w:rsidRPr="002B55A3">
        <w:t>that arterioles and venules</w:t>
      </w:r>
      <w:r w:rsidR="0097234D" w:rsidRPr="002B55A3">
        <w:t xml:space="preserve"> usually come in pairs, thus an itera</w:t>
      </w:r>
      <w:r w:rsidR="00E51FF2" w:rsidRPr="002B55A3">
        <w:t>tive approach was</w:t>
      </w:r>
      <w:r w:rsidR="009C6199" w:rsidRPr="002B55A3">
        <w:t xml:space="preserve"> used to match arteriole venule</w:t>
      </w:r>
      <w:r w:rsidR="0097234D" w:rsidRPr="002B55A3">
        <w:t xml:space="preserve"> pairs</w:t>
      </w:r>
      <w:r w:rsidR="0097234D">
        <w:t>.</w:t>
      </w:r>
      <w:r w:rsidR="00773C82">
        <w:t xml:space="preserve"> Xu </w:t>
      </w:r>
      <w:r w:rsidR="00773C82">
        <w:fldChar w:fldCharType="begin"/>
      </w:r>
      <w:r w:rsidR="00773C82">
        <w:instrText>ADDIN RW.CITE{{75 Xu,X. 2017}}</w:instrText>
      </w:r>
      <w:r w:rsidR="00773C82">
        <w:fldChar w:fldCharType="separate"/>
      </w:r>
      <w:r w:rsidR="005F1CDE" w:rsidRPr="005F1CDE">
        <w:t>[18]</w:t>
      </w:r>
      <w:r w:rsidR="00773C82">
        <w:fldChar w:fldCharType="end"/>
      </w:r>
      <w:r w:rsidR="00995C42">
        <w:t xml:space="preserve"> proposed novel features for a/v</w:t>
      </w:r>
      <w:r w:rsidR="006777BB">
        <w:t xml:space="preserve"> classification which include</w:t>
      </w:r>
      <w:r w:rsidR="005B6461">
        <w:t>d</w:t>
      </w:r>
      <w:r w:rsidR="006777BB">
        <w:t xml:space="preserve"> first and second order texture features measur</w:t>
      </w:r>
      <w:r w:rsidR="005E6696">
        <w:t xml:space="preserve">ed from the vessel profile and an image patch around the target </w:t>
      </w:r>
      <w:r w:rsidR="00EC3B42">
        <w:t>pixel. A</w:t>
      </w:r>
      <w:r w:rsidR="005E6696">
        <w:t xml:space="preserve"> k</w:t>
      </w:r>
      <w:r w:rsidR="006044C5">
        <w:t>-</w:t>
      </w:r>
      <w:r w:rsidR="005E6696">
        <w:t xml:space="preserve">nearest neighbour </w:t>
      </w:r>
      <w:r w:rsidR="00E51FF2">
        <w:t>wa</w:t>
      </w:r>
      <w:r w:rsidR="00EC3B42">
        <w:t>s used for classification</w:t>
      </w:r>
      <w:r w:rsidR="005E6696">
        <w:t>.</w:t>
      </w:r>
    </w:p>
    <w:p w14:paraId="40BF438C" w14:textId="58EFE21F" w:rsidR="000708A7" w:rsidRDefault="00E51FF2" w:rsidP="009153BA">
      <w:pPr>
        <w:spacing w:line="480" w:lineRule="auto"/>
        <w:jc w:val="both"/>
      </w:pPr>
      <w:r>
        <w:t>G</w:t>
      </w:r>
      <w:r w:rsidR="00A6115C">
        <w:t>raph</w:t>
      </w:r>
      <w:r w:rsidR="00FB064D">
        <w:t xml:space="preserve"> based</w:t>
      </w:r>
      <w:r w:rsidR="00912592">
        <w:t xml:space="preserve"> approach</w:t>
      </w:r>
      <w:r>
        <w:t>es make up a smaller section of the literature</w:t>
      </w:r>
      <w:r w:rsidR="00912592">
        <w:t>.</w:t>
      </w:r>
      <w:r w:rsidR="00773C82">
        <w:t xml:space="preserve"> Rothaus </w:t>
      </w:r>
      <w:r w:rsidR="00773C82">
        <w:fldChar w:fldCharType="begin"/>
      </w:r>
      <w:r w:rsidR="00773C82">
        <w:instrText>ADDIN RW.CITE{{72 Rothaus,K. 2009}}</w:instrText>
      </w:r>
      <w:r w:rsidR="00773C82">
        <w:fldChar w:fldCharType="separate"/>
      </w:r>
      <w:r w:rsidR="005F1CDE" w:rsidRPr="005F1CDE">
        <w:t>[19]</w:t>
      </w:r>
      <w:r w:rsidR="00773C82">
        <w:fldChar w:fldCharType="end"/>
      </w:r>
      <w:r w:rsidR="00563585">
        <w:t xml:space="preserve"> </w:t>
      </w:r>
      <w:r w:rsidR="00773C82">
        <w:t xml:space="preserve">and Dashtbozorg </w:t>
      </w:r>
      <w:r w:rsidR="00773C82">
        <w:fldChar w:fldCharType="begin"/>
      </w:r>
      <w:r w:rsidR="00773C82">
        <w:instrText>ADDIN RW.CITE{{73 Dashtbozorg,B. 2014}}</w:instrText>
      </w:r>
      <w:r w:rsidR="00773C82">
        <w:fldChar w:fldCharType="separate"/>
      </w:r>
      <w:r w:rsidR="005F1CDE" w:rsidRPr="005F1CDE">
        <w:t>[20]</w:t>
      </w:r>
      <w:r w:rsidR="00773C82">
        <w:fldChar w:fldCharType="end"/>
      </w:r>
      <w:r>
        <w:t xml:space="preserve"> </w:t>
      </w:r>
      <w:r w:rsidR="00C354C5">
        <w:t>used the centreline</w:t>
      </w:r>
      <w:r w:rsidR="00722D78">
        <w:t xml:space="preserve"> of the vasculature </w:t>
      </w:r>
      <w:r w:rsidR="00C354C5">
        <w:t>to produce</w:t>
      </w:r>
      <w:r w:rsidR="00722D78">
        <w:t xml:space="preserve"> a planar graph, i</w:t>
      </w:r>
      <w:r w:rsidR="00C354C5">
        <w:t>n which</w:t>
      </w:r>
      <w:r w:rsidR="00A6115C">
        <w:t xml:space="preserve"> each link</w:t>
      </w:r>
      <w:r w:rsidR="00C354C5">
        <w:t xml:space="preserve"> corresponded</w:t>
      </w:r>
      <w:r w:rsidR="00722D78">
        <w:t xml:space="preserve"> to a vessel segment and the nodes represent</w:t>
      </w:r>
      <w:r w:rsidR="00C354C5">
        <w:t>ed</w:t>
      </w:r>
      <w:r w:rsidR="00722D78">
        <w:t xml:space="preserve"> the branches or crossings of the vessel segments. Using information on the node (</w:t>
      </w:r>
      <w:r w:rsidR="00A6115C">
        <w:t>e.g. number of links</w:t>
      </w:r>
      <w:r w:rsidR="00093745">
        <w:t xml:space="preserve"> connected to the node</w:t>
      </w:r>
      <w:r w:rsidR="0090430A">
        <w:t>, orientation of each link</w:t>
      </w:r>
      <w:r w:rsidR="00093745">
        <w:t xml:space="preserve"> etc.)</w:t>
      </w:r>
      <w:r w:rsidR="00C354C5">
        <w:t>,</w:t>
      </w:r>
      <w:r w:rsidR="0090430A">
        <w:t xml:space="preserve"> the node type was</w:t>
      </w:r>
      <w:r w:rsidR="00FD2420">
        <w:t xml:space="preserve"> determined</w:t>
      </w:r>
      <w:r w:rsidR="00093745" w:rsidRPr="0090430A">
        <w:t xml:space="preserve">. </w:t>
      </w:r>
      <w:r w:rsidR="0090430A" w:rsidRPr="0090430A">
        <w:t>Once all nodes on the graph had</w:t>
      </w:r>
      <w:r w:rsidR="00093745" w:rsidRPr="0090430A">
        <w:t xml:space="preserve"> been identified then all links that belong to a particular ves</w:t>
      </w:r>
      <w:r w:rsidR="0090430A" w:rsidRPr="0090430A">
        <w:t>sel could</w:t>
      </w:r>
      <w:r w:rsidR="00773C82" w:rsidRPr="0090430A">
        <w:t xml:space="preserve"> be identified. Rothaus </w:t>
      </w:r>
      <w:r w:rsidR="00773C82" w:rsidRPr="0090430A">
        <w:fldChar w:fldCharType="begin"/>
      </w:r>
      <w:r w:rsidR="00773C82" w:rsidRPr="0090430A">
        <w:instrText>ADDIN RW.CITE{{72 Rothaus,K. 2009}}</w:instrText>
      </w:r>
      <w:r w:rsidR="00773C82" w:rsidRPr="0090430A">
        <w:fldChar w:fldCharType="separate"/>
      </w:r>
      <w:r w:rsidR="005F1CDE" w:rsidRPr="005F1CDE">
        <w:t>[19]</w:t>
      </w:r>
      <w:r w:rsidR="00773C82" w:rsidRPr="0090430A">
        <w:fldChar w:fldCharType="end"/>
      </w:r>
      <w:r w:rsidR="0090430A">
        <w:t xml:space="preserve"> required</w:t>
      </w:r>
      <w:r w:rsidR="00093745">
        <w:t xml:space="preserve"> a few manually labelled vessel segments a</w:t>
      </w:r>
      <w:r w:rsidR="0090430A">
        <w:t>nd then this rule based method wa</w:t>
      </w:r>
      <w:r w:rsidR="00093745">
        <w:t>s used to propagate vessel labels through the vascular graph.</w:t>
      </w:r>
      <w:r w:rsidR="00773C82">
        <w:t xml:space="preserve"> Dashtbozorg </w:t>
      </w:r>
      <w:r w:rsidR="00773C82">
        <w:fldChar w:fldCharType="begin"/>
      </w:r>
      <w:r w:rsidR="00773C82">
        <w:instrText>ADDIN RW.CITE{{73 Dashtbozorg,B. 2014}}</w:instrText>
      </w:r>
      <w:r w:rsidR="00773C82">
        <w:fldChar w:fldCharType="separate"/>
      </w:r>
      <w:r w:rsidR="005F1CDE" w:rsidRPr="005F1CDE">
        <w:t>[20]</w:t>
      </w:r>
      <w:r w:rsidR="00773C82">
        <w:fldChar w:fldCharType="end"/>
      </w:r>
      <w:r w:rsidR="00E928EE">
        <w:t xml:space="preserve"> separately performed</w:t>
      </w:r>
      <w:r w:rsidR="00A6115C">
        <w:t xml:space="preserve"> a/v classification for every centreline pixel using </w:t>
      </w:r>
      <w:r w:rsidR="00E928EE">
        <w:t>a 30-D</w:t>
      </w:r>
      <w:r w:rsidR="00A6115C">
        <w:t xml:space="preserve"> feature vector based on colour information and a linear discriminant </w:t>
      </w:r>
      <w:r w:rsidR="00E928EE">
        <w:t>analysis classifier; this was combined</w:t>
      </w:r>
      <w:r w:rsidR="00A6115C">
        <w:t xml:space="preserve"> with the graph based labelling to achieve the final classification</w:t>
      </w:r>
      <w:r w:rsidR="00A6115C" w:rsidRPr="002C5787">
        <w:t xml:space="preserve">. </w:t>
      </w:r>
      <w:r w:rsidR="00773C82" w:rsidRPr="002C5787">
        <w:t xml:space="preserve">Estrada </w:t>
      </w:r>
      <w:r w:rsidR="00773C82" w:rsidRPr="002C5787">
        <w:fldChar w:fldCharType="begin"/>
      </w:r>
      <w:r w:rsidR="00773C82" w:rsidRPr="002C5787">
        <w:instrText>ADDIN RW.CITE{{74 Estrada,R. 2015}}</w:instrText>
      </w:r>
      <w:r w:rsidR="00773C82" w:rsidRPr="002C5787">
        <w:fldChar w:fldCharType="separate"/>
      </w:r>
      <w:r w:rsidR="005F1CDE" w:rsidRPr="002C5787">
        <w:t>[21]</w:t>
      </w:r>
      <w:r w:rsidR="00773C82" w:rsidRPr="002C5787">
        <w:fldChar w:fldCharType="end"/>
      </w:r>
      <w:r w:rsidR="00DB4AD7" w:rsidRPr="002C5787">
        <w:t xml:space="preserve"> </w:t>
      </w:r>
      <w:r w:rsidR="00CE4150" w:rsidRPr="002C5787">
        <w:t>did no</w:t>
      </w:r>
      <w:r w:rsidR="00DB4AD7" w:rsidRPr="002C5787">
        <w:t>t use a rule based method to determi</w:t>
      </w:r>
      <w:r w:rsidR="00CE4150" w:rsidRPr="002C5787">
        <w:t>ne the type of nodes</w:t>
      </w:r>
      <w:r w:rsidR="00AD1F10" w:rsidRPr="002C5787">
        <w:t xml:space="preserve"> of the planar graph</w:t>
      </w:r>
      <w:r w:rsidR="00CE4150" w:rsidRPr="002C5787">
        <w:t>.</w:t>
      </w:r>
      <w:r w:rsidR="00CE4150">
        <w:t xml:space="preserve"> Instead the </w:t>
      </w:r>
      <w:r w:rsidR="00CE4150">
        <w:lastRenderedPageBreak/>
        <w:t>method took</w:t>
      </w:r>
      <w:r w:rsidR="00DB4AD7">
        <w:t xml:space="preserve"> an optimization ba</w:t>
      </w:r>
      <w:r w:rsidR="00CE4150">
        <w:t>sed approach where it determined</w:t>
      </w:r>
      <w:r w:rsidR="00995C42">
        <w:t xml:space="preserve"> the most likely set of a/v</w:t>
      </w:r>
      <w:r w:rsidR="00DB4AD7">
        <w:t xml:space="preserve"> labels by efficiently searching through the space of poss</w:t>
      </w:r>
      <w:r w:rsidR="00CE4150">
        <w:t xml:space="preserve">ible </w:t>
      </w:r>
      <w:r w:rsidR="00995C42">
        <w:t>a/v</w:t>
      </w:r>
      <w:r w:rsidR="00CE4150">
        <w:t xml:space="preserve"> labelled trees. A</w:t>
      </w:r>
      <w:r w:rsidR="00DB4AD7">
        <w:t xml:space="preserve"> g</w:t>
      </w:r>
      <w:r w:rsidR="00CE4150">
        <w:t>lobal likelihood model that used</w:t>
      </w:r>
      <w:r w:rsidR="00DB4AD7">
        <w:t xml:space="preserve"> the features of local growth, overlap and colour </w:t>
      </w:r>
      <w:r w:rsidR="00CE4150">
        <w:t xml:space="preserve">was used </w:t>
      </w:r>
      <w:r w:rsidR="00DB4AD7">
        <w:t>to determine the qua</w:t>
      </w:r>
      <w:r w:rsidR="00995C42">
        <w:t>lity of each directed tree (a/v</w:t>
      </w:r>
      <w:r w:rsidR="00DB4AD7">
        <w:t xml:space="preserve"> labelled tree).</w:t>
      </w:r>
    </w:p>
    <w:p w14:paraId="0D9E9CCD" w14:textId="19E312B7" w:rsidR="00050C53" w:rsidRPr="000124AB" w:rsidRDefault="004D1BDC" w:rsidP="009153BA">
      <w:pPr>
        <w:spacing w:line="480" w:lineRule="auto"/>
        <w:jc w:val="both"/>
      </w:pPr>
      <w:r w:rsidRPr="002C5787">
        <w:t xml:space="preserve">There are many other notable a/v classification methods </w:t>
      </w:r>
      <w:r w:rsidR="000E1C04" w:rsidRPr="002C5787">
        <w:fldChar w:fldCharType="begin"/>
      </w:r>
      <w:r w:rsidR="000E1C04" w:rsidRPr="002C5787">
        <w:instrText>ADDIN RW.CITE{{107 Yu,H. 2013; 108 Mirsharif,Q. 2013; 109 Lau,Q.P. 2013; 110 Hu,Q. 2015}}</w:instrText>
      </w:r>
      <w:r w:rsidR="000E1C04" w:rsidRPr="002C5787">
        <w:fldChar w:fldCharType="separate"/>
      </w:r>
      <w:r w:rsidR="000E1C04" w:rsidRPr="002C5787">
        <w:t>[22-25]</w:t>
      </w:r>
      <w:r w:rsidR="000E1C04" w:rsidRPr="002C5787">
        <w:fldChar w:fldCharType="end"/>
      </w:r>
      <w:r w:rsidRPr="002C5787">
        <w:t xml:space="preserve">. </w:t>
      </w:r>
      <w:r w:rsidR="004F3FE3" w:rsidRPr="002C5787">
        <w:t>E</w:t>
      </w:r>
      <w:r w:rsidR="00050C53" w:rsidRPr="002C5787">
        <w:t xml:space="preserve">xisting </w:t>
      </w:r>
      <w:r w:rsidR="00694A8C" w:rsidRPr="002C5787">
        <w:t>methods</w:t>
      </w:r>
      <w:r w:rsidR="00050C53" w:rsidRPr="002C5787">
        <w:t xml:space="preserve"> </w:t>
      </w:r>
      <w:r w:rsidR="00F96075" w:rsidRPr="002C5787">
        <w:t xml:space="preserve">can </w:t>
      </w:r>
      <w:r w:rsidR="00050C53" w:rsidRPr="002C5787">
        <w:t>heavily</w:t>
      </w:r>
      <w:r w:rsidR="00566527" w:rsidRPr="002C5787">
        <w:t xml:space="preserve"> rely</w:t>
      </w:r>
      <w:r w:rsidR="004F3FE3" w:rsidRPr="002C5787">
        <w:t xml:space="preserve"> on hand crafted features</w:t>
      </w:r>
      <w:r w:rsidR="00006AFD" w:rsidRPr="002C5787">
        <w:t xml:space="preserve"> and thereby can be</w:t>
      </w:r>
      <w:r w:rsidR="00694A8C" w:rsidRPr="002C5787">
        <w:t xml:space="preserve"> limited to what humans perceive as interpretable differences between arterioles and venules.</w:t>
      </w:r>
      <w:r w:rsidR="004F3FE3" w:rsidRPr="002C5787">
        <w:t xml:space="preserve"> </w:t>
      </w:r>
      <w:r w:rsidR="00006AFD" w:rsidRPr="002C5787">
        <w:t>G</w:t>
      </w:r>
      <w:r w:rsidR="00694A8C" w:rsidRPr="002C5787">
        <w:t>raph based approaches</w:t>
      </w:r>
      <w:r w:rsidR="004F3FE3" w:rsidRPr="002C5787">
        <w:t xml:space="preserve"> </w:t>
      </w:r>
      <w:r w:rsidR="00006AFD" w:rsidRPr="002C5787">
        <w:t xml:space="preserve">can struggle </w:t>
      </w:r>
      <w:r w:rsidR="004F3FE3" w:rsidRPr="002C5787">
        <w:t>when sections of the vasculature cannot be se</w:t>
      </w:r>
      <w:r w:rsidR="00006AFD" w:rsidRPr="002C5787">
        <w:t xml:space="preserve">gmented, </w:t>
      </w:r>
      <w:r w:rsidR="000124AB" w:rsidRPr="002C5787">
        <w:t>resulting in unreliability when linking vessel segments. Therefore, there is scope for improvement in a/v classification.</w:t>
      </w:r>
    </w:p>
    <w:p w14:paraId="5F393404" w14:textId="63182C27" w:rsidR="00983B28" w:rsidRDefault="00093299" w:rsidP="009153BA">
      <w:pPr>
        <w:spacing w:line="480" w:lineRule="auto"/>
        <w:jc w:val="both"/>
      </w:pPr>
      <w:r>
        <w:t>In the past few years there has been a shift towards methods employing deep learning approaches</w:t>
      </w:r>
      <w:r w:rsidR="007E6ED7">
        <w:t xml:space="preserve"> across a variety of fields</w:t>
      </w:r>
      <w:r>
        <w:t>.</w:t>
      </w:r>
      <w:r w:rsidR="007D466E">
        <w:t xml:space="preserve"> </w:t>
      </w:r>
      <w:r w:rsidR="009E2DE1">
        <w:t>Deep l</w:t>
      </w:r>
      <w:r w:rsidR="007D466E" w:rsidRPr="007D466E">
        <w:t>earning is a subfield of machine learning concerned with algorithms inspired by the structure and function of the brain called artificial neural networks</w:t>
      </w:r>
      <w:r w:rsidR="007D466E">
        <w:t xml:space="preserve">. Deep referring to the number of layers in the network. The driving force behind deep learning is that we now have fast enough computers and </w:t>
      </w:r>
      <w:r w:rsidR="00912592">
        <w:t xml:space="preserve">large </w:t>
      </w:r>
      <w:r w:rsidR="007D466E">
        <w:t>enough data</w:t>
      </w:r>
      <w:r w:rsidR="00912592">
        <w:t>sets</w:t>
      </w:r>
      <w:r w:rsidR="007D466E">
        <w:t xml:space="preserve"> to actually train large neural networks.</w:t>
      </w:r>
      <w:r w:rsidR="00ED1C24">
        <w:t xml:space="preserve"> Neural network </w:t>
      </w:r>
      <w:r w:rsidR="00ED1C24" w:rsidRPr="00ED1C24">
        <w:t xml:space="preserve">results get better with more data and larger models, </w:t>
      </w:r>
      <w:r w:rsidR="00ED1C24">
        <w:t>but</w:t>
      </w:r>
      <w:r w:rsidR="00ED1C24" w:rsidRPr="00ED1C24">
        <w:t xml:space="preserve"> in turn require more computation to train</w:t>
      </w:r>
      <w:r w:rsidR="00ED1C24">
        <w:t xml:space="preserve">. </w:t>
      </w:r>
      <w:r w:rsidR="00ED1C24" w:rsidRPr="00ED1C24">
        <w:t>In addition to scalability, another benefit of deep learning models is their ability to perform automatic feature extraction from raw data</w:t>
      </w:r>
      <w:r w:rsidR="00ED1C24">
        <w:t xml:space="preserve">, also called feature learning. </w:t>
      </w:r>
      <w:r w:rsidR="00ED1C24" w:rsidRPr="00ED1C24">
        <w:t>Automatically learning features at multiple levels of abstraction allow a system to learn complex functions mapping the input to the output directly from data, without depending completely on human-c</w:t>
      </w:r>
      <w:r w:rsidR="00ED1C24">
        <w:t>rafted features.</w:t>
      </w:r>
      <w:r w:rsidR="00843570">
        <w:t xml:space="preserve"> </w:t>
      </w:r>
      <w:r w:rsidR="009E2DE1">
        <w:t>A convolutional neural n</w:t>
      </w:r>
      <w:r w:rsidR="00843570" w:rsidRPr="00843570">
        <w:t>etwork (CNN) is a powerful deep learning</w:t>
      </w:r>
      <w:r w:rsidR="0020280D">
        <w:t xml:space="preserve"> technique</w:t>
      </w:r>
      <w:r w:rsidR="00843570">
        <w:t xml:space="preserve"> </w:t>
      </w:r>
      <w:r w:rsidR="00DB4A94">
        <w:t>whose architectures make the explicit assumption that the inputs are images</w:t>
      </w:r>
      <w:r w:rsidR="00843570">
        <w:t xml:space="preserve">. Since winning the ImageNet </w:t>
      </w:r>
      <w:r w:rsidR="00773C82">
        <w:fldChar w:fldCharType="begin"/>
      </w:r>
      <w:r w:rsidR="00773C82">
        <w:instrText>ADDIN RW.CITE{{86 Deng,J. 2009}}</w:instrText>
      </w:r>
      <w:r w:rsidR="00773C82">
        <w:fldChar w:fldCharType="separate"/>
      </w:r>
      <w:r w:rsidR="000E1C04" w:rsidRPr="000E1C04">
        <w:t>[26]</w:t>
      </w:r>
      <w:r w:rsidR="00773C82">
        <w:fldChar w:fldCharType="end"/>
      </w:r>
      <w:r w:rsidR="00D705A5">
        <w:t xml:space="preserve"> </w:t>
      </w:r>
      <w:r w:rsidR="00843570">
        <w:t>competition in 2012</w:t>
      </w:r>
      <w:r w:rsidR="00D705A5">
        <w:t xml:space="preserve"> with AlexNet</w:t>
      </w:r>
      <w:r w:rsidR="00773C82">
        <w:t xml:space="preserve"> </w:t>
      </w:r>
      <w:r w:rsidR="00773C82">
        <w:fldChar w:fldCharType="begin"/>
      </w:r>
      <w:r w:rsidR="00773C82">
        <w:instrText>ADDIN RW.CITE{{78 Krizhevsky,A. 2012}}</w:instrText>
      </w:r>
      <w:r w:rsidR="00773C82">
        <w:fldChar w:fldCharType="separate"/>
      </w:r>
      <w:r w:rsidR="000E1C04" w:rsidRPr="000E1C04">
        <w:t>[27]</w:t>
      </w:r>
      <w:r w:rsidR="00773C82">
        <w:fldChar w:fldCharType="end"/>
      </w:r>
      <w:r w:rsidR="00843570">
        <w:t>, CNNs have gained wide popularity in computer vis</w:t>
      </w:r>
      <w:r w:rsidR="00407DD5">
        <w:t xml:space="preserve">ion. </w:t>
      </w:r>
      <w:r w:rsidR="0020280D">
        <w:t>The highest performing algorithms in the recent Kaggle competition</w:t>
      </w:r>
      <w:r w:rsidR="00773C82">
        <w:t xml:space="preserve"> </w:t>
      </w:r>
      <w:r w:rsidR="00773C82">
        <w:fldChar w:fldCharType="begin"/>
      </w:r>
      <w:r w:rsidR="00773C82">
        <w:instrText>ADDIN RW.CITE{{84 [NoInformation] [No Information]}}</w:instrText>
      </w:r>
      <w:r w:rsidR="00773C82">
        <w:fldChar w:fldCharType="separate"/>
      </w:r>
      <w:r w:rsidR="000E1C04" w:rsidRPr="000E1C04">
        <w:t>[28]</w:t>
      </w:r>
      <w:r w:rsidR="00773C82">
        <w:fldChar w:fldCharType="end"/>
      </w:r>
      <w:r w:rsidR="0020280D">
        <w:t xml:space="preserve">, which completed in July 2015, all </w:t>
      </w:r>
      <w:r w:rsidR="0020280D">
        <w:lastRenderedPageBreak/>
        <w:t>used CNNs to identify signs of Diabetic retinopathy in retinal images.</w:t>
      </w:r>
      <w:r w:rsidR="00643383">
        <w:t xml:space="preserve"> </w:t>
      </w:r>
      <w:r w:rsidR="00694E7B">
        <w:t xml:space="preserve">The application of CNNs on retinal images continues to </w:t>
      </w:r>
      <w:r w:rsidR="00773C82">
        <w:t>grow</w:t>
      </w:r>
      <w:r w:rsidR="00694E7B">
        <w:t xml:space="preserve"> with multiple recent studies </w:t>
      </w:r>
      <w:r w:rsidR="00D95B97">
        <w:fldChar w:fldCharType="begin"/>
      </w:r>
      <w:r w:rsidR="0073014F">
        <w:instrText>ADDIN RW.CITE{{80 Abràmoff,M.D. 2016; 79 Gulshan,V. 2016; 85 Burlina,P. 2017; 83 Tennakoon,R. 2016; 82 Maninis,K.K. 2016; 81 Li,Q. 2015; 89 vanGrinsven,M.J.J.P. 2016; 90 Leopold,H.A. 2017}}</w:instrText>
      </w:r>
      <w:r w:rsidR="00D95B97">
        <w:fldChar w:fldCharType="separate"/>
      </w:r>
      <w:r w:rsidR="000E1C04" w:rsidRPr="000E1C04">
        <w:t>[29-36]</w:t>
      </w:r>
      <w:r w:rsidR="00D95B97">
        <w:fldChar w:fldCharType="end"/>
      </w:r>
      <w:r w:rsidR="00694E7B">
        <w:t xml:space="preserve">. </w:t>
      </w:r>
      <w:r w:rsidR="00643383">
        <w:t xml:space="preserve">To the best of our knowledge </w:t>
      </w:r>
      <w:r w:rsidR="0061407A">
        <w:t>deep learning has</w:t>
      </w:r>
      <w:r w:rsidR="004D4AED">
        <w:t xml:space="preserve"> yet to </w:t>
      </w:r>
      <w:r w:rsidR="00645008">
        <w:t xml:space="preserve">be </w:t>
      </w:r>
      <w:r w:rsidR="004D4AED">
        <w:t>applied</w:t>
      </w:r>
      <w:r w:rsidR="00643383">
        <w:t xml:space="preserve"> to tackle a/v classification.</w:t>
      </w:r>
    </w:p>
    <w:p w14:paraId="308D5545" w14:textId="323E8E73" w:rsidR="00C84AF3" w:rsidRDefault="0061407A" w:rsidP="009153BA">
      <w:pPr>
        <w:spacing w:line="480" w:lineRule="auto"/>
        <w:jc w:val="both"/>
      </w:pPr>
      <w:r>
        <w:t xml:space="preserve">In this </w:t>
      </w:r>
      <w:r w:rsidR="007554EA">
        <w:t>paper,</w:t>
      </w:r>
      <w:r>
        <w:t xml:space="preserve"> we present a convolutional neural network architecture designed for the automated classification of arterioles</w:t>
      </w:r>
      <w:r w:rsidR="00957B1F">
        <w:t xml:space="preserve"> and venules</w:t>
      </w:r>
      <w:r w:rsidR="005B27CF">
        <w:t xml:space="preserve"> in retinal images</w:t>
      </w:r>
      <w:r w:rsidR="00957B1F">
        <w:t>. Implementing deep learning</w:t>
      </w:r>
      <w:r w:rsidR="005C24BE">
        <w:t xml:space="preserve"> enable</w:t>
      </w:r>
      <w:r w:rsidR="00D619E6">
        <w:t>d</w:t>
      </w:r>
      <w:r w:rsidR="005C24BE">
        <w:t xml:space="preserve"> complex patterns to automatically be learnt from the data; thus, </w:t>
      </w:r>
      <w:r>
        <w:t>avoiding</w:t>
      </w:r>
      <w:r w:rsidR="005C24BE">
        <w:t xml:space="preserve"> t</w:t>
      </w:r>
      <w:r w:rsidR="00BF2481">
        <w:t>he use of hand crafted</w:t>
      </w:r>
      <w:r w:rsidR="00806E7A">
        <w:t xml:space="preserve"> features. The classification was</w:t>
      </w:r>
      <w:r w:rsidR="00BF2481">
        <w:t xml:space="preserve"> performed across the entire </w:t>
      </w:r>
      <w:r w:rsidR="005B27CF">
        <w:t xml:space="preserve">vasculature in </w:t>
      </w:r>
      <w:r w:rsidR="00397149">
        <w:t xml:space="preserve">the </w:t>
      </w:r>
      <w:r w:rsidR="00BF2481">
        <w:t>retinal image</w:t>
      </w:r>
      <w:r w:rsidR="00397149">
        <w:t>s</w:t>
      </w:r>
      <w:r w:rsidR="00BF2481">
        <w:t xml:space="preserve"> and not simply concentric </w:t>
      </w:r>
      <w:r w:rsidR="000F3C77">
        <w:t xml:space="preserve">areas </w:t>
      </w:r>
      <w:r w:rsidR="00BF2481">
        <w:t xml:space="preserve">centred on the optic disc or a limited number of pre-specified retinal vessel locations. </w:t>
      </w:r>
      <w:r w:rsidR="00CD14E4">
        <w:t xml:space="preserve">The method has been </w:t>
      </w:r>
      <w:r w:rsidR="006661F3">
        <w:t xml:space="preserve">developed and </w:t>
      </w:r>
      <w:r w:rsidR="00CD14E4">
        <w:t>evaluated using retinal images from UK Biobank which is a large</w:t>
      </w:r>
      <w:r w:rsidR="00203F3F">
        <w:t xml:space="preserve"> population-based cohort study. The proposed method will replace the current a/v classification method </w:t>
      </w:r>
      <w:r w:rsidR="000F3C77">
        <w:fldChar w:fldCharType="begin"/>
      </w:r>
      <w:r w:rsidR="000F3C77">
        <w:instrText>ADDIN RW.CITE{{30 Fraz,M.M. 2014}}</w:instrText>
      </w:r>
      <w:r w:rsidR="000F3C77">
        <w:fldChar w:fldCharType="separate"/>
      </w:r>
      <w:r w:rsidR="005F1CDE" w:rsidRPr="005F1CDE">
        <w:t>[15]</w:t>
      </w:r>
      <w:r w:rsidR="000F3C77">
        <w:fldChar w:fldCharType="end"/>
      </w:r>
      <w:r w:rsidR="004659C2">
        <w:t xml:space="preserve"> in </w:t>
      </w:r>
      <w:r w:rsidR="004659C2" w:rsidRPr="004659C2">
        <w:t>QUARTZ (QUantitative Analysis of Retinal vessel Topology and siZe)</w:t>
      </w:r>
      <w:r w:rsidR="005F1CDE">
        <w:t xml:space="preserve"> </w:t>
      </w:r>
      <w:r w:rsidR="005F1CDE" w:rsidRPr="002B55A3">
        <w:fldChar w:fldCharType="begin"/>
      </w:r>
      <w:r w:rsidR="005F1CDE" w:rsidRPr="002B55A3">
        <w:instrText>ADDIN RW.CITE{{12 Fraz,M.M. 2015; 13 Welikala,R.A. 2015}}</w:instrText>
      </w:r>
      <w:r w:rsidR="005F1CDE" w:rsidRPr="002B55A3">
        <w:fldChar w:fldCharType="separate"/>
      </w:r>
      <w:r w:rsidR="005F1CDE" w:rsidRPr="002B55A3">
        <w:t>[6,7]</w:t>
      </w:r>
      <w:r w:rsidR="005F1CDE" w:rsidRPr="002B55A3">
        <w:fldChar w:fldCharType="end"/>
      </w:r>
      <w:r w:rsidR="004659C2" w:rsidRPr="002B55A3">
        <w:t>.</w:t>
      </w:r>
      <w:r w:rsidR="004659C2">
        <w:t xml:space="preserve"> </w:t>
      </w:r>
      <w:r w:rsidR="004659C2" w:rsidRPr="004659C2">
        <w:t xml:space="preserve">QUARTZ is a retinal image analysis system developed by our research group, </w:t>
      </w:r>
      <w:r w:rsidR="004659C2">
        <w:t xml:space="preserve">capable of </w:t>
      </w:r>
      <w:r w:rsidR="004659C2" w:rsidRPr="004659C2">
        <w:t>processing large numbers of retinal images and obtains quantitative measures of vessel morphology to be used in epidemiological studies</w:t>
      </w:r>
      <w:r w:rsidR="00474F2C">
        <w:t xml:space="preserve"> </w:t>
      </w:r>
      <w:r w:rsidR="00474F2C">
        <w:fldChar w:fldCharType="begin"/>
      </w:r>
      <w:r w:rsidR="00474F2C">
        <w:instrText>ADDIN RW.CITE{{64 Yates,M. 2016}}</w:instrText>
      </w:r>
      <w:r w:rsidR="00474F2C">
        <w:fldChar w:fldCharType="separate"/>
      </w:r>
      <w:r w:rsidR="000E1C04" w:rsidRPr="000E1C04">
        <w:t>[37]</w:t>
      </w:r>
      <w:r w:rsidR="00474F2C">
        <w:fldChar w:fldCharType="end"/>
      </w:r>
      <w:r w:rsidR="004659C2" w:rsidRPr="004659C2">
        <w:t>.</w:t>
      </w:r>
    </w:p>
    <w:p w14:paraId="390D0D69" w14:textId="77777777" w:rsidR="00573EF6" w:rsidRPr="00B92A0E" w:rsidRDefault="00B92A0E" w:rsidP="009153BA">
      <w:pPr>
        <w:pStyle w:val="ListParagraph"/>
        <w:numPr>
          <w:ilvl w:val="0"/>
          <w:numId w:val="6"/>
        </w:numPr>
        <w:spacing w:line="480" w:lineRule="auto"/>
        <w:jc w:val="both"/>
        <w:rPr>
          <w:b/>
          <w:u w:val="single"/>
        </w:rPr>
      </w:pPr>
      <w:r w:rsidRPr="00B92A0E">
        <w:rPr>
          <w:b/>
          <w:u w:val="single"/>
        </w:rPr>
        <w:t>Materials</w:t>
      </w:r>
      <w:r w:rsidR="001A68E4" w:rsidRPr="00B92A0E">
        <w:rPr>
          <w:b/>
          <w:u w:val="single"/>
        </w:rPr>
        <w:t xml:space="preserve">: </w:t>
      </w:r>
    </w:p>
    <w:p w14:paraId="44C84AB6" w14:textId="2A8C7A61" w:rsidR="003E35AC" w:rsidRPr="00361A38" w:rsidRDefault="00ED0415" w:rsidP="009153BA">
      <w:pPr>
        <w:spacing w:line="480" w:lineRule="auto"/>
        <w:jc w:val="both"/>
      </w:pPr>
      <w:r w:rsidRPr="00AE556B">
        <w:t>UK Biobank</w:t>
      </w:r>
      <w:r w:rsidR="0014365F" w:rsidRPr="00AE556B">
        <w:t xml:space="preserve"> </w:t>
      </w:r>
      <w:r w:rsidR="0014365F" w:rsidRPr="00AE556B">
        <w:fldChar w:fldCharType="begin"/>
      </w:r>
      <w:r w:rsidR="0014365F" w:rsidRPr="00AE556B">
        <w:instrText>ADDIN RW.CITE{{10 UKBiobank 2013}}</w:instrText>
      </w:r>
      <w:r w:rsidR="0014365F" w:rsidRPr="00AE556B">
        <w:fldChar w:fldCharType="separate"/>
      </w:r>
      <w:r w:rsidR="000E1C04" w:rsidRPr="00AE556B">
        <w:t>[38]</w:t>
      </w:r>
      <w:r w:rsidR="0014365F" w:rsidRPr="00AE556B">
        <w:fldChar w:fldCharType="end"/>
      </w:r>
      <w:r w:rsidR="000D3CF2" w:rsidRPr="00AE556B">
        <w:t xml:space="preserve"> </w:t>
      </w:r>
      <w:r w:rsidRPr="00AE556B">
        <w:t xml:space="preserve">contains </w:t>
      </w:r>
      <w:r w:rsidR="00AB1C06" w:rsidRPr="00AE556B">
        <w:t xml:space="preserve">a very large </w:t>
      </w:r>
      <w:r w:rsidRPr="00AE556B">
        <w:t>reti</w:t>
      </w:r>
      <w:r w:rsidR="00446210" w:rsidRPr="00AE556B">
        <w:t>nal</w:t>
      </w:r>
      <w:r w:rsidR="00446210">
        <w:t xml:space="preserve"> image repository (135,867 images from 68,549</w:t>
      </w:r>
      <w:r w:rsidRPr="00ED0415">
        <w:t xml:space="preserve"> </w:t>
      </w:r>
      <w:r w:rsidRPr="00AE556B">
        <w:t xml:space="preserve">participants at baseline examination) in a middle-aged population-based cohort study. The </w:t>
      </w:r>
      <w:r w:rsidR="00883C1B" w:rsidRPr="00AE556B">
        <w:t>sizable amount</w:t>
      </w:r>
      <w:r w:rsidR="00883C1B">
        <w:t xml:space="preserve"> </w:t>
      </w:r>
      <w:r w:rsidRPr="002B55A3">
        <w:t>of health data recorded make it a powerful research resource for epidemiological studies</w:t>
      </w:r>
      <w:r w:rsidR="00446210" w:rsidRPr="002B55A3">
        <w:t>.</w:t>
      </w:r>
      <w:r w:rsidR="00D234C1" w:rsidRPr="002B55A3">
        <w:t xml:space="preserve"> </w:t>
      </w:r>
      <w:r w:rsidR="008F3691" w:rsidRPr="002B55A3">
        <w:t>T</w:t>
      </w:r>
      <w:r w:rsidR="00D234C1" w:rsidRPr="002B55A3">
        <w:t xml:space="preserve">he entire </w:t>
      </w:r>
      <w:r w:rsidR="008F3691" w:rsidRPr="002B55A3">
        <w:t xml:space="preserve">UK Biobank </w:t>
      </w:r>
      <w:r w:rsidR="00D234C1" w:rsidRPr="002B55A3">
        <w:t>retina</w:t>
      </w:r>
      <w:r w:rsidR="00B66354" w:rsidRPr="002B55A3">
        <w:t>l</w:t>
      </w:r>
      <w:r w:rsidR="00D234C1" w:rsidRPr="002B55A3">
        <w:t xml:space="preserve"> image dataset</w:t>
      </w:r>
      <w:r w:rsidR="008F3691" w:rsidRPr="002B55A3">
        <w:t xml:space="preserve"> </w:t>
      </w:r>
      <w:r w:rsidR="00B33574" w:rsidRPr="002B55A3">
        <w:t>has now</w:t>
      </w:r>
      <w:r w:rsidR="008F3691" w:rsidRPr="002B55A3">
        <w:t xml:space="preserve"> been </w:t>
      </w:r>
      <w:r w:rsidR="00B33574" w:rsidRPr="002B55A3">
        <w:t>processed by QUARTZ, which incorporated</w:t>
      </w:r>
      <w:r w:rsidR="008F3691" w:rsidRPr="002B55A3">
        <w:t xml:space="preserve"> our proposed</w:t>
      </w:r>
      <w:r w:rsidR="00341DC9" w:rsidRPr="002B55A3">
        <w:t xml:space="preserve"> a/v classification</w:t>
      </w:r>
      <w:r w:rsidR="00B33574" w:rsidRPr="002B55A3">
        <w:t xml:space="preserve"> algorithm</w:t>
      </w:r>
      <w:r w:rsidR="00D234C1" w:rsidRPr="002B55A3">
        <w:t>.</w:t>
      </w:r>
      <w:r w:rsidR="00446210" w:rsidRPr="002B55A3">
        <w:t xml:space="preserve"> </w:t>
      </w:r>
      <w:r w:rsidR="003A1393" w:rsidRPr="002B55A3">
        <w:t>The</w:t>
      </w:r>
      <w:r w:rsidR="003A1393">
        <w:t xml:space="preserve"> retinal images are macular centred and colour; captured </w:t>
      </w:r>
      <w:r w:rsidR="00446210" w:rsidRPr="00446210">
        <w:t xml:space="preserve">with a non-mydriatic fundus camera (Topcon 3DOCT-1000 Mk 2) with a 45° field-of-view and saved in PNG format with a resolution of 2048 </w:t>
      </w:r>
      <w:r w:rsidR="00446210" w:rsidRPr="00446210">
        <w:lastRenderedPageBreak/>
        <w:t>x 1536 pixels.</w:t>
      </w:r>
      <w:r w:rsidR="00446210">
        <w:t xml:space="preserve"> </w:t>
      </w:r>
      <w:r w:rsidR="00361A38" w:rsidRPr="00361A38">
        <w:t>The UK Biobank study was approved by the Northwest Region NHS research ethics committee.</w:t>
      </w:r>
    </w:p>
    <w:p w14:paraId="52E71297" w14:textId="3AEF6074" w:rsidR="00C91073" w:rsidRPr="00C91073" w:rsidRDefault="00D8430A" w:rsidP="009153BA">
      <w:pPr>
        <w:spacing w:line="480" w:lineRule="auto"/>
        <w:jc w:val="both"/>
      </w:pPr>
      <w:r>
        <w:t>For</w:t>
      </w:r>
      <w:r w:rsidR="00C85966">
        <w:t xml:space="preserve"> training and evaluating a/v classification, 100 retinal images were </w:t>
      </w:r>
      <w:r w:rsidR="00396B61">
        <w:t xml:space="preserve">used. </w:t>
      </w:r>
      <w:r w:rsidR="00396B61" w:rsidRPr="00396B61">
        <w:t xml:space="preserve">As </w:t>
      </w:r>
      <w:r w:rsidR="00396B61">
        <w:t xml:space="preserve">will be explained </w:t>
      </w:r>
      <w:r w:rsidR="00396B61" w:rsidRPr="00CC1FCD">
        <w:t xml:space="preserve">in </w:t>
      </w:r>
      <w:r w:rsidR="00E04295" w:rsidRPr="00CC1FCD">
        <w:t>section 3.4</w:t>
      </w:r>
      <w:r w:rsidR="00396B61" w:rsidRPr="00CC1FCD">
        <w:t>,</w:t>
      </w:r>
      <w:r w:rsidR="00672DD2" w:rsidRPr="00CC1FCD">
        <w:t xml:space="preserve"> this </w:t>
      </w:r>
      <w:r w:rsidR="00672DD2">
        <w:t>equated</w:t>
      </w:r>
      <w:r w:rsidR="00396B61">
        <w:t xml:space="preserve"> </w:t>
      </w:r>
      <w:r w:rsidR="00396B61" w:rsidRPr="005C3B95">
        <w:t xml:space="preserve">to </w:t>
      </w:r>
      <w:r w:rsidR="00ED323B" w:rsidRPr="005C3B95">
        <w:t>835,914</w:t>
      </w:r>
      <w:r w:rsidR="00597AA2">
        <w:t xml:space="preserve"> </w:t>
      </w:r>
      <w:r w:rsidR="00E40C08" w:rsidRPr="002B55A3">
        <w:t>centreline pixels</w:t>
      </w:r>
      <w:r w:rsidR="000173DD" w:rsidRPr="002B55A3">
        <w:t xml:space="preserve"> from 5,881 vessel segments</w:t>
      </w:r>
      <w:r w:rsidR="00396B61" w:rsidRPr="002B55A3">
        <w:t xml:space="preserve">. </w:t>
      </w:r>
      <w:r w:rsidR="00396B61" w:rsidRPr="002C5787">
        <w:t xml:space="preserve">These </w:t>
      </w:r>
      <w:r w:rsidR="0045731C" w:rsidRPr="002C5787">
        <w:t xml:space="preserve">100 </w:t>
      </w:r>
      <w:r w:rsidR="004243E6" w:rsidRPr="002C5787">
        <w:t>images</w:t>
      </w:r>
      <w:r w:rsidR="004243E6" w:rsidRPr="002B55A3">
        <w:t xml:space="preserve"> </w:t>
      </w:r>
      <w:r w:rsidR="00396B61" w:rsidRPr="002B55A3">
        <w:t xml:space="preserve">were </w:t>
      </w:r>
      <w:r w:rsidR="00CC07B9" w:rsidRPr="002B55A3">
        <w:t xml:space="preserve">randomly </w:t>
      </w:r>
      <w:r w:rsidR="00C85966" w:rsidRPr="002B55A3">
        <w:t xml:space="preserve">selected </w:t>
      </w:r>
      <w:r w:rsidR="004B63A9" w:rsidRPr="002B55A3">
        <w:t xml:space="preserve">from </w:t>
      </w:r>
      <w:r w:rsidR="002D6DBF" w:rsidRPr="002B55A3">
        <w:t>96,518 out of 135,867</w:t>
      </w:r>
      <w:r w:rsidR="002D6DBF">
        <w:t xml:space="preserve"> </w:t>
      </w:r>
      <w:r w:rsidR="004B63A9">
        <w:t xml:space="preserve">images in the </w:t>
      </w:r>
      <w:r w:rsidR="00C85966">
        <w:t xml:space="preserve">UK Biobank dataset that had been automatically labelled </w:t>
      </w:r>
      <w:r w:rsidR="004B63A9">
        <w:t xml:space="preserve">by QUARTZ as being of adequate </w:t>
      </w:r>
      <w:r w:rsidR="00426E9B">
        <w:t xml:space="preserve">image </w:t>
      </w:r>
      <w:r w:rsidR="004B63A9">
        <w:t xml:space="preserve">quality </w:t>
      </w:r>
      <w:r w:rsidR="00811A18" w:rsidRPr="00811A18">
        <w:t>for</w:t>
      </w:r>
      <w:r w:rsidR="001238F2">
        <w:t xml:space="preserve"> use in epidemiological studies</w:t>
      </w:r>
      <w:r w:rsidR="005F1CDE">
        <w:t xml:space="preserve"> </w:t>
      </w:r>
      <w:r w:rsidR="005F1CDE">
        <w:fldChar w:fldCharType="begin"/>
      </w:r>
      <w:r w:rsidR="005F1CDE">
        <w:instrText>ADDIN RW.CITE{{53 Welikala,R.A. 2016}}</w:instrText>
      </w:r>
      <w:r w:rsidR="005F1CDE">
        <w:fldChar w:fldCharType="separate"/>
      </w:r>
      <w:r w:rsidR="000E1C04" w:rsidRPr="000E1C04">
        <w:t>[39]</w:t>
      </w:r>
      <w:r w:rsidR="005F1CDE">
        <w:fldChar w:fldCharType="end"/>
      </w:r>
      <w:r w:rsidR="004B63A9">
        <w:t>.</w:t>
      </w:r>
      <w:r w:rsidR="00426E9B">
        <w:t xml:space="preserve"> </w:t>
      </w:r>
      <w:r w:rsidR="00EE5269">
        <w:t xml:space="preserve">From our </w:t>
      </w:r>
      <w:r w:rsidR="00E04295">
        <w:t>experience,</w:t>
      </w:r>
      <w:r w:rsidR="00EE5269">
        <w:t xml:space="preserve"> </w:t>
      </w:r>
      <w:r w:rsidR="00E746B2">
        <w:t xml:space="preserve">most </w:t>
      </w:r>
      <w:r w:rsidR="00EE5269">
        <w:t xml:space="preserve">large retinal datasets used in epidemiological studies (e.g. UK Biobank and EPIC-Norfolk </w:t>
      </w:r>
      <w:r w:rsidR="0014365F">
        <w:fldChar w:fldCharType="begin"/>
      </w:r>
      <w:r w:rsidR="0014365F">
        <w:instrText>ADDIN RW.CITE{{15 EPIC-Norfolk 2013}}</w:instrText>
      </w:r>
      <w:r w:rsidR="0014365F">
        <w:fldChar w:fldCharType="separate"/>
      </w:r>
      <w:r w:rsidR="000E1C04" w:rsidRPr="000E1C04">
        <w:t>[40]</w:t>
      </w:r>
      <w:r w:rsidR="0014365F">
        <w:fldChar w:fldCharType="end"/>
      </w:r>
      <w:r w:rsidR="00EE5269">
        <w:t xml:space="preserve">) contain large amounts of poor quality images caused by a </w:t>
      </w:r>
      <w:r w:rsidR="00E746B2">
        <w:t xml:space="preserve">variety of issues. </w:t>
      </w:r>
      <w:r w:rsidR="00EE5269">
        <w:t>In</w:t>
      </w:r>
      <w:r w:rsidR="00426E9B">
        <w:t xml:space="preserve"> an attempt</w:t>
      </w:r>
      <w:r w:rsidR="00EE5269">
        <w:t xml:space="preserve"> to reduce wastag</w:t>
      </w:r>
      <w:r w:rsidR="00E746B2">
        <w:t xml:space="preserve">e, QUARTZ was designed to be capable of </w:t>
      </w:r>
      <w:r w:rsidR="00EE5269">
        <w:t>extract</w:t>
      </w:r>
      <w:r w:rsidR="00E746B2">
        <w:t>ing</w:t>
      </w:r>
      <w:r w:rsidR="00EE5269">
        <w:t xml:space="preserve"> useful information</w:t>
      </w:r>
      <w:r w:rsidR="00E746B2">
        <w:t xml:space="preserve"> </w:t>
      </w:r>
      <w:r w:rsidR="00426E9B">
        <w:t xml:space="preserve">from </w:t>
      </w:r>
      <w:r w:rsidR="00E746B2">
        <w:t xml:space="preserve">some </w:t>
      </w:r>
      <w:r w:rsidR="00EE5269">
        <w:t>p</w:t>
      </w:r>
      <w:r w:rsidR="00C52D5C">
        <w:t xml:space="preserve">oor quality images </w:t>
      </w:r>
      <w:r w:rsidR="0014365F">
        <w:fldChar w:fldCharType="begin"/>
      </w:r>
      <w:r w:rsidR="0014365F">
        <w:instrText>ADDIN RW.CITE{{53 Welikala,R.A. 2016}}</w:instrText>
      </w:r>
      <w:r w:rsidR="0014365F">
        <w:fldChar w:fldCharType="separate"/>
      </w:r>
      <w:r w:rsidR="000E1C04" w:rsidRPr="000E1C04">
        <w:t>[39]</w:t>
      </w:r>
      <w:r w:rsidR="0014365F">
        <w:fldChar w:fldCharType="end"/>
      </w:r>
      <w:r w:rsidR="00A14B3A">
        <w:t>. This meant</w:t>
      </w:r>
      <w:r w:rsidR="00EE5269">
        <w:t xml:space="preserve"> images deem</w:t>
      </w:r>
      <w:r w:rsidR="00E746B2">
        <w:t>ed</w:t>
      </w:r>
      <w:r w:rsidR="001D2FEF">
        <w:t xml:space="preserve"> as adequate</w:t>
      </w:r>
      <w:r w:rsidR="00EE5269">
        <w:t xml:space="preserve"> </w:t>
      </w:r>
      <w:r w:rsidR="00A14B3A">
        <w:t xml:space="preserve">by QUARTZ </w:t>
      </w:r>
      <w:r w:rsidR="00426E9B">
        <w:t>still possess</w:t>
      </w:r>
      <w:r w:rsidR="00A14B3A">
        <w:t>ed</w:t>
      </w:r>
      <w:r w:rsidR="00426E9B">
        <w:t xml:space="preserve"> considerable </w:t>
      </w:r>
      <w:r w:rsidR="00EE5269">
        <w:t>variability in</w:t>
      </w:r>
      <w:r w:rsidR="001D2FEF">
        <w:t xml:space="preserve"> image</w:t>
      </w:r>
      <w:r w:rsidR="00E746B2">
        <w:t xml:space="preserve"> quality</w:t>
      </w:r>
      <w:r w:rsidR="0066637D">
        <w:t xml:space="preserve"> (</w:t>
      </w:r>
      <w:r w:rsidR="0066637D" w:rsidRPr="00CC1FCD">
        <w:t>see figure 1)</w:t>
      </w:r>
      <w:r w:rsidR="00A14B3A" w:rsidRPr="00CC1FCD">
        <w:t xml:space="preserve">. </w:t>
      </w:r>
      <w:r w:rsidR="00A14B3A">
        <w:t>This made</w:t>
      </w:r>
      <w:r w:rsidR="00E746B2">
        <w:t xml:space="preserve"> this a challenging dataset</w:t>
      </w:r>
      <w:r w:rsidR="00A14B3A">
        <w:t xml:space="preserve"> and hence a/v classification wa</w:t>
      </w:r>
      <w:r w:rsidR="00E746B2">
        <w:t xml:space="preserve">s required to </w:t>
      </w:r>
      <w:r w:rsidR="00EE5269">
        <w:t>be highly robust.</w:t>
      </w:r>
    </w:p>
    <w:p w14:paraId="05C108F8" w14:textId="77777777" w:rsidR="00530ED5" w:rsidRDefault="00530ED5" w:rsidP="009153BA">
      <w:pPr>
        <w:spacing w:line="480" w:lineRule="auto"/>
        <w:jc w:val="center"/>
        <w:rPr>
          <w:color w:val="00B050"/>
        </w:rPr>
      </w:pPr>
      <w:r>
        <w:rPr>
          <w:noProof/>
          <w:lang w:eastAsia="en-GB"/>
        </w:rPr>
        <mc:AlternateContent>
          <mc:Choice Requires="wpg">
            <w:drawing>
              <wp:inline distT="0" distB="0" distL="0" distR="0" wp14:anchorId="38024DE8" wp14:editId="4B73867C">
                <wp:extent cx="5497377" cy="1838325"/>
                <wp:effectExtent l="0" t="0" r="8255" b="0"/>
                <wp:docPr id="27" name="Group 27"/>
                <wp:cNvGraphicFramePr/>
                <a:graphic xmlns:a="http://schemas.openxmlformats.org/drawingml/2006/main">
                  <a:graphicData uri="http://schemas.microsoft.com/office/word/2010/wordprocessingGroup">
                    <wpg:wgp>
                      <wpg:cNvGrpSpPr/>
                      <wpg:grpSpPr>
                        <a:xfrm>
                          <a:off x="0" y="0"/>
                          <a:ext cx="5497377" cy="1838325"/>
                          <a:chOff x="0" y="0"/>
                          <a:chExt cx="5497377" cy="1838325"/>
                        </a:xfrm>
                      </wpg:grpSpPr>
                      <pic:pic xmlns:pic="http://schemas.openxmlformats.org/drawingml/2006/picture">
                        <pic:nvPicPr>
                          <pic:cNvPr id="3" name="Picture 3"/>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48986" y="0"/>
                            <a:ext cx="1798955" cy="1799590"/>
                          </a:xfrm>
                          <a:prstGeom prst="rect">
                            <a:avLst/>
                          </a:prstGeom>
                        </pic:spPr>
                      </pic:pic>
                      <pic:pic xmlns:pic="http://schemas.openxmlformats.org/drawingml/2006/picture">
                        <pic:nvPicPr>
                          <pic:cNvPr id="6" name="Picture 6"/>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1869622" y="0"/>
                            <a:ext cx="1798955" cy="1799590"/>
                          </a:xfrm>
                          <a:prstGeom prst="rect">
                            <a:avLst/>
                          </a:prstGeom>
                        </pic:spPr>
                      </pic:pic>
                      <pic:pic xmlns:pic="http://schemas.openxmlformats.org/drawingml/2006/picture">
                        <pic:nvPicPr>
                          <pic:cNvPr id="7" name="Picture 7"/>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3698422" y="0"/>
                            <a:ext cx="1798955" cy="1799590"/>
                          </a:xfrm>
                          <a:prstGeom prst="rect">
                            <a:avLst/>
                          </a:prstGeom>
                        </pic:spPr>
                      </pic:pic>
                      <wps:wsp>
                        <wps:cNvPr id="22" name="Text Box 2"/>
                        <wps:cNvSpPr txBox="1">
                          <a:spLocks noChangeArrowheads="1"/>
                        </wps:cNvSpPr>
                        <wps:spPr bwMode="auto">
                          <a:xfrm>
                            <a:off x="0" y="1543050"/>
                            <a:ext cx="381000" cy="295275"/>
                          </a:xfrm>
                          <a:prstGeom prst="rect">
                            <a:avLst/>
                          </a:prstGeom>
                          <a:noFill/>
                          <a:ln w="9525">
                            <a:noFill/>
                            <a:miter lim="800000"/>
                            <a:headEnd/>
                            <a:tailEnd/>
                          </a:ln>
                        </wps:spPr>
                        <wps:txbx>
                          <w:txbxContent>
                            <w:p w14:paraId="6916B16A" w14:textId="77777777" w:rsidR="00FF6E44" w:rsidRPr="00530ED5" w:rsidRDefault="00FF6E44" w:rsidP="00530ED5">
                              <w:pPr>
                                <w:rPr>
                                  <w:color w:val="FFFFFF" w:themeColor="background1"/>
                                </w:rPr>
                              </w:pPr>
                              <w:r w:rsidRPr="00530ED5">
                                <w:rPr>
                                  <w:color w:val="FFFFFF" w:themeColor="background1"/>
                                </w:rPr>
                                <w:t>(a)</w:t>
                              </w:r>
                            </w:p>
                          </w:txbxContent>
                        </wps:txbx>
                        <wps:bodyPr rot="0" vert="horz" wrap="square" lIns="91440" tIns="45720" rIns="91440" bIns="45720" anchor="t" anchorCtr="0">
                          <a:noAutofit/>
                        </wps:bodyPr>
                      </wps:wsp>
                      <wps:wsp>
                        <wps:cNvPr id="25" name="Text Box 2"/>
                        <wps:cNvSpPr txBox="1">
                          <a:spLocks noChangeArrowheads="1"/>
                        </wps:cNvSpPr>
                        <wps:spPr bwMode="auto">
                          <a:xfrm>
                            <a:off x="1820636" y="1543050"/>
                            <a:ext cx="381000" cy="295275"/>
                          </a:xfrm>
                          <a:prstGeom prst="rect">
                            <a:avLst/>
                          </a:prstGeom>
                          <a:noFill/>
                          <a:ln w="9525">
                            <a:noFill/>
                            <a:miter lim="800000"/>
                            <a:headEnd/>
                            <a:tailEnd/>
                          </a:ln>
                        </wps:spPr>
                        <wps:txbx>
                          <w:txbxContent>
                            <w:p w14:paraId="100C522A" w14:textId="77777777" w:rsidR="00FF6E44" w:rsidRPr="00530ED5" w:rsidRDefault="00FF6E44" w:rsidP="00530ED5">
                              <w:pPr>
                                <w:rPr>
                                  <w:color w:val="FFFFFF" w:themeColor="background1"/>
                                </w:rPr>
                              </w:pPr>
                              <w:r w:rsidRPr="00530ED5">
                                <w:rPr>
                                  <w:color w:val="FFFFFF" w:themeColor="background1"/>
                                </w:rPr>
                                <w:t>(b)</w:t>
                              </w:r>
                            </w:p>
                          </w:txbxContent>
                        </wps:txbx>
                        <wps:bodyPr rot="0" vert="horz" wrap="square" lIns="91440" tIns="45720" rIns="91440" bIns="45720" anchor="t" anchorCtr="0">
                          <a:noAutofit/>
                        </wps:bodyPr>
                      </wps:wsp>
                      <wps:wsp>
                        <wps:cNvPr id="26" name="Text Box 2"/>
                        <wps:cNvSpPr txBox="1">
                          <a:spLocks noChangeArrowheads="1"/>
                        </wps:cNvSpPr>
                        <wps:spPr bwMode="auto">
                          <a:xfrm>
                            <a:off x="3649436" y="1534886"/>
                            <a:ext cx="381000" cy="295275"/>
                          </a:xfrm>
                          <a:prstGeom prst="rect">
                            <a:avLst/>
                          </a:prstGeom>
                          <a:noFill/>
                          <a:ln w="9525">
                            <a:noFill/>
                            <a:miter lim="800000"/>
                            <a:headEnd/>
                            <a:tailEnd/>
                          </a:ln>
                        </wps:spPr>
                        <wps:txbx>
                          <w:txbxContent>
                            <w:p w14:paraId="239D7E99" w14:textId="77777777" w:rsidR="00FF6E44" w:rsidRPr="00530ED5" w:rsidRDefault="00FF6E44" w:rsidP="00530ED5">
                              <w:pPr>
                                <w:rPr>
                                  <w:color w:val="FFFFFF" w:themeColor="background1"/>
                                </w:rPr>
                              </w:pPr>
                              <w:r w:rsidRPr="00530ED5">
                                <w:rPr>
                                  <w:color w:val="FFFFFF" w:themeColor="background1"/>
                                </w:rPr>
                                <w:t>(c)</w:t>
                              </w:r>
                            </w:p>
                          </w:txbxContent>
                        </wps:txbx>
                        <wps:bodyPr rot="0" vert="horz" wrap="square" lIns="91440" tIns="45720" rIns="91440" bIns="45720" anchor="t" anchorCtr="0">
                          <a:noAutofit/>
                        </wps:bodyPr>
                      </wps:wsp>
                    </wpg:wgp>
                  </a:graphicData>
                </a:graphic>
              </wp:inline>
            </w:drawing>
          </mc:Choice>
          <mc:Fallback>
            <w:pict>
              <v:group w14:anchorId="38024DE8" id="Group 27" o:spid="_x0000_s1026" style="width:432.85pt;height:144.75pt;mso-position-horizontal-relative:char;mso-position-vertical-relative:line" coordsize="54973,18383"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489;width:17990;height:179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">
                  <v:imagedata r:id="rId11" o:title=""/>
                  <v:path arrowok="t"/>
                </v:shape>
                <v:shape id="Picture 6" o:spid="_x0000_s1028" type="#_x0000_t75" style="position:absolute;left:18696;width:17989;height:179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">
                  <v:imagedata r:id="rId12" o:title=""/>
                  <v:path arrowok="t"/>
                </v:shape>
                <v:shape id="Picture 7" o:spid="_x0000_s1029" type="#_x0000_t75" style="position:absolute;left:36984;width:17989;height:179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">
                  <v:imagedata r:id="rId13" o:title=""/>
                  <v:path arrowok="t"/>
                </v:shape>
                <v:shapetype id="_x0000_t202" coordsize="21600,21600" o:spt="202" path="m,l,21600r21600,l21600,xe">
                  <v:stroke joinstyle="miter"/>
                  <v:path gradientshapeok="t" o:connecttype="rect"/>
                </v:shapetype>
                <v:shape id="Text Box 2" o:spid="_x0000_s1030" type="#_x0000_t202" style="position:absolute;top:15430;width:3810;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" filled="f" stroked="f">
                  <v:textbox>
                    <w:txbxContent>
                      <w:p w14:paraId="6916B16A" w14:textId="77777777" w:rsidR="00FF6E44" w:rsidRPr="00530ED5" w:rsidRDefault="00FF6E44" w:rsidP="00530ED5">
                        <w:pPr>
                          <w:rPr>
                            <w:color w:val="FFFFFF" w:themeColor="background1"/>
                          </w:rPr>
                        </w:pPr>
                        <w:r w:rsidRPr="00530ED5">
                          <w:rPr>
                            <w:color w:val="FFFFFF" w:themeColor="background1"/>
                          </w:rPr>
                          <w:t>(a)</w:t>
                        </w:r>
                      </w:p>
                    </w:txbxContent>
                  </v:textbox>
                </v:shape>
                <v:shape id="Text Box 2" o:spid="_x0000_s1031" type="#_x0000_t202" style="position:absolute;left:18206;top:15430;width:3810;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" filled="f" stroked="f">
                  <v:textbox>
                    <w:txbxContent>
                      <w:p w14:paraId="100C522A" w14:textId="77777777" w:rsidR="00FF6E44" w:rsidRPr="00530ED5" w:rsidRDefault="00FF6E44" w:rsidP="00530ED5">
                        <w:pPr>
                          <w:rPr>
                            <w:color w:val="FFFFFF" w:themeColor="background1"/>
                          </w:rPr>
                        </w:pPr>
                        <w:r w:rsidRPr="00530ED5">
                          <w:rPr>
                            <w:color w:val="FFFFFF" w:themeColor="background1"/>
                          </w:rPr>
                          <w:t>(b)</w:t>
                        </w:r>
                      </w:p>
                    </w:txbxContent>
                  </v:textbox>
                </v:shape>
                <v:shape id="Text Box 2" o:spid="_x0000_s1032" type="#_x0000_t202" style="position:absolute;left:36494;top:15348;width:3810;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" filled="f" stroked="f">
                  <v:textbox>
                    <w:txbxContent>
                      <w:p w14:paraId="239D7E99" w14:textId="77777777" w:rsidR="00FF6E44" w:rsidRPr="00530ED5" w:rsidRDefault="00FF6E44" w:rsidP="00530ED5">
                        <w:pPr>
                          <w:rPr>
                            <w:color w:val="FFFFFF" w:themeColor="background1"/>
                          </w:rPr>
                        </w:pPr>
                        <w:r w:rsidRPr="00530ED5">
                          <w:rPr>
                            <w:color w:val="FFFFFF" w:themeColor="background1"/>
                          </w:rPr>
                          <w:t>(c)</w:t>
                        </w:r>
                      </w:p>
                    </w:txbxContent>
                  </v:textbox>
                </v:shape>
                <w10:anchorlock/>
              </v:group>
            </w:pict>
          </mc:Fallback>
        </mc:AlternateContent>
      </w:r>
    </w:p>
    <w:p w14:paraId="5981CAF7" w14:textId="4E95521A" w:rsidR="002225B6" w:rsidRDefault="0066637D" w:rsidP="009153BA">
      <w:pPr>
        <w:spacing w:line="480" w:lineRule="auto"/>
        <w:jc w:val="center"/>
      </w:pPr>
      <w:r w:rsidRPr="00CC1FCD">
        <w:t>Figure 1:</w:t>
      </w:r>
      <w:r w:rsidR="000173DD" w:rsidRPr="00CC1FCD">
        <w:t xml:space="preserve"> R</w:t>
      </w:r>
      <w:r w:rsidRPr="00CC1FCD">
        <w:t xml:space="preserve">etinal </w:t>
      </w:r>
      <w:r>
        <w:t>images of differing quality deemed as adequate by QUARTZ.</w:t>
      </w:r>
      <w:r w:rsidR="007D4635">
        <w:t xml:space="preserve"> © UK Biobank.</w:t>
      </w:r>
    </w:p>
    <w:p w14:paraId="517B9306" w14:textId="51BEA100" w:rsidR="00DC22D4" w:rsidRDefault="00DC22D4" w:rsidP="009153BA">
      <w:pPr>
        <w:spacing w:line="480" w:lineRule="auto"/>
        <w:jc w:val="center"/>
      </w:pPr>
    </w:p>
    <w:p w14:paraId="19334BAD" w14:textId="36FD945F" w:rsidR="00DC22D4" w:rsidRDefault="00DC22D4" w:rsidP="009153BA">
      <w:pPr>
        <w:spacing w:line="480" w:lineRule="auto"/>
        <w:jc w:val="center"/>
      </w:pPr>
    </w:p>
    <w:p w14:paraId="3931D375" w14:textId="77777777" w:rsidR="00DC22D4" w:rsidRPr="001A68E4" w:rsidRDefault="00DC22D4" w:rsidP="009153BA">
      <w:pPr>
        <w:spacing w:line="480" w:lineRule="auto"/>
        <w:jc w:val="center"/>
      </w:pPr>
    </w:p>
    <w:p w14:paraId="63543A66" w14:textId="77777777" w:rsidR="00573EF6" w:rsidRPr="00B92A0E" w:rsidRDefault="00B92A0E" w:rsidP="009153BA">
      <w:pPr>
        <w:pStyle w:val="ListParagraph"/>
        <w:numPr>
          <w:ilvl w:val="0"/>
          <w:numId w:val="6"/>
        </w:numPr>
        <w:spacing w:line="480" w:lineRule="auto"/>
        <w:jc w:val="both"/>
        <w:rPr>
          <w:b/>
          <w:u w:val="single"/>
        </w:rPr>
      </w:pPr>
      <w:r w:rsidRPr="00B92A0E">
        <w:rPr>
          <w:b/>
          <w:u w:val="single"/>
        </w:rPr>
        <w:lastRenderedPageBreak/>
        <w:t>Method</w:t>
      </w:r>
      <w:r w:rsidR="00573EF6" w:rsidRPr="00B92A0E">
        <w:rPr>
          <w:b/>
          <w:u w:val="single"/>
        </w:rPr>
        <w:t>:</w:t>
      </w:r>
      <w:r w:rsidR="00530ED5" w:rsidRPr="00B92A0E">
        <w:rPr>
          <w:noProof/>
          <w:u w:val="single"/>
          <w:lang w:eastAsia="en-GB"/>
        </w:rPr>
        <w:t xml:space="preserve"> </w:t>
      </w:r>
    </w:p>
    <w:p w14:paraId="31513EA3" w14:textId="77777777" w:rsidR="007D590E" w:rsidRPr="007D590E" w:rsidRDefault="007D590E" w:rsidP="009153BA">
      <w:pPr>
        <w:spacing w:line="480" w:lineRule="auto"/>
        <w:jc w:val="both"/>
        <w:rPr>
          <w:b/>
        </w:rPr>
      </w:pPr>
      <w:r>
        <w:rPr>
          <w:b/>
        </w:rPr>
        <w:t xml:space="preserve">3.1 </w:t>
      </w:r>
      <w:r w:rsidRPr="00B92A0E">
        <w:rPr>
          <w:b/>
          <w:u w:val="single"/>
        </w:rPr>
        <w:t>Overview</w:t>
      </w:r>
      <w:r w:rsidR="00B92A0E">
        <w:rPr>
          <w:b/>
          <w:u w:val="single"/>
        </w:rPr>
        <w:t>:</w:t>
      </w:r>
    </w:p>
    <w:p w14:paraId="14DCB60E" w14:textId="77777777" w:rsidR="000B3834" w:rsidRDefault="00F67F2B" w:rsidP="009153BA">
      <w:pPr>
        <w:spacing w:line="480" w:lineRule="auto"/>
        <w:jc w:val="both"/>
      </w:pPr>
      <w:r w:rsidRPr="00F67F2B">
        <w:t>The</w:t>
      </w:r>
      <w:r w:rsidR="007D590E">
        <w:t xml:space="preserve"> vascular network was segmented from the</w:t>
      </w:r>
      <w:r w:rsidRPr="00F67F2B">
        <w:t xml:space="preserve"> retinal image and the vascular skeleton consisting</w:t>
      </w:r>
      <w:r>
        <w:t xml:space="preserve"> of centreline</w:t>
      </w:r>
      <w:r w:rsidR="007D590E">
        <w:t xml:space="preserve"> pixels wa</w:t>
      </w:r>
      <w:r w:rsidR="00503806">
        <w:t xml:space="preserve">s </w:t>
      </w:r>
      <w:r w:rsidR="007D590E">
        <w:t>constructed. Vessel segments were</w:t>
      </w:r>
      <w:r w:rsidR="00503806">
        <w:t xml:space="preserve"> generated by the search and removal of bifurcations and crossover points.</w:t>
      </w:r>
      <w:r w:rsidR="00CA70C1">
        <w:t xml:space="preserve"> </w:t>
      </w:r>
      <w:r w:rsidR="00C272BA">
        <w:t>For each centreline pixel in a</w:t>
      </w:r>
      <w:r w:rsidR="000E04A1" w:rsidRPr="000E04A1">
        <w:t xml:space="preserve"> vessel segment</w:t>
      </w:r>
      <w:r w:rsidR="00540188">
        <w:t>, a small</w:t>
      </w:r>
      <w:r w:rsidR="000E04A1">
        <w:t xml:space="preserve"> </w:t>
      </w:r>
      <w:r w:rsidR="000B3834">
        <w:t xml:space="preserve">square </w:t>
      </w:r>
      <w:r w:rsidR="00BD694D">
        <w:t xml:space="preserve">colour </w:t>
      </w:r>
      <w:r w:rsidR="000B3834">
        <w:t>image patch</w:t>
      </w:r>
      <w:r w:rsidR="00BD694D">
        <w:t xml:space="preserve"> </w:t>
      </w:r>
      <w:r w:rsidR="000E04A1">
        <w:t xml:space="preserve">centred on the target pixel </w:t>
      </w:r>
      <w:r w:rsidR="00540188">
        <w:t>was</w:t>
      </w:r>
      <w:r w:rsidR="000B3834">
        <w:t xml:space="preserve"> provided as the input for the convolutional neural network </w:t>
      </w:r>
      <w:r w:rsidR="00540188">
        <w:t xml:space="preserve">(CNN) </w:t>
      </w:r>
      <w:r w:rsidR="000B3834">
        <w:t>in order to assign</w:t>
      </w:r>
      <w:r w:rsidR="00041EFC">
        <w:t xml:space="preserve"> an arteriole or venule</w:t>
      </w:r>
      <w:r w:rsidR="000E04A1">
        <w:t xml:space="preserve"> label</w:t>
      </w:r>
      <w:r w:rsidR="00540188">
        <w:t xml:space="preserve"> to th</w:t>
      </w:r>
      <w:r w:rsidR="00C272BA">
        <w:t>e target pixel. The labels for the centreline pixels were</w:t>
      </w:r>
      <w:r w:rsidR="00540188">
        <w:t xml:space="preserve"> then used to award th</w:t>
      </w:r>
      <w:r w:rsidR="00041EFC">
        <w:t>e whole vessel segment as arteriole or venule</w:t>
      </w:r>
      <w:r w:rsidR="00540188">
        <w:t xml:space="preserve"> using a voting strategy.</w:t>
      </w:r>
      <w:r w:rsidR="000B3834">
        <w:t xml:space="preserve"> </w:t>
      </w:r>
    </w:p>
    <w:p w14:paraId="7240EB75" w14:textId="29D3FD3B" w:rsidR="0073518A" w:rsidRDefault="0029385C" w:rsidP="009153BA">
      <w:pPr>
        <w:spacing w:line="480" w:lineRule="auto"/>
        <w:jc w:val="both"/>
      </w:pPr>
      <w:r>
        <w:t>The proposed</w:t>
      </w:r>
      <w:r w:rsidR="005174FC">
        <w:t xml:space="preserve"> methodology has the same initial framework as work previously p</w:t>
      </w:r>
      <w:r w:rsidR="005C3B95">
        <w:t xml:space="preserve">ublished by our research group </w:t>
      </w:r>
      <w:r w:rsidR="005C3B95">
        <w:fldChar w:fldCharType="begin"/>
      </w:r>
      <w:r w:rsidR="005C3B95">
        <w:instrText>ADDIN RW.CITE{{30 Fraz,M.M. 2014}}</w:instrText>
      </w:r>
      <w:r w:rsidR="005C3B95">
        <w:fldChar w:fldCharType="separate"/>
      </w:r>
      <w:r w:rsidR="005F1CDE" w:rsidRPr="005F1CDE">
        <w:t>[15]</w:t>
      </w:r>
      <w:r w:rsidR="005C3B95">
        <w:fldChar w:fldCharType="end"/>
      </w:r>
      <w:r w:rsidR="005174FC">
        <w:t xml:space="preserve">, </w:t>
      </w:r>
      <w:r w:rsidRPr="00CC1FCD">
        <w:t>thus</w:t>
      </w:r>
      <w:r w:rsidR="005174FC" w:rsidRPr="00CC1FCD">
        <w:t xml:space="preserve"> sec</w:t>
      </w:r>
      <w:r w:rsidRPr="00CC1FCD">
        <w:t>tion 3.2 and 3.3</w:t>
      </w:r>
      <w:r w:rsidR="00BE57B1" w:rsidRPr="00CC1FCD">
        <w:t xml:space="preserve"> shall be kept brief</w:t>
      </w:r>
      <w:r w:rsidRPr="00CC1FCD">
        <w:t>.</w:t>
      </w:r>
      <w:r w:rsidR="00F36382" w:rsidRPr="00CC1FCD">
        <w:t xml:space="preserve"> The new addition</w:t>
      </w:r>
      <w:r w:rsidR="005F0892" w:rsidRPr="00CC1FCD">
        <w:t xml:space="preserve"> shall be detailed in section</w:t>
      </w:r>
      <w:r w:rsidR="00E04295" w:rsidRPr="00CC1FCD">
        <w:t>s</w:t>
      </w:r>
      <w:r w:rsidR="005F0892" w:rsidRPr="00CC1FCD">
        <w:t xml:space="preserve"> </w:t>
      </w:r>
      <w:r w:rsidR="00EB7085" w:rsidRPr="00CC1FCD">
        <w:t>3.4-3.7</w:t>
      </w:r>
      <w:r w:rsidR="005F0892" w:rsidRPr="00CC1FCD">
        <w:t xml:space="preserve"> which come</w:t>
      </w:r>
      <w:r w:rsidR="00F36382" w:rsidRPr="00CC1FCD">
        <w:t xml:space="preserve">s </w:t>
      </w:r>
      <w:r w:rsidR="00F36382">
        <w:t>in the form of a convolutional neural network</w:t>
      </w:r>
      <w:r w:rsidR="005F0892">
        <w:t xml:space="preserve"> to replace an </w:t>
      </w:r>
      <w:r>
        <w:t>ensemble classifier o</w:t>
      </w:r>
      <w:r w:rsidR="005F0892">
        <w:t xml:space="preserve">f bagged decision trees which </w:t>
      </w:r>
      <w:r w:rsidR="00204174">
        <w:t>used</w:t>
      </w:r>
      <w:r w:rsidR="00F36382">
        <w:t xml:space="preserve"> </w:t>
      </w:r>
      <w:r w:rsidR="005F0892">
        <w:t>hand craf</w:t>
      </w:r>
      <w:r w:rsidR="00A63CA0">
        <w:t xml:space="preserve">ted features from the RGB </w:t>
      </w:r>
      <w:r w:rsidR="00A63CA0" w:rsidRPr="002B55A3">
        <w:t>and H</w:t>
      </w:r>
      <w:r w:rsidR="005F0892" w:rsidRPr="002B55A3">
        <w:t>S</w:t>
      </w:r>
      <w:r w:rsidR="00A63CA0" w:rsidRPr="002B55A3">
        <w:t>I</w:t>
      </w:r>
      <w:r w:rsidR="005F0892">
        <w:t xml:space="preserve"> colour space</w:t>
      </w:r>
      <w:r w:rsidR="00F36382">
        <w:t>s</w:t>
      </w:r>
      <w:r w:rsidR="005F0892">
        <w:t>.</w:t>
      </w:r>
    </w:p>
    <w:p w14:paraId="3F95E66F" w14:textId="77777777" w:rsidR="007D590E" w:rsidRPr="00B92A0E" w:rsidRDefault="00A54603" w:rsidP="009153BA">
      <w:pPr>
        <w:pStyle w:val="ListParagraph"/>
        <w:numPr>
          <w:ilvl w:val="1"/>
          <w:numId w:val="9"/>
        </w:numPr>
        <w:spacing w:line="480" w:lineRule="auto"/>
        <w:jc w:val="both"/>
        <w:rPr>
          <w:b/>
          <w:u w:val="single"/>
        </w:rPr>
      </w:pPr>
      <w:r w:rsidRPr="00B92A0E">
        <w:rPr>
          <w:b/>
          <w:u w:val="single"/>
        </w:rPr>
        <w:t xml:space="preserve">Vessel Segmentation and Segment </w:t>
      </w:r>
      <w:r w:rsidR="007D590E" w:rsidRPr="00B92A0E">
        <w:rPr>
          <w:b/>
          <w:u w:val="single"/>
        </w:rPr>
        <w:t>Extraction</w:t>
      </w:r>
      <w:r w:rsidR="00B92A0E" w:rsidRPr="00B92A0E">
        <w:rPr>
          <w:b/>
          <w:u w:val="single"/>
        </w:rPr>
        <w:t>:</w:t>
      </w:r>
    </w:p>
    <w:p w14:paraId="74B5FEC5" w14:textId="6F5D39C8" w:rsidR="0073518A" w:rsidRDefault="00793811" w:rsidP="009153BA">
      <w:pPr>
        <w:spacing w:line="480" w:lineRule="auto"/>
        <w:jc w:val="both"/>
      </w:pPr>
      <w:r>
        <w:t>A</w:t>
      </w:r>
      <w:r w:rsidR="00474927" w:rsidRPr="00474927">
        <w:t>n unsupervised vessel segmentation approach based on</w:t>
      </w:r>
      <w:r w:rsidR="00511544">
        <w:t xml:space="preserve"> a multi-scale line detector </w:t>
      </w:r>
      <w:r w:rsidR="005C3B95">
        <w:fldChar w:fldCharType="begin"/>
      </w:r>
      <w:r w:rsidR="005C3B95">
        <w:instrText>ADDIN RW.CITE{{26 Nguyen,U.T.V. 2013}}</w:instrText>
      </w:r>
      <w:r w:rsidR="005C3B95">
        <w:fldChar w:fldCharType="separate"/>
      </w:r>
      <w:r w:rsidR="000E1C04" w:rsidRPr="000E1C04">
        <w:t>[41]</w:t>
      </w:r>
      <w:r w:rsidR="005C3B95">
        <w:fldChar w:fldCharType="end"/>
      </w:r>
      <w:r>
        <w:t xml:space="preserve"> was implemented</w:t>
      </w:r>
      <w:r w:rsidR="00403769">
        <w:t xml:space="preserve"> on the inverted green channel of the coloured retinal </w:t>
      </w:r>
      <w:r w:rsidR="00403769" w:rsidRPr="00AE556B">
        <w:t>images.</w:t>
      </w:r>
      <w:r w:rsidRPr="00AE556B">
        <w:t xml:space="preserve"> </w:t>
      </w:r>
      <w:r w:rsidR="001A168F" w:rsidRPr="00AE556B">
        <w:t xml:space="preserve">This was based on the approximation of retinal vessel segments being piecewise linear. </w:t>
      </w:r>
      <w:r w:rsidR="00474927" w:rsidRPr="00AE556B">
        <w:t>The average grey-level of the pixels along a line passing through the</w:t>
      </w:r>
      <w:r w:rsidR="00AF613A" w:rsidRPr="00AE556B">
        <w:t xml:space="preserve"> target pixel was calculated at 12 different</w:t>
      </w:r>
      <w:r w:rsidR="00474927" w:rsidRPr="00AE556B">
        <w:t xml:space="preserve"> orientations</w:t>
      </w:r>
      <w:r w:rsidR="00AF613A" w:rsidRPr="00AE556B">
        <w:t xml:space="preserve"> spaced by 15 degrees each</w:t>
      </w:r>
      <w:r w:rsidR="00474927" w:rsidRPr="00AE556B">
        <w:t xml:space="preserve">. </w:t>
      </w:r>
      <w:r w:rsidR="00883C1B" w:rsidRPr="00AE556B">
        <w:t>For the target pixel, t</w:t>
      </w:r>
      <w:r w:rsidR="00474927" w:rsidRPr="00AE556B">
        <w:t xml:space="preserve">he line-strength was obtained from the orientation with the largest value subtracted by the average grey-level of a square sub-window </w:t>
      </w:r>
      <w:r w:rsidR="00AF613A" w:rsidRPr="00AE556B">
        <w:t>centred</w:t>
      </w:r>
      <w:r w:rsidR="001C1AC9" w:rsidRPr="00AE556B">
        <w:t xml:space="preserve"> at the target pixel. As this was a</w:t>
      </w:r>
      <w:r w:rsidR="00474927" w:rsidRPr="00AE556B">
        <w:t xml:space="preserve"> multiscale approach, lines of different</w:t>
      </w:r>
      <w:r w:rsidR="00474927" w:rsidRPr="00474927">
        <w:t xml:space="preserve"> lengths (15,17,19,21 pixels) were applied and a linear combination of responses resulted in a </w:t>
      </w:r>
      <w:r w:rsidR="00474927" w:rsidRPr="00474927">
        <w:lastRenderedPageBreak/>
        <w:t>final line-strength image. This was followed with the application of a hysteresis thresholding based morphological reconstruction to produce the segmented</w:t>
      </w:r>
      <w:r w:rsidR="00AF613A">
        <w:t xml:space="preserve"> vasculature</w:t>
      </w:r>
      <w:r w:rsidR="00474927" w:rsidRPr="00474927">
        <w:t xml:space="preserve">. </w:t>
      </w:r>
    </w:p>
    <w:p w14:paraId="04FBD297" w14:textId="77777777" w:rsidR="00B871D6" w:rsidRDefault="00474927" w:rsidP="009153BA">
      <w:pPr>
        <w:spacing w:line="480" w:lineRule="auto"/>
        <w:jc w:val="both"/>
      </w:pPr>
      <w:r w:rsidRPr="00474927">
        <w:t>A morphological thinning operation was applied to the segmented vasculature to create one pixel wide vessel centrelines. Vessel segments were created from these centrelines by first removing spurs (≤ 10 pixels), followed by the removal of bifurcation and crossover points, and ending with the removal of short segments</w:t>
      </w:r>
      <w:r w:rsidR="0086381D">
        <w:t xml:space="preserve"> (≤ 15 pixels</w:t>
      </w:r>
      <w:r w:rsidR="0086381D" w:rsidRPr="00CC1FCD">
        <w:t>).</w:t>
      </w:r>
      <w:r w:rsidR="003A201D" w:rsidRPr="00CC1FCD">
        <w:t xml:space="preserve"> </w:t>
      </w:r>
      <w:r w:rsidR="007577AA" w:rsidRPr="00CC1FCD">
        <w:t xml:space="preserve">Figure 2 illustrates </w:t>
      </w:r>
      <w:r w:rsidR="007577AA">
        <w:t>the outputs of this procedure.</w:t>
      </w:r>
    </w:p>
    <w:p w14:paraId="4BCAAA9E" w14:textId="77777777" w:rsidR="00B11E33" w:rsidRPr="002225B6" w:rsidRDefault="00EE2C2C" w:rsidP="009153BA">
      <w:pPr>
        <w:spacing w:line="480" w:lineRule="auto"/>
        <w:jc w:val="center"/>
      </w:pPr>
      <w:r>
        <w:rPr>
          <w:noProof/>
          <w:lang w:eastAsia="en-GB"/>
        </w:rPr>
        <mc:AlternateContent>
          <mc:Choice Requires="wpg">
            <w:drawing>
              <wp:inline distT="0" distB="0" distL="0" distR="0" wp14:anchorId="29FB2EA5" wp14:editId="2439437D">
                <wp:extent cx="5514340" cy="1857375"/>
                <wp:effectExtent l="0" t="0" r="0" b="0"/>
                <wp:docPr id="15" name="Group 15"/>
                <wp:cNvGraphicFramePr/>
                <a:graphic xmlns:a="http://schemas.openxmlformats.org/drawingml/2006/main">
                  <a:graphicData uri="http://schemas.microsoft.com/office/word/2010/wordprocessingGroup">
                    <wpg:wgp>
                      <wpg:cNvGrpSpPr/>
                      <wpg:grpSpPr>
                        <a:xfrm>
                          <a:off x="0" y="0"/>
                          <a:ext cx="5514340" cy="1857375"/>
                          <a:chOff x="0" y="0"/>
                          <a:chExt cx="5514340" cy="1857375"/>
                        </a:xfrm>
                      </wpg:grpSpPr>
                      <pic:pic xmlns:pic="http://schemas.openxmlformats.org/drawingml/2006/picture">
                        <pic:nvPicPr>
                          <pic:cNvPr id="10" name="Picture 10"/>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76200" y="0"/>
                            <a:ext cx="1799590" cy="1799590"/>
                          </a:xfrm>
                          <a:prstGeom prst="rect">
                            <a:avLst/>
                          </a:prstGeom>
                        </pic:spPr>
                      </pic:pic>
                      <pic:pic xmlns:pic="http://schemas.openxmlformats.org/drawingml/2006/picture">
                        <pic:nvPicPr>
                          <pic:cNvPr id="11" name="Picture 11"/>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1895475" y="0"/>
                            <a:ext cx="1799590" cy="1799590"/>
                          </a:xfrm>
                          <a:prstGeom prst="rect">
                            <a:avLst/>
                          </a:prstGeom>
                        </pic:spPr>
                      </pic:pic>
                      <pic:pic xmlns:pic="http://schemas.openxmlformats.org/drawingml/2006/picture">
                        <pic:nvPicPr>
                          <pic:cNvPr id="12" name="Picture 12"/>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3714750" y="0"/>
                            <a:ext cx="1799590" cy="1799590"/>
                          </a:xfrm>
                          <a:prstGeom prst="rect">
                            <a:avLst/>
                          </a:prstGeom>
                        </pic:spPr>
                      </pic:pic>
                      <wps:wsp>
                        <wps:cNvPr id="217" name="Text Box 2"/>
                        <wps:cNvSpPr txBox="1">
                          <a:spLocks noChangeArrowheads="1"/>
                        </wps:cNvSpPr>
                        <wps:spPr bwMode="auto">
                          <a:xfrm>
                            <a:off x="0" y="1562100"/>
                            <a:ext cx="381000" cy="295275"/>
                          </a:xfrm>
                          <a:prstGeom prst="rect">
                            <a:avLst/>
                          </a:prstGeom>
                          <a:noFill/>
                          <a:ln w="9525">
                            <a:noFill/>
                            <a:miter lim="800000"/>
                            <a:headEnd/>
                            <a:tailEnd/>
                          </a:ln>
                        </wps:spPr>
                        <wps:txbx>
                          <w:txbxContent>
                            <w:p w14:paraId="048DE2D5" w14:textId="77777777" w:rsidR="00FF6E44" w:rsidRPr="00B11E33" w:rsidRDefault="00FF6E44">
                              <w:pPr>
                                <w:rPr>
                                  <w:color w:val="FFFFFF" w:themeColor="background1"/>
                                </w:rPr>
                              </w:pPr>
                              <w:r>
                                <w:rPr>
                                  <w:color w:val="FFFFFF" w:themeColor="background1"/>
                                </w:rPr>
                                <w:t>(a</w:t>
                              </w:r>
                              <w:r w:rsidRPr="00B11E33">
                                <w:rPr>
                                  <w:color w:val="FFFFFF" w:themeColor="background1"/>
                                </w:rPr>
                                <w:t>)</w:t>
                              </w:r>
                            </w:p>
                          </w:txbxContent>
                        </wps:txbx>
                        <wps:bodyPr rot="0" vert="horz" wrap="square" lIns="91440" tIns="45720" rIns="91440" bIns="45720" anchor="t" anchorCtr="0">
                          <a:noAutofit/>
                        </wps:bodyPr>
                      </wps:wsp>
                      <wps:wsp>
                        <wps:cNvPr id="13" name="Text Box 2"/>
                        <wps:cNvSpPr txBox="1">
                          <a:spLocks noChangeArrowheads="1"/>
                        </wps:cNvSpPr>
                        <wps:spPr bwMode="auto">
                          <a:xfrm>
                            <a:off x="1819275" y="1562100"/>
                            <a:ext cx="381000" cy="295275"/>
                          </a:xfrm>
                          <a:prstGeom prst="rect">
                            <a:avLst/>
                          </a:prstGeom>
                          <a:noFill/>
                          <a:ln w="9525">
                            <a:noFill/>
                            <a:miter lim="800000"/>
                            <a:headEnd/>
                            <a:tailEnd/>
                          </a:ln>
                        </wps:spPr>
                        <wps:txbx>
                          <w:txbxContent>
                            <w:p w14:paraId="0D67A098" w14:textId="77777777" w:rsidR="00FF6E44" w:rsidRPr="00B11E33" w:rsidRDefault="00FF6E44" w:rsidP="00B11E33">
                              <w:pPr>
                                <w:rPr>
                                  <w:color w:val="FFFFFF" w:themeColor="background1"/>
                                </w:rPr>
                              </w:pPr>
                              <w:r>
                                <w:rPr>
                                  <w:color w:val="FFFFFF" w:themeColor="background1"/>
                                </w:rPr>
                                <w:t>(b</w:t>
                              </w:r>
                              <w:r w:rsidRPr="00B11E33">
                                <w:rPr>
                                  <w:color w:val="FFFFFF" w:themeColor="background1"/>
                                </w:rPr>
                                <w:t>)</w:t>
                              </w:r>
                            </w:p>
                          </w:txbxContent>
                        </wps:txbx>
                        <wps:bodyPr rot="0" vert="horz" wrap="square" lIns="91440" tIns="45720" rIns="91440" bIns="45720" anchor="t" anchorCtr="0">
                          <a:noAutofit/>
                        </wps:bodyPr>
                      </wps:wsp>
                      <wps:wsp>
                        <wps:cNvPr id="14" name="Text Box 2"/>
                        <wps:cNvSpPr txBox="1">
                          <a:spLocks noChangeArrowheads="1"/>
                        </wps:cNvSpPr>
                        <wps:spPr bwMode="auto">
                          <a:xfrm>
                            <a:off x="3638550" y="1562100"/>
                            <a:ext cx="381000" cy="295275"/>
                          </a:xfrm>
                          <a:prstGeom prst="rect">
                            <a:avLst/>
                          </a:prstGeom>
                          <a:noFill/>
                          <a:ln w="9525">
                            <a:noFill/>
                            <a:miter lim="800000"/>
                            <a:headEnd/>
                            <a:tailEnd/>
                          </a:ln>
                        </wps:spPr>
                        <wps:txbx>
                          <w:txbxContent>
                            <w:p w14:paraId="21D479A6" w14:textId="77777777" w:rsidR="00FF6E44" w:rsidRPr="00B11E33" w:rsidRDefault="00FF6E44" w:rsidP="00B11E33">
                              <w:pPr>
                                <w:rPr>
                                  <w:color w:val="FFFFFF" w:themeColor="background1"/>
                                </w:rPr>
                              </w:pPr>
                              <w:r>
                                <w:rPr>
                                  <w:color w:val="FFFFFF" w:themeColor="background1"/>
                                </w:rPr>
                                <w:t>(c</w:t>
                              </w:r>
                              <w:r w:rsidRPr="00B11E33">
                                <w:rPr>
                                  <w:color w:val="FFFFFF" w:themeColor="background1"/>
                                </w:rPr>
                                <w:t>)</w:t>
                              </w:r>
                            </w:p>
                          </w:txbxContent>
                        </wps:txbx>
                        <wps:bodyPr rot="0" vert="horz" wrap="square" lIns="91440" tIns="45720" rIns="91440" bIns="45720" anchor="t" anchorCtr="0">
                          <a:noAutofit/>
                        </wps:bodyPr>
                      </wps:wsp>
                    </wpg:wgp>
                  </a:graphicData>
                </a:graphic>
              </wp:inline>
            </w:drawing>
          </mc:Choice>
          <mc:Fallback>
            <w:pict>
              <v:group w14:anchorId="29FB2EA5" id="Group 15" o:spid="_x0000_s1033" style="width:434.2pt;height:146.25pt;mso-position-horizontal-relative:char;mso-position-vertical-relative:line" coordsize="55143,18573" o:gfxdata="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10;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">
                <v:shape id="Picture 10" o:spid="_x0000_s1034" type="#_x0000_t75" style="position:absolute;left:762;width:17995;height:179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">
                  <v:imagedata r:id="rId17" o:title=""/>
                  <v:path arrowok="t"/>
                </v:shape>
                <v:shape id="Picture 11" o:spid="_x0000_s1035" type="#_x0000_t75" style="position:absolute;left:18954;width:17996;height:179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">
                  <v:imagedata r:id="rId18" o:title=""/>
                  <v:path arrowok="t"/>
                </v:shape>
                <v:shape id="Picture 12" o:spid="_x0000_s1036" type="#_x0000_t75" style="position:absolute;left:37147;width:17996;height:179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">
                  <v:imagedata r:id="rId19" o:title=""/>
                  <v:path arrowok="t"/>
                </v:shape>
                <v:shape id="Text Box 2" o:spid="_x0000_s1037" type="#_x0000_t202" style="position:absolute;top:15621;width:3810;height:2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048DE2D5" w14:textId="77777777" w:rsidR="00FF6E44" w:rsidRPr="00B11E33" w:rsidRDefault="00FF6E44">
                        <w:pPr>
                          <w:rPr>
                            <w:color w:val="FFFFFF" w:themeColor="background1"/>
                          </w:rPr>
                        </w:pPr>
                        <w:r>
                          <w:rPr>
                            <w:color w:val="FFFFFF" w:themeColor="background1"/>
                          </w:rPr>
                          <w:t>(a</w:t>
                        </w:r>
                        <w:r w:rsidRPr="00B11E33">
                          <w:rPr>
                            <w:color w:val="FFFFFF" w:themeColor="background1"/>
                          </w:rPr>
                          <w:t>)</w:t>
                        </w:r>
                      </w:p>
                    </w:txbxContent>
                  </v:textbox>
                </v:shape>
                <v:shape id="Text Box 2" o:spid="_x0000_s1038" type="#_x0000_t202" style="position:absolute;left:18192;top:15621;width:3810;height:2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0D67A098" w14:textId="77777777" w:rsidR="00FF6E44" w:rsidRPr="00B11E33" w:rsidRDefault="00FF6E44" w:rsidP="00B11E33">
                        <w:pPr>
                          <w:rPr>
                            <w:color w:val="FFFFFF" w:themeColor="background1"/>
                          </w:rPr>
                        </w:pPr>
                        <w:r>
                          <w:rPr>
                            <w:color w:val="FFFFFF" w:themeColor="background1"/>
                          </w:rPr>
                          <w:t>(b</w:t>
                        </w:r>
                        <w:r w:rsidRPr="00B11E33">
                          <w:rPr>
                            <w:color w:val="FFFFFF" w:themeColor="background1"/>
                          </w:rPr>
                          <w:t>)</w:t>
                        </w:r>
                      </w:p>
                    </w:txbxContent>
                  </v:textbox>
                </v:shape>
                <v:shape id="Text Box 2" o:spid="_x0000_s1039" type="#_x0000_t202" style="position:absolute;left:36385;top:15621;width:3810;height:2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14:paraId="21D479A6" w14:textId="77777777" w:rsidR="00FF6E44" w:rsidRPr="00B11E33" w:rsidRDefault="00FF6E44" w:rsidP="00B11E33">
                        <w:pPr>
                          <w:rPr>
                            <w:color w:val="FFFFFF" w:themeColor="background1"/>
                          </w:rPr>
                        </w:pPr>
                        <w:r>
                          <w:rPr>
                            <w:color w:val="FFFFFF" w:themeColor="background1"/>
                          </w:rPr>
                          <w:t>(c</w:t>
                        </w:r>
                        <w:r w:rsidRPr="00B11E33">
                          <w:rPr>
                            <w:color w:val="FFFFFF" w:themeColor="background1"/>
                          </w:rPr>
                          <w:t>)</w:t>
                        </w:r>
                      </w:p>
                    </w:txbxContent>
                  </v:textbox>
                </v:shape>
                <w10:anchorlock/>
              </v:group>
            </w:pict>
          </mc:Fallback>
        </mc:AlternateContent>
      </w:r>
      <w:r w:rsidR="00574C20" w:rsidRPr="00CC1FCD">
        <w:t>Figure 2</w:t>
      </w:r>
      <w:r w:rsidR="00C272BA" w:rsidRPr="00CC1FCD">
        <w:t xml:space="preserve">: </w:t>
      </w:r>
      <w:r w:rsidRPr="00CC1FCD">
        <w:t>Zoom</w:t>
      </w:r>
      <w:r>
        <w:t>-in regions:</w:t>
      </w:r>
      <w:r w:rsidR="004A41E2" w:rsidRPr="00EE2C2C">
        <w:t xml:space="preserve"> </w:t>
      </w:r>
      <w:r>
        <w:t>(a) colour retinal image</w:t>
      </w:r>
      <w:r w:rsidR="00C272BA" w:rsidRPr="00EE2C2C">
        <w:t xml:space="preserve">, </w:t>
      </w:r>
      <w:r>
        <w:t xml:space="preserve">(b) </w:t>
      </w:r>
      <w:r w:rsidR="00C272BA" w:rsidRPr="00EE2C2C">
        <w:t>segmented</w:t>
      </w:r>
      <w:r>
        <w:t xml:space="preserve"> vasculature, (c) extracted</w:t>
      </w:r>
      <w:r w:rsidR="00C272BA" w:rsidRPr="00EE2C2C">
        <w:t xml:space="preserve"> vessel segments</w:t>
      </w:r>
      <w:r>
        <w:t>.</w:t>
      </w:r>
      <w:r w:rsidRPr="00EE2C2C">
        <w:t xml:space="preserve"> </w:t>
      </w:r>
      <w:r>
        <w:t>© UK Biobank.</w:t>
      </w:r>
    </w:p>
    <w:p w14:paraId="39005F58" w14:textId="77777777" w:rsidR="003E35AC" w:rsidRPr="00B92A0E" w:rsidRDefault="00E3301F" w:rsidP="009153BA">
      <w:pPr>
        <w:pStyle w:val="ListParagraph"/>
        <w:numPr>
          <w:ilvl w:val="1"/>
          <w:numId w:val="9"/>
        </w:numPr>
        <w:spacing w:line="480" w:lineRule="auto"/>
        <w:jc w:val="both"/>
        <w:rPr>
          <w:b/>
          <w:u w:val="single"/>
        </w:rPr>
      </w:pPr>
      <w:r w:rsidRPr="00B92A0E">
        <w:rPr>
          <w:b/>
          <w:u w:val="single"/>
        </w:rPr>
        <w:t>Pre-processing</w:t>
      </w:r>
      <w:r w:rsidR="00B92A0E" w:rsidRPr="00B92A0E">
        <w:rPr>
          <w:b/>
          <w:u w:val="single"/>
        </w:rPr>
        <w:t>:</w:t>
      </w:r>
    </w:p>
    <w:p w14:paraId="5E5674AE" w14:textId="77777777" w:rsidR="003C6EC1" w:rsidRDefault="003C6EC1" w:rsidP="009153BA">
      <w:pPr>
        <w:spacing w:line="480" w:lineRule="auto"/>
        <w:jc w:val="both"/>
      </w:pPr>
      <w:r w:rsidRPr="003C6EC1">
        <w:t>The absolute colour of the blo</w:t>
      </w:r>
      <w:r>
        <w:t xml:space="preserve">od in the </w:t>
      </w:r>
      <w:r w:rsidR="001A7A0D">
        <w:t>vessels varies</w:t>
      </w:r>
      <w:r>
        <w:t xml:space="preserve"> within</w:t>
      </w:r>
      <w:r w:rsidRPr="003C6EC1">
        <w:t xml:space="preserve"> the images </w:t>
      </w:r>
      <w:r>
        <w:t>(</w:t>
      </w:r>
      <w:r w:rsidR="007515C4">
        <w:t>intra</w:t>
      </w:r>
      <w:r w:rsidR="003D2BF1">
        <w:t>-image</w:t>
      </w:r>
      <w:r>
        <w:t xml:space="preserve">) </w:t>
      </w:r>
      <w:r w:rsidRPr="003C6EC1">
        <w:t>and across the subjects</w:t>
      </w:r>
      <w:r w:rsidR="007515C4">
        <w:t xml:space="preserve"> (inter</w:t>
      </w:r>
      <w:r w:rsidR="003D2BF1">
        <w:t>-image</w:t>
      </w:r>
      <w:r>
        <w:t>)</w:t>
      </w:r>
      <w:r w:rsidR="007515C4">
        <w:t xml:space="preserve">. </w:t>
      </w:r>
      <w:r w:rsidR="003D2BF1">
        <w:t>To reduce intra-</w:t>
      </w:r>
      <w:r w:rsidR="007515C4">
        <w:t xml:space="preserve">image variation </w:t>
      </w:r>
      <w:r w:rsidR="006D23AD">
        <w:t>shade correction was performed, which was accomplished by estimating the background image and subtracting that from the original image. The background image was obtained by mean filtering the original image with a 151 x 151 pixel kernel.</w:t>
      </w:r>
      <w:r w:rsidR="008D6AB4">
        <w:t xml:space="preserve"> Image normalization was then used t</w:t>
      </w:r>
      <w:r w:rsidR="003D2BF1">
        <w:t>o reduce inter-</w:t>
      </w:r>
      <w:r w:rsidR="008D6AB4">
        <w:t>image variation. In which the histogram was calculated and the median value was found (belonged to the background of th</w:t>
      </w:r>
      <w:r w:rsidR="00D16CA8">
        <w:t>e retinal image). Then a simple line</w:t>
      </w:r>
      <w:r w:rsidR="000601CD">
        <w:t>ar intensity transformation set</w:t>
      </w:r>
      <w:r w:rsidR="00D16CA8">
        <w:t xml:space="preserve"> the med</w:t>
      </w:r>
      <w:r w:rsidR="00E2189A">
        <w:t>ian value to unified centre (0.5</w:t>
      </w:r>
      <w:r w:rsidR="00D16CA8">
        <w:t xml:space="preserve"> in this study) </w:t>
      </w:r>
      <w:r w:rsidR="000601CD">
        <w:t>and standardized</w:t>
      </w:r>
      <w:r w:rsidR="000F61FB">
        <w:t xml:space="preserve"> the intensity around this </w:t>
      </w:r>
      <w:r w:rsidR="000F61FB">
        <w:lastRenderedPageBreak/>
        <w:t>value. These pre-processing steps were performed for each of the RGB colour channels individually.</w:t>
      </w:r>
      <w:r w:rsidR="00B81650">
        <w:t xml:space="preserve"> The results of pre-processing are shown </w:t>
      </w:r>
      <w:r w:rsidR="00B81650" w:rsidRPr="00CC1FCD">
        <w:t>in figure 3.</w:t>
      </w:r>
    </w:p>
    <w:p w14:paraId="35C71C84" w14:textId="77777777" w:rsidR="00B81650" w:rsidRPr="00B81650" w:rsidRDefault="00B81650" w:rsidP="009153BA">
      <w:pPr>
        <w:spacing w:line="480" w:lineRule="auto"/>
        <w:jc w:val="both"/>
      </w:pPr>
      <w:r>
        <w:rPr>
          <w:noProof/>
          <w:lang w:eastAsia="en-GB"/>
        </w:rPr>
        <mc:AlternateContent>
          <mc:Choice Requires="wpg">
            <w:drawing>
              <wp:inline distT="0" distB="0" distL="0" distR="0" wp14:anchorId="43DEDA31" wp14:editId="57656417">
                <wp:extent cx="5902008" cy="1500187"/>
                <wp:effectExtent l="0" t="0" r="3810" b="5080"/>
                <wp:docPr id="23" name="Group 23"/>
                <wp:cNvGraphicFramePr/>
                <a:graphic xmlns:a="http://schemas.openxmlformats.org/drawingml/2006/main">
                  <a:graphicData uri="http://schemas.microsoft.com/office/word/2010/wordprocessingGroup">
                    <wpg:wgp>
                      <wpg:cNvGrpSpPr/>
                      <wpg:grpSpPr>
                        <a:xfrm>
                          <a:off x="0" y="0"/>
                          <a:ext cx="5902008" cy="1500187"/>
                          <a:chOff x="0" y="0"/>
                          <a:chExt cx="5902008" cy="1500187"/>
                        </a:xfrm>
                      </wpg:grpSpPr>
                      <pic:pic xmlns:pic="http://schemas.openxmlformats.org/drawingml/2006/picture">
                        <pic:nvPicPr>
                          <pic:cNvPr id="16" name="Picture 16"/>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76200" y="0"/>
                            <a:ext cx="1439545" cy="1439545"/>
                          </a:xfrm>
                          <a:prstGeom prst="rect">
                            <a:avLst/>
                          </a:prstGeom>
                        </pic:spPr>
                      </pic:pic>
                      <pic:pic xmlns:pic="http://schemas.openxmlformats.org/drawingml/2006/picture">
                        <pic:nvPicPr>
                          <pic:cNvPr id="17" name="Picture 17"/>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1538288" y="0"/>
                            <a:ext cx="1439545" cy="1439545"/>
                          </a:xfrm>
                          <a:prstGeom prst="rect">
                            <a:avLst/>
                          </a:prstGeom>
                        </pic:spPr>
                      </pic:pic>
                      <pic:pic xmlns:pic="http://schemas.openxmlformats.org/drawingml/2006/picture">
                        <pic:nvPicPr>
                          <pic:cNvPr id="18" name="Picture 18"/>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3000375" y="0"/>
                            <a:ext cx="1439545" cy="1439545"/>
                          </a:xfrm>
                          <a:prstGeom prst="rect">
                            <a:avLst/>
                          </a:prstGeom>
                        </pic:spPr>
                      </pic:pic>
                      <pic:pic xmlns:pic="http://schemas.openxmlformats.org/drawingml/2006/picture">
                        <pic:nvPicPr>
                          <pic:cNvPr id="19" name="Picture 19"/>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4462463" y="0"/>
                            <a:ext cx="1439545" cy="1439545"/>
                          </a:xfrm>
                          <a:prstGeom prst="rect">
                            <a:avLst/>
                          </a:prstGeom>
                        </pic:spPr>
                      </pic:pic>
                      <wps:wsp>
                        <wps:cNvPr id="1" name="Text Box 2"/>
                        <wps:cNvSpPr txBox="1">
                          <a:spLocks noChangeArrowheads="1"/>
                        </wps:cNvSpPr>
                        <wps:spPr bwMode="auto">
                          <a:xfrm>
                            <a:off x="0" y="1204912"/>
                            <a:ext cx="381000" cy="295275"/>
                          </a:xfrm>
                          <a:prstGeom prst="rect">
                            <a:avLst/>
                          </a:prstGeom>
                          <a:noFill/>
                          <a:ln w="9525">
                            <a:noFill/>
                            <a:miter lim="800000"/>
                            <a:headEnd/>
                            <a:tailEnd/>
                          </a:ln>
                        </wps:spPr>
                        <wps:txbx>
                          <w:txbxContent>
                            <w:p w14:paraId="43F2C27A" w14:textId="77777777" w:rsidR="00FF6E44" w:rsidRPr="00B11E33" w:rsidRDefault="00FF6E44" w:rsidP="004F13FB">
                              <w:pPr>
                                <w:rPr>
                                  <w:color w:val="FFFFFF" w:themeColor="background1"/>
                                </w:rPr>
                              </w:pPr>
                              <w:r>
                                <w:rPr>
                                  <w:color w:val="FFFFFF" w:themeColor="background1"/>
                                </w:rPr>
                                <w:t>(a</w:t>
                              </w:r>
                              <w:r w:rsidRPr="00B11E33">
                                <w:rPr>
                                  <w:color w:val="FFFFFF" w:themeColor="background1"/>
                                </w:rPr>
                                <w:t>)</w:t>
                              </w:r>
                            </w:p>
                          </w:txbxContent>
                        </wps:txbx>
                        <wps:bodyPr rot="0" vert="horz" wrap="square" lIns="91440" tIns="45720" rIns="91440" bIns="45720" anchor="t" anchorCtr="0">
                          <a:noAutofit/>
                        </wps:bodyPr>
                      </wps:wsp>
                      <wps:wsp>
                        <wps:cNvPr id="9" name="Text Box 2"/>
                        <wps:cNvSpPr txBox="1">
                          <a:spLocks noChangeArrowheads="1"/>
                        </wps:cNvSpPr>
                        <wps:spPr bwMode="auto">
                          <a:xfrm>
                            <a:off x="2919413" y="1204912"/>
                            <a:ext cx="381000" cy="295275"/>
                          </a:xfrm>
                          <a:prstGeom prst="rect">
                            <a:avLst/>
                          </a:prstGeom>
                          <a:noFill/>
                          <a:ln w="9525">
                            <a:noFill/>
                            <a:miter lim="800000"/>
                            <a:headEnd/>
                            <a:tailEnd/>
                          </a:ln>
                        </wps:spPr>
                        <wps:txbx>
                          <w:txbxContent>
                            <w:p w14:paraId="66A71287" w14:textId="77777777" w:rsidR="00FF6E44" w:rsidRPr="00B11E33" w:rsidRDefault="00FF6E44" w:rsidP="00C14EDB">
                              <w:pPr>
                                <w:rPr>
                                  <w:color w:val="FFFFFF" w:themeColor="background1"/>
                                </w:rPr>
                              </w:pPr>
                              <w:r>
                                <w:rPr>
                                  <w:color w:val="FFFFFF" w:themeColor="background1"/>
                                </w:rPr>
                                <w:t>(c</w:t>
                              </w:r>
                              <w:r w:rsidRPr="00B11E33">
                                <w:rPr>
                                  <w:color w:val="FFFFFF" w:themeColor="background1"/>
                                </w:rPr>
                                <w:t>)</w:t>
                              </w:r>
                            </w:p>
                          </w:txbxContent>
                        </wps:txbx>
                        <wps:bodyPr rot="0" vert="horz" wrap="square" lIns="91440" tIns="45720" rIns="91440" bIns="45720" anchor="t" anchorCtr="0">
                          <a:noAutofit/>
                        </wps:bodyPr>
                      </wps:wsp>
                      <wps:wsp>
                        <wps:cNvPr id="20" name="Text Box 2"/>
                        <wps:cNvSpPr txBox="1">
                          <a:spLocks noChangeArrowheads="1"/>
                        </wps:cNvSpPr>
                        <wps:spPr bwMode="auto">
                          <a:xfrm>
                            <a:off x="1457325" y="1204912"/>
                            <a:ext cx="381000" cy="295275"/>
                          </a:xfrm>
                          <a:prstGeom prst="rect">
                            <a:avLst/>
                          </a:prstGeom>
                          <a:noFill/>
                          <a:ln w="9525">
                            <a:noFill/>
                            <a:miter lim="800000"/>
                            <a:headEnd/>
                            <a:tailEnd/>
                          </a:ln>
                        </wps:spPr>
                        <wps:txbx>
                          <w:txbxContent>
                            <w:p w14:paraId="4279298B" w14:textId="77777777" w:rsidR="00FF6E44" w:rsidRPr="00B11E33" w:rsidRDefault="00FF6E44" w:rsidP="00C14EDB">
                              <w:pPr>
                                <w:rPr>
                                  <w:color w:val="FFFFFF" w:themeColor="background1"/>
                                </w:rPr>
                              </w:pPr>
                              <w:r>
                                <w:rPr>
                                  <w:color w:val="FFFFFF" w:themeColor="background1"/>
                                </w:rPr>
                                <w:t>(b</w:t>
                              </w:r>
                              <w:r w:rsidRPr="00B11E33">
                                <w:rPr>
                                  <w:color w:val="FFFFFF" w:themeColor="background1"/>
                                </w:rPr>
                                <w:t>)</w:t>
                              </w:r>
                            </w:p>
                          </w:txbxContent>
                        </wps:txbx>
                        <wps:bodyPr rot="0" vert="horz" wrap="square" lIns="91440" tIns="45720" rIns="91440" bIns="45720" anchor="t" anchorCtr="0">
                          <a:noAutofit/>
                        </wps:bodyPr>
                      </wps:wsp>
                      <wps:wsp>
                        <wps:cNvPr id="21" name="Text Box 2"/>
                        <wps:cNvSpPr txBox="1">
                          <a:spLocks noChangeArrowheads="1"/>
                        </wps:cNvSpPr>
                        <wps:spPr bwMode="auto">
                          <a:xfrm>
                            <a:off x="4381500" y="1204912"/>
                            <a:ext cx="381000" cy="295275"/>
                          </a:xfrm>
                          <a:prstGeom prst="rect">
                            <a:avLst/>
                          </a:prstGeom>
                          <a:noFill/>
                          <a:ln w="9525">
                            <a:noFill/>
                            <a:miter lim="800000"/>
                            <a:headEnd/>
                            <a:tailEnd/>
                          </a:ln>
                        </wps:spPr>
                        <wps:txbx>
                          <w:txbxContent>
                            <w:p w14:paraId="33000B5D" w14:textId="77777777" w:rsidR="00FF6E44" w:rsidRPr="00B11E33" w:rsidRDefault="00FF6E44" w:rsidP="00C14EDB">
                              <w:pPr>
                                <w:rPr>
                                  <w:color w:val="FFFFFF" w:themeColor="background1"/>
                                </w:rPr>
                              </w:pPr>
                              <w:r>
                                <w:rPr>
                                  <w:color w:val="FFFFFF" w:themeColor="background1"/>
                                </w:rPr>
                                <w:t>(d</w:t>
                              </w:r>
                              <w:r w:rsidRPr="00B11E33">
                                <w:rPr>
                                  <w:color w:val="FFFFFF" w:themeColor="background1"/>
                                </w:rPr>
                                <w:t>)</w:t>
                              </w:r>
                            </w:p>
                          </w:txbxContent>
                        </wps:txbx>
                        <wps:bodyPr rot="0" vert="horz" wrap="square" lIns="91440" tIns="45720" rIns="91440" bIns="45720" anchor="t" anchorCtr="0">
                          <a:noAutofit/>
                        </wps:bodyPr>
                      </wps:wsp>
                    </wpg:wgp>
                  </a:graphicData>
                </a:graphic>
              </wp:inline>
            </w:drawing>
          </mc:Choice>
          <mc:Fallback>
            <w:pict>
              <v:group w14:anchorId="43DEDA31" id="Group 23" o:spid="_x0000_s1040" style="width:464.75pt;height:118.1pt;mso-position-horizontal-relative:char;mso-position-vertical-relative:line" coordsize="59020,15001"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">
                <v:shape id="Picture 16" o:spid="_x0000_s1041" type="#_x0000_t75" style="position:absolute;left:762;width:14395;height:143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">
                  <v:imagedata r:id="rId24" o:title=""/>
                  <v:path arrowok="t"/>
                </v:shape>
                <v:shape id="Picture 17" o:spid="_x0000_s1042" type="#_x0000_t75" style="position:absolute;left:15382;width:14396;height:143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">
                  <v:imagedata r:id="rId25" o:title=""/>
                  <v:path arrowok="t"/>
                </v:shape>
                <v:shape id="Picture 18" o:spid="_x0000_s1043" type="#_x0000_t75" style="position:absolute;left:30003;width:14396;height:143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">
                  <v:imagedata r:id="rId26" o:title=""/>
                  <v:path arrowok="t"/>
                </v:shape>
                <v:shape id="Picture 19" o:spid="_x0000_s1044" type="#_x0000_t75" style="position:absolute;left:44624;width:14396;height:143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">
                  <v:imagedata r:id="rId27" o:title=""/>
                  <v:path arrowok="t"/>
                </v:shape>
                <v:shape id="Text Box 2" o:spid="_x0000_s1045" type="#_x0000_t202" style="position:absolute;top:12049;width:3810;height:2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" filled="f" stroked="f">
                  <v:textbox>
                    <w:txbxContent>
                      <w:p w14:paraId="43F2C27A" w14:textId="77777777" w:rsidR="00FF6E44" w:rsidRPr="00B11E33" w:rsidRDefault="00FF6E44" w:rsidP="004F13FB">
                        <w:pPr>
                          <w:rPr>
                            <w:color w:val="FFFFFF" w:themeColor="background1"/>
                          </w:rPr>
                        </w:pPr>
                        <w:r>
                          <w:rPr>
                            <w:color w:val="FFFFFF" w:themeColor="background1"/>
                          </w:rPr>
                          <w:t>(a</w:t>
                        </w:r>
                        <w:r w:rsidRPr="00B11E33">
                          <w:rPr>
                            <w:color w:val="FFFFFF" w:themeColor="background1"/>
                          </w:rPr>
                          <w:t>)</w:t>
                        </w:r>
                      </w:p>
                    </w:txbxContent>
                  </v:textbox>
                </v:shape>
                <v:shape id="Text Box 2" o:spid="_x0000_s1046" type="#_x0000_t202" style="position:absolute;left:29194;top:12049;width:3810;height:2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" filled="f" stroked="f">
                  <v:textbox>
                    <w:txbxContent>
                      <w:p w14:paraId="66A71287" w14:textId="77777777" w:rsidR="00FF6E44" w:rsidRPr="00B11E33" w:rsidRDefault="00FF6E44" w:rsidP="00C14EDB">
                        <w:pPr>
                          <w:rPr>
                            <w:color w:val="FFFFFF" w:themeColor="background1"/>
                          </w:rPr>
                        </w:pPr>
                        <w:r>
                          <w:rPr>
                            <w:color w:val="FFFFFF" w:themeColor="background1"/>
                          </w:rPr>
                          <w:t>(c</w:t>
                        </w:r>
                        <w:r w:rsidRPr="00B11E33">
                          <w:rPr>
                            <w:color w:val="FFFFFF" w:themeColor="background1"/>
                          </w:rPr>
                          <w:t>)</w:t>
                        </w:r>
                      </w:p>
                    </w:txbxContent>
                  </v:textbox>
                </v:shape>
                <v:shape id="Text Box 2" o:spid="_x0000_s1047" type="#_x0000_t202" style="position:absolute;left:14573;top:12049;width:3810;height:2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" filled="f" stroked="f">
                  <v:textbox>
                    <w:txbxContent>
                      <w:p w14:paraId="4279298B" w14:textId="77777777" w:rsidR="00FF6E44" w:rsidRPr="00B11E33" w:rsidRDefault="00FF6E44" w:rsidP="00C14EDB">
                        <w:pPr>
                          <w:rPr>
                            <w:color w:val="FFFFFF" w:themeColor="background1"/>
                          </w:rPr>
                        </w:pPr>
                        <w:r>
                          <w:rPr>
                            <w:color w:val="FFFFFF" w:themeColor="background1"/>
                          </w:rPr>
                          <w:t>(b</w:t>
                        </w:r>
                        <w:r w:rsidRPr="00B11E33">
                          <w:rPr>
                            <w:color w:val="FFFFFF" w:themeColor="background1"/>
                          </w:rPr>
                          <w:t>)</w:t>
                        </w:r>
                      </w:p>
                    </w:txbxContent>
                  </v:textbox>
                </v:shape>
                <v:shape id="Text Box 2" o:spid="_x0000_s1048" type="#_x0000_t202" style="position:absolute;left:43815;top:12049;width:3810;height:2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" filled="f" stroked="f">
                  <v:textbox>
                    <w:txbxContent>
                      <w:p w14:paraId="33000B5D" w14:textId="77777777" w:rsidR="00FF6E44" w:rsidRPr="00B11E33" w:rsidRDefault="00FF6E44" w:rsidP="00C14EDB">
                        <w:pPr>
                          <w:rPr>
                            <w:color w:val="FFFFFF" w:themeColor="background1"/>
                          </w:rPr>
                        </w:pPr>
                        <w:r>
                          <w:rPr>
                            <w:color w:val="FFFFFF" w:themeColor="background1"/>
                          </w:rPr>
                          <w:t>(d</w:t>
                        </w:r>
                        <w:r w:rsidRPr="00B11E33">
                          <w:rPr>
                            <w:color w:val="FFFFFF" w:themeColor="background1"/>
                          </w:rPr>
                          <w:t>)</w:t>
                        </w:r>
                      </w:p>
                    </w:txbxContent>
                  </v:textbox>
                </v:shape>
                <w10:anchorlock/>
              </v:group>
            </w:pict>
          </mc:Fallback>
        </mc:AlternateContent>
      </w:r>
    </w:p>
    <w:p w14:paraId="329DBD9C" w14:textId="77777777" w:rsidR="002771CA" w:rsidRPr="00C272BA" w:rsidRDefault="00574C20" w:rsidP="009153BA">
      <w:pPr>
        <w:spacing w:line="480" w:lineRule="auto"/>
        <w:jc w:val="center"/>
        <w:rPr>
          <w:color w:val="00B050"/>
        </w:rPr>
      </w:pPr>
      <w:r w:rsidRPr="00CC1FCD">
        <w:t>Figure 3</w:t>
      </w:r>
      <w:r w:rsidR="00C272BA" w:rsidRPr="00CC1FCD">
        <w:t xml:space="preserve">: </w:t>
      </w:r>
      <w:r w:rsidR="00C14EDB" w:rsidRPr="00CC1FCD">
        <w:t>(a</w:t>
      </w:r>
      <w:r w:rsidR="00C14EDB" w:rsidRPr="00B81650">
        <w:t>)-(b) O</w:t>
      </w:r>
      <w:r w:rsidR="00C272BA" w:rsidRPr="00B81650">
        <w:t xml:space="preserve">riginal </w:t>
      </w:r>
      <w:r w:rsidR="00C14EDB" w:rsidRPr="00B81650">
        <w:t xml:space="preserve">retinal </w:t>
      </w:r>
      <w:r w:rsidR="00C272BA" w:rsidRPr="00B81650">
        <w:t>image</w:t>
      </w:r>
      <w:r w:rsidR="00B81650" w:rsidRPr="00B81650">
        <w:t xml:space="preserve">s, (c)-(d) </w:t>
      </w:r>
      <w:r w:rsidR="00B81650">
        <w:t>pre-processed</w:t>
      </w:r>
      <w:r w:rsidR="00B81650" w:rsidRPr="00B81650">
        <w:t xml:space="preserve"> </w:t>
      </w:r>
      <w:r w:rsidR="00C272BA" w:rsidRPr="00B81650">
        <w:t>image</w:t>
      </w:r>
      <w:r w:rsidR="00B81650" w:rsidRPr="00B81650">
        <w:t>s. © UK Biobank.</w:t>
      </w:r>
    </w:p>
    <w:p w14:paraId="687FD25A" w14:textId="77777777" w:rsidR="00E3301F" w:rsidRPr="00B92A0E" w:rsidRDefault="00E3301F" w:rsidP="009153BA">
      <w:pPr>
        <w:pStyle w:val="ListParagraph"/>
        <w:numPr>
          <w:ilvl w:val="1"/>
          <w:numId w:val="9"/>
        </w:numPr>
        <w:spacing w:line="480" w:lineRule="auto"/>
        <w:jc w:val="both"/>
        <w:rPr>
          <w:b/>
          <w:u w:val="single"/>
        </w:rPr>
      </w:pPr>
      <w:r w:rsidRPr="00B92A0E">
        <w:rPr>
          <w:b/>
          <w:u w:val="single"/>
        </w:rPr>
        <w:t>Data Preparation and Augmentation</w:t>
      </w:r>
      <w:r w:rsidR="00B92A0E" w:rsidRPr="00B92A0E">
        <w:rPr>
          <w:b/>
          <w:u w:val="single"/>
        </w:rPr>
        <w:t>:</w:t>
      </w:r>
    </w:p>
    <w:p w14:paraId="0AB5A7E2" w14:textId="1846FEFC" w:rsidR="009D7727" w:rsidRDefault="001A7A0D" w:rsidP="009153BA">
      <w:pPr>
        <w:spacing w:line="480" w:lineRule="auto"/>
        <w:jc w:val="both"/>
      </w:pPr>
      <w:r>
        <w:t>This wa</w:t>
      </w:r>
      <w:r w:rsidR="0015530A">
        <w:t>s</w:t>
      </w:r>
      <w:r w:rsidR="00EF549B" w:rsidRPr="00EF549B">
        <w:t xml:space="preserve"> a </w:t>
      </w:r>
      <w:r w:rsidR="001B639F">
        <w:t>two-</w:t>
      </w:r>
      <w:r w:rsidR="00EF549B" w:rsidRPr="00EF549B">
        <w:t>class</w:t>
      </w:r>
      <w:r w:rsidR="001B639F">
        <w:t xml:space="preserve"> problem and the methodology</w:t>
      </w:r>
      <w:r w:rsidR="0015530A">
        <w:t xml:space="preserve"> was</w:t>
      </w:r>
      <w:r w:rsidR="00EF549B" w:rsidRPr="00EF549B">
        <w:t xml:space="preserve"> desi</w:t>
      </w:r>
      <w:r w:rsidR="0015530A">
        <w:t>gned so that the classifier would</w:t>
      </w:r>
      <w:r w:rsidR="00EF549B" w:rsidRPr="00EF549B">
        <w:t xml:space="preserve"> label each vessel centreline pixel as belonging to an arteriole or a </w:t>
      </w:r>
      <w:r w:rsidR="00EF549B" w:rsidRPr="003306B0">
        <w:t xml:space="preserve">venule. </w:t>
      </w:r>
      <w:r w:rsidR="006661F3" w:rsidRPr="003306B0">
        <w:t>CNNs require a large amount of labelled data for training.</w:t>
      </w:r>
      <w:r w:rsidR="006661F3">
        <w:t xml:space="preserve"> </w:t>
      </w:r>
      <w:r w:rsidR="00CD40E2">
        <w:t xml:space="preserve">As </w:t>
      </w:r>
      <w:r w:rsidR="00CD40E2" w:rsidRPr="00CC1FCD">
        <w:t xml:space="preserve">explained in section 2, 100 </w:t>
      </w:r>
      <w:r w:rsidR="00CD40E2">
        <w:t xml:space="preserve">retinal images were used </w:t>
      </w:r>
      <w:r w:rsidR="001B639F">
        <w:t>in this study</w:t>
      </w:r>
      <w:r w:rsidR="00CD40E2">
        <w:t>. The extracted</w:t>
      </w:r>
      <w:r w:rsidR="009D7727">
        <w:t xml:space="preserve"> </w:t>
      </w:r>
      <w:r w:rsidR="00EF549B">
        <w:t xml:space="preserve">vessel segments from </w:t>
      </w:r>
      <w:r w:rsidR="00CD40E2">
        <w:t>these</w:t>
      </w:r>
      <w:r w:rsidR="009D7727" w:rsidRPr="009D7727">
        <w:t xml:space="preserve"> images were manually label</w:t>
      </w:r>
      <w:r w:rsidR="0009420A">
        <w:t xml:space="preserve">led as arteriole or venule </w:t>
      </w:r>
      <w:r w:rsidR="0009420A" w:rsidRPr="002C5787">
        <w:t>by two human</w:t>
      </w:r>
      <w:r w:rsidR="00CD40E2" w:rsidRPr="002C5787">
        <w:t xml:space="preserve"> observers</w:t>
      </w:r>
      <w:r w:rsidR="004A2403" w:rsidRPr="002C5787">
        <w:t xml:space="preserve"> (clinicians)</w:t>
      </w:r>
      <w:r w:rsidR="00B6511A" w:rsidRPr="002C5787">
        <w:t>.</w:t>
      </w:r>
      <w:r w:rsidR="00CD40E2" w:rsidRPr="002C5787">
        <w:t xml:space="preserve"> </w:t>
      </w:r>
      <w:r w:rsidR="0009420A" w:rsidRPr="002C5787">
        <w:t>The labelled data by the first observer was used as the reference standard. The second observer labelled a random subset of five images; and a high agreement of 98.84% was achieved between the two observers.</w:t>
      </w:r>
      <w:r w:rsidR="0009420A" w:rsidRPr="0009420A">
        <w:t xml:space="preserve"> </w:t>
      </w:r>
      <w:r w:rsidR="00CD40E2" w:rsidRPr="002B55A3">
        <w:t>All</w:t>
      </w:r>
      <w:r w:rsidR="00CD40E2">
        <w:t xml:space="preserve"> centreline pixels</w:t>
      </w:r>
      <w:r w:rsidR="0015530A">
        <w:t xml:space="preserve"> in a segment took</w:t>
      </w:r>
      <w:r w:rsidR="009D7727" w:rsidRPr="009D7727">
        <w:t xml:space="preserve"> up the manual label awarded to the segment. This equated t</w:t>
      </w:r>
      <w:r w:rsidR="00CD40E2">
        <w:t>o 835,914 centreline pixels</w:t>
      </w:r>
      <w:r w:rsidR="009D7727" w:rsidRPr="009D7727">
        <w:t xml:space="preserve"> </w:t>
      </w:r>
      <w:r w:rsidR="0009420A" w:rsidRPr="0009420A">
        <w:t>(5,881 vessel segments in total)</w:t>
      </w:r>
      <w:r w:rsidR="0009420A">
        <w:t xml:space="preserve"> </w:t>
      </w:r>
      <w:r w:rsidR="009D7727" w:rsidRPr="009D7727">
        <w:t xml:space="preserve">possessing a manual label. </w:t>
      </w:r>
      <w:r w:rsidR="00CD40E2">
        <w:t>This labe</w:t>
      </w:r>
      <w:r w:rsidR="00F6530A">
        <w:t>lled data was then</w:t>
      </w:r>
      <w:r w:rsidR="00CD40E2">
        <w:t xml:space="preserve"> randomly divided </w:t>
      </w:r>
      <w:r w:rsidR="00A535E9" w:rsidRPr="00A535E9">
        <w:t xml:space="preserve">into 50 training </w:t>
      </w:r>
      <w:r w:rsidR="00F6530A">
        <w:t>images</w:t>
      </w:r>
      <w:r w:rsidR="00A535E9" w:rsidRPr="00A535E9">
        <w:t>, 15 validation</w:t>
      </w:r>
      <w:r w:rsidR="00F6530A">
        <w:t xml:space="preserve"> images and 35 testing images </w:t>
      </w:r>
      <w:r w:rsidR="00F6530A" w:rsidRPr="00C270D0">
        <w:t xml:space="preserve">corresponding to </w:t>
      </w:r>
      <w:r w:rsidR="00C270D0" w:rsidRPr="00C270D0">
        <w:t>424,122, 115,262, 314,409</w:t>
      </w:r>
      <w:r w:rsidR="00F6530A" w:rsidRPr="00C270D0">
        <w:t xml:space="preserve"> centreline </w:t>
      </w:r>
      <w:r w:rsidR="00F6530A">
        <w:t xml:space="preserve">pixels </w:t>
      </w:r>
      <w:r w:rsidR="00F6530A" w:rsidRPr="002C5787">
        <w:t>respectively</w:t>
      </w:r>
      <w:r w:rsidR="00A535E9" w:rsidRPr="002C5787">
        <w:t>.</w:t>
      </w:r>
      <w:r w:rsidR="00AE04A0" w:rsidRPr="002C5787">
        <w:t xml:space="preserve"> T</w:t>
      </w:r>
      <w:r w:rsidR="00126CB0" w:rsidRPr="002C5787">
        <w:t xml:space="preserve">he training </w:t>
      </w:r>
      <w:r w:rsidR="00B80322" w:rsidRPr="002C5787">
        <w:t>data was</w:t>
      </w:r>
      <w:r w:rsidR="00126CB0" w:rsidRPr="002C5787">
        <w:t xml:space="preserve"> balanced</w:t>
      </w:r>
      <w:r w:rsidR="00B80322" w:rsidRPr="002C5787">
        <w:t xml:space="preserve"> (validation data was also balanced)</w:t>
      </w:r>
      <w:r w:rsidR="00D73768" w:rsidRPr="002C5787">
        <w:t xml:space="preserve"> to ensure the CNN has no bias to either class (arteriole or venule)</w:t>
      </w:r>
      <w:r w:rsidR="00210A66" w:rsidRPr="002C5787">
        <w:t xml:space="preserve">. </w:t>
      </w:r>
      <w:r w:rsidR="00B80322" w:rsidRPr="002C5787">
        <w:t>The</w:t>
      </w:r>
      <w:r w:rsidR="00210A66" w:rsidRPr="002C5787">
        <w:t xml:space="preserve"> test data remained unchanged to represent the</w:t>
      </w:r>
      <w:r w:rsidR="00210A66">
        <w:t xml:space="preserve"> real-world scenario.</w:t>
      </w:r>
    </w:p>
    <w:p w14:paraId="00AF0887" w14:textId="092796BF" w:rsidR="00BA0E09" w:rsidRDefault="008757F9" w:rsidP="009153BA">
      <w:pPr>
        <w:spacing w:line="480" w:lineRule="auto"/>
        <w:jc w:val="both"/>
      </w:pPr>
      <w:r w:rsidRPr="008757F9">
        <w:lastRenderedPageBreak/>
        <w:t>For each centreline pi</w:t>
      </w:r>
      <w:r w:rsidR="002158BB">
        <w:t xml:space="preserve">xel in a vessel segment, a 31 x </w:t>
      </w:r>
      <w:r w:rsidR="007F20C6">
        <w:t>31 pixel</w:t>
      </w:r>
      <w:r w:rsidRPr="008757F9">
        <w:t xml:space="preserve"> colour</w:t>
      </w:r>
      <w:r w:rsidR="00027593">
        <w:t xml:space="preserve"> (pre-processed)</w:t>
      </w:r>
      <w:r w:rsidRPr="008757F9">
        <w:t xml:space="preserve"> image patch centred on the target pixel was </w:t>
      </w:r>
      <w:r w:rsidRPr="003306B0">
        <w:t xml:space="preserve">provided </w:t>
      </w:r>
      <w:r w:rsidR="006E2BCE" w:rsidRPr="003306B0">
        <w:t>and the intention was to use</w:t>
      </w:r>
      <w:r w:rsidRPr="008757F9">
        <w:t xml:space="preserve"> convolutional neural network</w:t>
      </w:r>
      <w:r w:rsidR="006E2BCE">
        <w:t>s</w:t>
      </w:r>
      <w:r w:rsidRPr="008757F9">
        <w:t xml:space="preserve"> (C</w:t>
      </w:r>
      <w:r w:rsidR="00041EFC">
        <w:t>NN) in order to assign an arteriole or venule</w:t>
      </w:r>
      <w:r w:rsidRPr="008757F9">
        <w:t xml:space="preserve"> label to the target pixel</w:t>
      </w:r>
      <w:r w:rsidR="00CF71D3">
        <w:t xml:space="preserve"> (examples shown in </w:t>
      </w:r>
      <w:r w:rsidR="00CF71D3" w:rsidRPr="00CC1FCD">
        <w:t>figure 4)</w:t>
      </w:r>
      <w:r w:rsidR="00027593" w:rsidRPr="00CC1FCD">
        <w:t xml:space="preserve">. </w:t>
      </w:r>
      <w:r w:rsidR="00545BAF">
        <w:t xml:space="preserve">With deep learning, the size of the network means that overfitting can become a significant </w:t>
      </w:r>
      <w:r w:rsidR="00DF6C3E">
        <w:t xml:space="preserve">problem, </w:t>
      </w:r>
      <w:r w:rsidR="00545BAF">
        <w:t>ev</w:t>
      </w:r>
      <w:r w:rsidR="00CD0692">
        <w:t xml:space="preserve">en with </w:t>
      </w:r>
      <w:r w:rsidR="00CD0692" w:rsidRPr="001B6FEC">
        <w:t>400,000</w:t>
      </w:r>
      <w:r w:rsidR="002158BB" w:rsidRPr="001B6FEC">
        <w:t>+</w:t>
      </w:r>
      <w:r w:rsidR="002158BB">
        <w:t xml:space="preserve"> training examples</w:t>
      </w:r>
      <w:r w:rsidR="00CD0692">
        <w:t xml:space="preserve">. Artificially enlarging the </w:t>
      </w:r>
      <w:r w:rsidR="004832EB">
        <w:t xml:space="preserve">training </w:t>
      </w:r>
      <w:r w:rsidR="00CD0692">
        <w:t>dataset, known as data augmentation, was applie</w:t>
      </w:r>
      <w:r w:rsidR="00476CB0">
        <w:t>d to reduce overfitting. This came</w:t>
      </w:r>
      <w:r w:rsidR="00CD0692">
        <w:t xml:space="preserve"> in the form of image </w:t>
      </w:r>
      <w:r w:rsidR="00CD0692" w:rsidRPr="00197A3E">
        <w:t>translations and horizontal reflections</w:t>
      </w:r>
      <w:r w:rsidR="0080141F">
        <w:t>,</w:t>
      </w:r>
      <w:r w:rsidR="002158BB" w:rsidRPr="00197A3E">
        <w:t xml:space="preserve"> </w:t>
      </w:r>
      <w:r w:rsidR="0080141F">
        <w:t>a</w:t>
      </w:r>
      <w:r w:rsidR="002158BB" w:rsidRPr="00197A3E">
        <w:t xml:space="preserve">chieved by extracting </w:t>
      </w:r>
      <w:r w:rsidR="00907642" w:rsidRPr="00197A3E">
        <w:t xml:space="preserve">random </w:t>
      </w:r>
      <w:r w:rsidR="002158BB" w:rsidRPr="00197A3E">
        <w:t xml:space="preserve">25 x 25 </w:t>
      </w:r>
      <w:r w:rsidR="00A230C0" w:rsidRPr="00197A3E">
        <w:t>pixel colour</w:t>
      </w:r>
      <w:r w:rsidR="002158BB" w:rsidRPr="00197A3E">
        <w:t xml:space="preserve"> patches </w:t>
      </w:r>
      <w:r w:rsidR="00907642" w:rsidRPr="00197A3E">
        <w:t>(</w:t>
      </w:r>
      <w:r w:rsidR="00A230C0" w:rsidRPr="00197A3E">
        <w:t>with random horizontal reflections</w:t>
      </w:r>
      <w:r w:rsidR="00907642" w:rsidRPr="00197A3E">
        <w:t xml:space="preserve">) </w:t>
      </w:r>
      <w:r w:rsidR="002158BB" w:rsidRPr="00197A3E">
        <w:t>f</w:t>
      </w:r>
      <w:r w:rsidR="00864244" w:rsidRPr="00197A3E">
        <w:t>rom the 31 x</w:t>
      </w:r>
      <w:r w:rsidR="00907642" w:rsidRPr="00197A3E">
        <w:t xml:space="preserve"> </w:t>
      </w:r>
      <w:r w:rsidR="00A230C0" w:rsidRPr="00197A3E">
        <w:t>31</w:t>
      </w:r>
      <w:r w:rsidR="00864244" w:rsidRPr="00197A3E">
        <w:t xml:space="preserve"> patches and </w:t>
      </w:r>
      <w:r w:rsidR="002158BB" w:rsidRPr="00197A3E">
        <w:t xml:space="preserve">training our network </w:t>
      </w:r>
      <w:r w:rsidR="00287992" w:rsidRPr="00197A3E">
        <w:t>(</w:t>
      </w:r>
      <w:r w:rsidR="00A14DB2" w:rsidRPr="00197A3E">
        <w:t xml:space="preserve">as explained </w:t>
      </w:r>
      <w:r w:rsidR="00A14DB2" w:rsidRPr="00CC1FCD">
        <w:t xml:space="preserve">in </w:t>
      </w:r>
      <w:r w:rsidR="00A8682C" w:rsidRPr="00CC1FCD">
        <w:t>section 3.6</w:t>
      </w:r>
      <w:r w:rsidR="00287992" w:rsidRPr="00CC1FCD">
        <w:t xml:space="preserve">) </w:t>
      </w:r>
      <w:r w:rsidR="002158BB" w:rsidRPr="00CC1FCD">
        <w:t xml:space="preserve">on these </w:t>
      </w:r>
      <w:r w:rsidR="002158BB">
        <w:t>extracted patches</w:t>
      </w:r>
      <w:r w:rsidR="00864244">
        <w:t xml:space="preserve">. This increased the size of the training set by a factor </w:t>
      </w:r>
      <w:r w:rsidR="00864244" w:rsidRPr="002B55A3">
        <w:t>of 72</w:t>
      </w:r>
      <w:r w:rsidR="00932453" w:rsidRPr="002B55A3">
        <w:t xml:space="preserve">, although this included some </w:t>
      </w:r>
      <w:r w:rsidR="00A13FBB" w:rsidRPr="002B55A3">
        <w:t>repetition due to adj</w:t>
      </w:r>
      <w:r w:rsidR="00932453" w:rsidRPr="002B55A3">
        <w:t>acent centreline pixels</w:t>
      </w:r>
      <w:r w:rsidR="00184512" w:rsidRPr="002B55A3">
        <w:t>’ local regions</w:t>
      </w:r>
      <w:r w:rsidR="00932453" w:rsidRPr="002B55A3">
        <w:t xml:space="preserve"> having</w:t>
      </w:r>
      <w:r w:rsidR="00A13FBB" w:rsidRPr="002B55A3">
        <w:t xml:space="preserve"> large overlap</w:t>
      </w:r>
      <w:r w:rsidR="00932453" w:rsidRPr="002B55A3">
        <w:t>s</w:t>
      </w:r>
      <w:r w:rsidR="00932453">
        <w:t>.</w:t>
      </w:r>
    </w:p>
    <w:p w14:paraId="002046BB" w14:textId="77777777" w:rsidR="002225B6" w:rsidRDefault="007F7A08" w:rsidP="009153BA">
      <w:pPr>
        <w:spacing w:line="480" w:lineRule="auto"/>
        <w:jc w:val="center"/>
      </w:pPr>
      <w:r>
        <w:rPr>
          <w:noProof/>
          <w:lang w:eastAsia="en-GB"/>
        </w:rPr>
        <w:drawing>
          <wp:inline distT="0" distB="0" distL="0" distR="0" wp14:anchorId="67BD9B79" wp14:editId="700257FB">
            <wp:extent cx="3732635" cy="1689735"/>
            <wp:effectExtent l="0" t="0" r="1270" b="571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 4aa.tif"/>
                    <pic:cNvPicPr/>
                  </pic:nvPicPr>
                  <pic:blipFill>
                    <a:blip r:embed="rId28">
                      <a:extLst>
                        <a:ext uri="{28A0092B-C50C-407E-A947-70E740481C1C}">
                          <a14:useLocalDpi xmlns:a14="http://schemas.microsoft.com/office/drawing/2010/main" val="0"/>
                        </a:ext>
                      </a:extLst>
                    </a:blip>
                    <a:stretch>
                      <a:fillRect/>
                    </a:stretch>
                  </pic:blipFill>
                  <pic:spPr>
                    <a:xfrm>
                      <a:off x="0" y="0"/>
                      <a:ext cx="3749424" cy="1697335"/>
                    </a:xfrm>
                    <a:prstGeom prst="rect">
                      <a:avLst/>
                    </a:prstGeom>
                  </pic:spPr>
                </pic:pic>
              </a:graphicData>
            </a:graphic>
          </wp:inline>
        </w:drawing>
      </w:r>
    </w:p>
    <w:p w14:paraId="4CAA4B7C" w14:textId="15614B3D" w:rsidR="00A847F3" w:rsidRDefault="00BC1760" w:rsidP="009153BA">
      <w:pPr>
        <w:spacing w:line="480" w:lineRule="auto"/>
        <w:jc w:val="center"/>
      </w:pPr>
      <w:r w:rsidRPr="00CC1FCD">
        <w:t xml:space="preserve">Figure 4: Centreline </w:t>
      </w:r>
      <w:r w:rsidRPr="00703551">
        <w:t xml:space="preserve">of a vessel and </w:t>
      </w:r>
      <w:r w:rsidR="00703551" w:rsidRPr="00703551">
        <w:t>examples of 31 x 31 pixel colour (pre-processed) image patches created for different centreline pixels.</w:t>
      </w:r>
    </w:p>
    <w:p w14:paraId="2968CF95" w14:textId="77777777" w:rsidR="00500425" w:rsidRPr="00B92A0E" w:rsidRDefault="00A54603" w:rsidP="009153BA">
      <w:pPr>
        <w:pStyle w:val="ListParagraph"/>
        <w:numPr>
          <w:ilvl w:val="1"/>
          <w:numId w:val="9"/>
        </w:numPr>
        <w:spacing w:line="480" w:lineRule="auto"/>
        <w:jc w:val="both"/>
        <w:rPr>
          <w:b/>
          <w:u w:val="single"/>
        </w:rPr>
      </w:pPr>
      <w:r w:rsidRPr="00B92A0E">
        <w:rPr>
          <w:b/>
          <w:u w:val="single"/>
        </w:rPr>
        <w:t>Network Architecture</w:t>
      </w:r>
      <w:r w:rsidR="00B92A0E" w:rsidRPr="00B92A0E">
        <w:rPr>
          <w:b/>
          <w:u w:val="single"/>
        </w:rPr>
        <w:t>:</w:t>
      </w:r>
    </w:p>
    <w:p w14:paraId="34F044F2" w14:textId="60F0CC09" w:rsidR="00CF1163" w:rsidRDefault="008D336F" w:rsidP="009153BA">
      <w:pPr>
        <w:spacing w:line="480" w:lineRule="auto"/>
        <w:jc w:val="both"/>
      </w:pPr>
      <w:r>
        <w:t>Convolutional neural n</w:t>
      </w:r>
      <w:r w:rsidR="00500425">
        <w:t>etwo</w:t>
      </w:r>
      <w:r w:rsidR="00AF388A">
        <w:t>rks are very similar to regular</w:t>
      </w:r>
      <w:r>
        <w:t xml:space="preserve"> neural n</w:t>
      </w:r>
      <w:r w:rsidR="00500425">
        <w:t>etworks: they are made up of neurons that have learnable weights and biases</w:t>
      </w:r>
      <w:r w:rsidR="009D28C5">
        <w:t xml:space="preserve"> (parameters)</w:t>
      </w:r>
      <w:r w:rsidR="00B0712B">
        <w:t>, with the neurons arranged in layers</w:t>
      </w:r>
      <w:r w:rsidR="00500425">
        <w:t>. Each neuron receives some inputs, performs a dot product and optionally follows it with a non-linearity (</w:t>
      </w:r>
      <w:r w:rsidR="00C370F9">
        <w:t xml:space="preserve">activation </w:t>
      </w:r>
      <w:r w:rsidR="00500425">
        <w:t>function</w:t>
      </w:r>
      <w:r w:rsidR="00AF388A">
        <w:t>: tanh, sigmoid, ReLU</w:t>
      </w:r>
      <w:r w:rsidR="00500425">
        <w:t xml:space="preserve">). </w:t>
      </w:r>
      <w:r>
        <w:t>However, CNN</w:t>
      </w:r>
      <w:r w:rsidR="00E038BA">
        <w:t xml:space="preserve"> architectures </w:t>
      </w:r>
      <w:r w:rsidR="00E038BA">
        <w:lastRenderedPageBreak/>
        <w:t>make the explicit assumption that the inputs are images, to exploit the strong spatially local correl</w:t>
      </w:r>
      <w:r w:rsidR="009B37A4">
        <w:t>ation present in natural images.</w:t>
      </w:r>
      <w:r w:rsidR="00E038BA">
        <w:t xml:space="preserve"> I</w:t>
      </w:r>
      <w:r w:rsidR="00570E76">
        <w:t xml:space="preserve">nstead of </w:t>
      </w:r>
      <w:r w:rsidR="009D28C5">
        <w:t>a neuron</w:t>
      </w:r>
      <w:r w:rsidR="00570E76">
        <w:t xml:space="preserve"> being connected to every neuron in the previous layer, </w:t>
      </w:r>
      <w:r w:rsidR="00570E76" w:rsidRPr="00570E76">
        <w:t xml:space="preserve">each neuron </w:t>
      </w:r>
      <w:r w:rsidR="00570E76">
        <w:t>connects to</w:t>
      </w:r>
      <w:r w:rsidR="00570E76" w:rsidRPr="00570E76">
        <w:t xml:space="preserve"> only a </w:t>
      </w:r>
      <w:r w:rsidR="00570E76">
        <w:t>loca</w:t>
      </w:r>
      <w:r w:rsidR="00F92817">
        <w:t xml:space="preserve">l region </w:t>
      </w:r>
      <w:r w:rsidR="008F6EF6">
        <w:t>(</w:t>
      </w:r>
      <w:r w:rsidR="008F6EF6" w:rsidRPr="008F6EF6">
        <w:t>receptive field of the neuron</w:t>
      </w:r>
      <w:r w:rsidR="008F6EF6">
        <w:t>)</w:t>
      </w:r>
      <w:r w:rsidR="008F6EF6" w:rsidRPr="008F6EF6">
        <w:t xml:space="preserve"> </w:t>
      </w:r>
      <w:r w:rsidR="00F92817">
        <w:t>from the previous layer</w:t>
      </w:r>
      <w:r w:rsidR="00570E76" w:rsidRPr="00570E76">
        <w:t xml:space="preserve">. </w:t>
      </w:r>
      <w:r w:rsidR="008F6EF6">
        <w:t xml:space="preserve">Thus, each neuron </w:t>
      </w:r>
      <w:r w:rsidR="00CA5566">
        <w:t xml:space="preserve">only learns </w:t>
      </w:r>
      <w:r w:rsidR="008F6EF6">
        <w:t>we</w:t>
      </w:r>
      <w:r w:rsidR="00C1708E">
        <w:t>ights</w:t>
      </w:r>
      <w:r w:rsidR="008F6EF6">
        <w:t xml:space="preserve"> </w:t>
      </w:r>
      <w:r w:rsidR="00CA5566">
        <w:t xml:space="preserve">for inputs from its </w:t>
      </w:r>
      <w:r w:rsidR="008F6EF6">
        <w:t xml:space="preserve">receptive field, vastly reducing the amount of parameters in the network. </w:t>
      </w:r>
      <w:r w:rsidR="00D06CE5">
        <w:t>A layer of a CNN has</w:t>
      </w:r>
      <w:r w:rsidR="00CC132C">
        <w:t xml:space="preserve"> neurons arranged in 3 dimensions: width, height and depth.</w:t>
      </w:r>
      <w:r w:rsidR="00D06CE5">
        <w:t xml:space="preserve"> </w:t>
      </w:r>
      <w:r w:rsidR="00011F45">
        <w:t>Note that the receptive field of a neuron is small spatially</w:t>
      </w:r>
      <w:r w:rsidR="00011F45" w:rsidRPr="00011F45">
        <w:t xml:space="preserve"> (along width and height), but extends through th</w:t>
      </w:r>
      <w:r w:rsidR="00011F45">
        <w:t>e full depth of the previous layer</w:t>
      </w:r>
      <w:r w:rsidR="00011F45" w:rsidRPr="00011F45">
        <w:t>.</w:t>
      </w:r>
      <w:r w:rsidR="00011F45">
        <w:t xml:space="preserve"> </w:t>
      </w:r>
      <w:r w:rsidR="00D06CE5">
        <w:t>All</w:t>
      </w:r>
      <w:r w:rsidR="004539B3">
        <w:t xml:space="preserve"> neurons at a single depth </w:t>
      </w:r>
      <w:r>
        <w:t>(referred to a</w:t>
      </w:r>
      <w:r w:rsidR="00BC4D9C">
        <w:t>s</w:t>
      </w:r>
      <w:r>
        <w:t xml:space="preserve"> depth </w:t>
      </w:r>
      <w:r w:rsidR="004539B3">
        <w:t>slice</w:t>
      </w:r>
      <w:r>
        <w:t>)</w:t>
      </w:r>
      <w:r w:rsidR="004539B3">
        <w:t xml:space="preserve"> use the same weight</w:t>
      </w:r>
      <w:r w:rsidR="00CA5566">
        <w:t>s</w:t>
      </w:r>
      <w:r w:rsidR="004539B3">
        <w:t xml:space="preserve"> (parameter sharing)</w:t>
      </w:r>
      <w:r w:rsidR="00CA5566">
        <w:t xml:space="preserve">. Thus, </w:t>
      </w:r>
      <w:r w:rsidR="009B407F">
        <w:t xml:space="preserve">the output of a layer can in </w:t>
      </w:r>
      <w:r w:rsidR="00CA5566" w:rsidRPr="00CA5566">
        <w:t>each depth slice be computed as a convolution of the neuron</w:t>
      </w:r>
      <w:r w:rsidR="00CA5566">
        <w:t>’</w:t>
      </w:r>
      <w:r w:rsidR="00352B32">
        <w:t>s</w:t>
      </w:r>
      <w:r w:rsidR="00CA5566" w:rsidRPr="00CA5566">
        <w:t xml:space="preserve"> weights with t</w:t>
      </w:r>
      <w:r w:rsidR="00352B32">
        <w:t>he input volume</w:t>
      </w:r>
      <w:r w:rsidR="00CA5566" w:rsidRPr="00CA5566">
        <w:t xml:space="preserve">. This is why </w:t>
      </w:r>
      <w:r w:rsidR="00CA5566" w:rsidRPr="000B41D7">
        <w:t>it is common to refer to the sets of w</w:t>
      </w:r>
      <w:r w:rsidR="00352B32" w:rsidRPr="000B41D7">
        <w:t>eights as a filter,</w:t>
      </w:r>
      <w:r w:rsidR="00CA5566" w:rsidRPr="000B41D7">
        <w:t xml:space="preserve"> that is convolved with the input.</w:t>
      </w:r>
      <w:r w:rsidR="00352B32" w:rsidRPr="000B41D7">
        <w:t xml:space="preserve"> </w:t>
      </w:r>
      <w:r w:rsidR="00B5501F" w:rsidRPr="000B41D7">
        <w:t xml:space="preserve"> </w:t>
      </w:r>
      <w:r w:rsidR="00BC4D9C" w:rsidRPr="000B41D7">
        <w:t xml:space="preserve">The depth corresponds to the number of filters in the layer. </w:t>
      </w:r>
      <w:r w:rsidR="00AE28C8" w:rsidRPr="00AE28C8">
        <w:t>St</w:t>
      </w:r>
      <w:r w:rsidR="00301922">
        <w:t xml:space="preserve">anford </w:t>
      </w:r>
      <w:r w:rsidR="00301922" w:rsidRPr="002B55A3">
        <w:t>U</w:t>
      </w:r>
      <w:r w:rsidR="00656055" w:rsidRPr="002B55A3">
        <w:t>n</w:t>
      </w:r>
      <w:r w:rsidR="00656055">
        <w:t xml:space="preserve">iversity </w:t>
      </w:r>
      <w:r w:rsidR="00656055">
        <w:fldChar w:fldCharType="begin"/>
      </w:r>
      <w:r w:rsidR="00656055">
        <w:instrText>ADDIN RW.CITE{{94 [NoInformation] [No Information]}}</w:instrText>
      </w:r>
      <w:r w:rsidR="00656055">
        <w:fldChar w:fldCharType="separate"/>
      </w:r>
      <w:r w:rsidR="000E1C04" w:rsidRPr="000E1C04">
        <w:t>[42]</w:t>
      </w:r>
      <w:r w:rsidR="00656055">
        <w:fldChar w:fldCharType="end"/>
      </w:r>
      <w:r w:rsidR="00AE28C8">
        <w:t xml:space="preserve"> provide a thorough </w:t>
      </w:r>
      <w:r w:rsidR="005845EA">
        <w:t xml:space="preserve">introduction to CNNs. </w:t>
      </w:r>
    </w:p>
    <w:p w14:paraId="0091CC23" w14:textId="77777777" w:rsidR="00C370F9" w:rsidRDefault="00C370F9" w:rsidP="009153BA">
      <w:pPr>
        <w:spacing w:line="480" w:lineRule="auto"/>
        <w:jc w:val="both"/>
      </w:pPr>
      <w:r>
        <w:t xml:space="preserve">The </w:t>
      </w:r>
      <w:r w:rsidR="00AF388A">
        <w:t xml:space="preserve">paragraph </w:t>
      </w:r>
      <w:r w:rsidR="00CB4358">
        <w:t xml:space="preserve">above </w:t>
      </w:r>
      <w:r w:rsidR="00AF388A">
        <w:t>describes convolutional layers</w:t>
      </w:r>
      <w:r w:rsidR="00CB71AB">
        <w:t>; however, there are other layers used to build CNN architecture.</w:t>
      </w:r>
      <w:r w:rsidR="00404AD9">
        <w:t xml:space="preserve"> Typical </w:t>
      </w:r>
      <w:r w:rsidR="00CB71AB">
        <w:t xml:space="preserve">layers </w:t>
      </w:r>
      <w:r w:rsidR="00404AD9">
        <w:t>are:</w:t>
      </w:r>
      <w:r w:rsidR="00AF388A">
        <w:t xml:space="preserve"> </w:t>
      </w:r>
      <w:r w:rsidR="00CB71AB">
        <w:t>c</w:t>
      </w:r>
      <w:r w:rsidR="00404AD9">
        <w:t>onvolutional, ReLU, cross c</w:t>
      </w:r>
      <w:r w:rsidR="00404AD9" w:rsidRPr="00404AD9">
        <w:t>hannel normalization</w:t>
      </w:r>
      <w:r w:rsidR="00404AD9">
        <w:t>,</w:t>
      </w:r>
      <w:r w:rsidR="00404AD9" w:rsidRPr="00404AD9">
        <w:t xml:space="preserve"> </w:t>
      </w:r>
      <w:r w:rsidR="00404AD9">
        <w:t xml:space="preserve">pooling, </w:t>
      </w:r>
      <w:r w:rsidR="00AF388A">
        <w:t>fully-</w:t>
      </w:r>
      <w:r w:rsidR="00404AD9">
        <w:t>connected</w:t>
      </w:r>
      <w:r w:rsidR="00AF388A">
        <w:t xml:space="preserve"> </w:t>
      </w:r>
      <w:r w:rsidR="00CB71AB">
        <w:t xml:space="preserve">(exactly </w:t>
      </w:r>
      <w:r w:rsidR="005F13E8">
        <w:t>as</w:t>
      </w:r>
      <w:r w:rsidR="00CB71AB">
        <w:t xml:space="preserve"> in regular neural networks)</w:t>
      </w:r>
      <w:r w:rsidR="00404AD9">
        <w:t>,</w:t>
      </w:r>
      <w:r w:rsidR="00404AD9" w:rsidRPr="00404AD9">
        <w:t xml:space="preserve"> dropout</w:t>
      </w:r>
      <w:r w:rsidR="00C22EA3">
        <w:t xml:space="preserve"> and</w:t>
      </w:r>
      <w:r w:rsidR="00404AD9">
        <w:t xml:space="preserve"> s</w:t>
      </w:r>
      <w:r w:rsidR="00C22EA3">
        <w:t>oftm</w:t>
      </w:r>
      <w:r w:rsidR="00404AD9">
        <w:t xml:space="preserve">ax. The ReLU (rectified </w:t>
      </w:r>
      <w:r w:rsidR="00C22EA3">
        <w:t xml:space="preserve">linear units) activation function introduces nonlinearity to the system and is preferred over the tanh and sigmoid functions due to the computational efficiency it brings to training. </w:t>
      </w:r>
      <w:r w:rsidR="00835D5B">
        <w:t>Pooling</w:t>
      </w:r>
      <w:r w:rsidR="00C22EA3">
        <w:t>, cross channel normalization and</w:t>
      </w:r>
      <w:r w:rsidR="00835D5B">
        <w:t xml:space="preserve"> dropout </w:t>
      </w:r>
      <w:r w:rsidR="00C22EA3">
        <w:t>all help</w:t>
      </w:r>
      <w:r w:rsidR="00835D5B">
        <w:t xml:space="preserve"> against overfitting. In addition, pooling </w:t>
      </w:r>
      <w:r w:rsidR="00C22EA3">
        <w:t xml:space="preserve">is used </w:t>
      </w:r>
      <w:r w:rsidR="00835D5B">
        <w:t xml:space="preserve">to reduce the </w:t>
      </w:r>
      <w:r w:rsidR="00CA2814">
        <w:t>number</w:t>
      </w:r>
      <w:r w:rsidR="00835D5B">
        <w:t xml:space="preserve"> of parameters</w:t>
      </w:r>
      <w:r w:rsidR="00CB4358">
        <w:t xml:space="preserve"> in the network</w:t>
      </w:r>
      <w:r w:rsidR="00835D5B">
        <w:t>.</w:t>
      </w:r>
      <w:r w:rsidR="00CA2814">
        <w:t xml:space="preserve"> The softmax layer </w:t>
      </w:r>
      <w:r w:rsidR="0090206C">
        <w:t>follows the final fully-connected layer</w:t>
      </w:r>
      <w:r w:rsidR="00B8779E">
        <w:t xml:space="preserve"> and </w:t>
      </w:r>
      <w:r w:rsidR="00CA2814">
        <w:t>produces a probability distribution over the output class labels.</w:t>
      </w:r>
    </w:p>
    <w:p w14:paraId="658BB49C" w14:textId="4C7FE6A2" w:rsidR="000B28B1" w:rsidRDefault="0090206C" w:rsidP="009153BA">
      <w:pPr>
        <w:spacing w:line="480" w:lineRule="auto"/>
        <w:jc w:val="both"/>
      </w:pPr>
      <w:r>
        <w:t>We propose a CNN designed to label the i</w:t>
      </w:r>
      <w:r w:rsidR="00FE645B">
        <w:t>nput (</w:t>
      </w:r>
      <w:r w:rsidR="00A552A9" w:rsidRPr="00A552A9">
        <w:t>25 x 25</w:t>
      </w:r>
      <w:r w:rsidR="008722E3">
        <w:t xml:space="preserve"> x 3 </w:t>
      </w:r>
      <w:r w:rsidR="00CF750D">
        <w:t xml:space="preserve">extracted </w:t>
      </w:r>
      <w:r w:rsidR="00FE645B">
        <w:t>image patch) with the class label of arteriole or venule.</w:t>
      </w:r>
      <w:r w:rsidR="00A14B3A">
        <w:t xml:space="preserve"> The</w:t>
      </w:r>
      <w:r w:rsidR="00F971F7">
        <w:t xml:space="preserve"> proposed</w:t>
      </w:r>
      <w:r w:rsidR="00A14B3A">
        <w:t xml:space="preserve"> architecture contained</w:t>
      </w:r>
      <w:r w:rsidR="00AD1C82">
        <w:t xml:space="preserve"> 6 lay</w:t>
      </w:r>
      <w:r w:rsidR="00365F54">
        <w:t xml:space="preserve">ers with weights, </w:t>
      </w:r>
      <w:r w:rsidR="00365F54">
        <w:lastRenderedPageBreak/>
        <w:t>the first three</w:t>
      </w:r>
      <w:r w:rsidR="00AD1C82">
        <w:t xml:space="preserve"> </w:t>
      </w:r>
      <w:r w:rsidR="00A14B3A">
        <w:t>were</w:t>
      </w:r>
      <w:r w:rsidR="00ED7D14">
        <w:t xml:space="preserve"> convoluti</w:t>
      </w:r>
      <w:r w:rsidR="004246C4">
        <w:t>o</w:t>
      </w:r>
      <w:r w:rsidR="00A14B3A">
        <w:t>nal and the remaining three were</w:t>
      </w:r>
      <w:r w:rsidR="00ED7D14">
        <w:t xml:space="preserve"> fu</w:t>
      </w:r>
      <w:r w:rsidR="000B28B1">
        <w:t>lly-</w:t>
      </w:r>
      <w:r w:rsidR="001848B6">
        <w:t xml:space="preserve">connected. </w:t>
      </w:r>
      <w:r w:rsidR="00CB6998">
        <w:t>Th</w:t>
      </w:r>
      <w:r w:rsidR="00BD786E">
        <w:t>e</w:t>
      </w:r>
      <w:r w:rsidR="00A14B3A">
        <w:t xml:space="preserve"> three convolutional layers had</w:t>
      </w:r>
      <w:r w:rsidR="00CB6998">
        <w:t xml:space="preserve"> 24, 48 and 48 filters of size 3 x 3 x 3, 3 x 3 x 24 and 3 x 3 x 48 respectively. The three fully-connected layers contain</w:t>
      </w:r>
      <w:r w:rsidR="00A14B3A">
        <w:t>ed</w:t>
      </w:r>
      <w:r w:rsidR="00CB6998">
        <w:t xml:space="preserve"> 85, 85 and 2 neurons respectively</w:t>
      </w:r>
      <w:r w:rsidR="00FF064A">
        <w:t xml:space="preserve">, </w:t>
      </w:r>
      <w:r w:rsidR="00A14B3A">
        <w:t xml:space="preserve">the final layer contained 2 neurons as </w:t>
      </w:r>
      <w:r w:rsidR="00A14B3A" w:rsidRPr="001A7A0D">
        <w:t>there were</w:t>
      </w:r>
      <w:r w:rsidR="00CB6998" w:rsidRPr="001A7A0D">
        <w:t xml:space="preserve"> two</w:t>
      </w:r>
      <w:r w:rsidR="00CB6998">
        <w:t xml:space="preserve"> classes.</w:t>
      </w:r>
      <w:r w:rsidR="004974A4">
        <w:t xml:space="preserve"> </w:t>
      </w:r>
      <w:r w:rsidR="001848B6">
        <w:t>The ReLU layer</w:t>
      </w:r>
      <w:r w:rsidR="001A7A0D">
        <w:t xml:space="preserve"> followed</w:t>
      </w:r>
      <w:r w:rsidR="00ED7D14">
        <w:t xml:space="preserve"> every convolutional </w:t>
      </w:r>
      <w:r w:rsidR="00971247">
        <w:t xml:space="preserve">layer </w:t>
      </w:r>
      <w:r w:rsidR="00DD6CB1">
        <w:t>and</w:t>
      </w:r>
      <w:r w:rsidR="00971247">
        <w:t xml:space="preserve"> the first two</w:t>
      </w:r>
      <w:r w:rsidR="00DD6CB1">
        <w:t xml:space="preserve"> fully-</w:t>
      </w:r>
      <w:r w:rsidR="00DD6CB1" w:rsidRPr="007A4DBE">
        <w:t>connecte</w:t>
      </w:r>
      <w:r w:rsidR="0000062E" w:rsidRPr="007A4DBE">
        <w:t>d layer</w:t>
      </w:r>
      <w:r w:rsidR="00971247">
        <w:t>s</w:t>
      </w:r>
      <w:r w:rsidR="00A61952" w:rsidRPr="007A4DBE">
        <w:t>.</w:t>
      </w:r>
      <w:r w:rsidR="00365F54" w:rsidRPr="007A4DBE">
        <w:t xml:space="preserve"> Cross channel normalization </w:t>
      </w:r>
      <w:r w:rsidR="009D2ABF" w:rsidRPr="007A4DBE">
        <w:t>(window channel size = 5</w:t>
      </w:r>
      <w:r w:rsidR="00210823" w:rsidRPr="007A4DBE">
        <w:t xml:space="preserve">) </w:t>
      </w:r>
      <w:r w:rsidR="001A7A0D">
        <w:t>followed</w:t>
      </w:r>
      <w:r w:rsidR="00365F54" w:rsidRPr="00365F54">
        <w:t xml:space="preserve"> all the convolutional layers.</w:t>
      </w:r>
      <w:r w:rsidR="004246C4">
        <w:t xml:space="preserve"> </w:t>
      </w:r>
      <w:r w:rsidR="001A7A0D">
        <w:t>Overlapping max-pooling followed</w:t>
      </w:r>
      <w:r w:rsidR="00365F54" w:rsidRPr="00365F54">
        <w:t xml:space="preserve"> the first and third convolutional layers.</w:t>
      </w:r>
      <w:r w:rsidR="00365F54">
        <w:t xml:space="preserve"> </w:t>
      </w:r>
      <w:r w:rsidR="00365F54" w:rsidRPr="007A4DBE">
        <w:t xml:space="preserve">Dropout </w:t>
      </w:r>
      <w:r w:rsidR="00210823" w:rsidRPr="007A4DBE">
        <w:t>(</w:t>
      </w:r>
      <w:r w:rsidR="007A4DBE" w:rsidRPr="007A4DBE">
        <w:t>probability =</w:t>
      </w:r>
      <w:r w:rsidR="008664B0" w:rsidRPr="007A4DBE">
        <w:t xml:space="preserve"> 0.5</w:t>
      </w:r>
      <w:r w:rsidR="00210823" w:rsidRPr="007A4DBE">
        <w:t>)</w:t>
      </w:r>
      <w:r w:rsidR="00210823" w:rsidRPr="008664B0">
        <w:t xml:space="preserve"> </w:t>
      </w:r>
      <w:r w:rsidR="001A7A0D">
        <w:t>followed</w:t>
      </w:r>
      <w:r w:rsidR="00365F54">
        <w:t xml:space="preserve"> the fir</w:t>
      </w:r>
      <w:r w:rsidR="0000062E">
        <w:t>st two fully-</w:t>
      </w:r>
      <w:r w:rsidR="001848B6">
        <w:t xml:space="preserve">connected </w:t>
      </w:r>
      <w:r w:rsidR="00666F02">
        <w:t>layers. T</w:t>
      </w:r>
      <w:r w:rsidR="001848B6">
        <w:t xml:space="preserve">he </w:t>
      </w:r>
      <w:r w:rsidR="0000062E">
        <w:t>final fully-</w:t>
      </w:r>
      <w:r w:rsidR="00061710">
        <w:t>connected layer</w:t>
      </w:r>
      <w:r w:rsidR="001A7A0D">
        <w:t xml:space="preserve"> wa</w:t>
      </w:r>
      <w:r w:rsidR="00BD786E">
        <w:t>s</w:t>
      </w:r>
      <w:r w:rsidR="001848B6" w:rsidRPr="001848B6">
        <w:t xml:space="preserve"> followed by a softmax layer</w:t>
      </w:r>
      <w:r w:rsidR="006C67B5">
        <w:t xml:space="preserve"> which outp</w:t>
      </w:r>
      <w:r w:rsidR="00301922">
        <w:t>uts a probability score for</w:t>
      </w:r>
      <w:r w:rsidR="006C67B5">
        <w:t xml:space="preserve"> the </w:t>
      </w:r>
      <w:r w:rsidR="006C67B5" w:rsidRPr="002B55A3">
        <w:t xml:space="preserve">arteriole </w:t>
      </w:r>
      <w:r w:rsidR="00301922" w:rsidRPr="002B55A3">
        <w:t xml:space="preserve">class </w:t>
      </w:r>
      <w:r w:rsidR="006C67B5" w:rsidRPr="002B55A3">
        <w:t xml:space="preserve">and </w:t>
      </w:r>
      <w:r w:rsidR="00301922" w:rsidRPr="002B55A3">
        <w:t xml:space="preserve">the </w:t>
      </w:r>
      <w:r w:rsidR="006C67B5" w:rsidRPr="002B55A3">
        <w:t>venule class</w:t>
      </w:r>
      <w:r w:rsidR="001848B6" w:rsidRPr="002B55A3">
        <w:t>.</w:t>
      </w:r>
      <w:r w:rsidR="00687FB6" w:rsidRPr="002B55A3">
        <w:t xml:space="preserve"> </w:t>
      </w:r>
      <w:r w:rsidR="00687FB6" w:rsidRPr="00CC1FCD">
        <w:t xml:space="preserve">Figure </w:t>
      </w:r>
      <w:r w:rsidR="00BC1760" w:rsidRPr="00CC1FCD">
        <w:t>5</w:t>
      </w:r>
      <w:r w:rsidR="00687FB6" w:rsidRPr="00CC1FCD">
        <w:t xml:space="preserve"> </w:t>
      </w:r>
      <w:r w:rsidR="00687FB6" w:rsidRPr="002B55A3">
        <w:t>illustrates the order of these layers in our network</w:t>
      </w:r>
      <w:r w:rsidR="00687FB6" w:rsidRPr="00CC1FCD">
        <w:t>.</w:t>
      </w:r>
      <w:r w:rsidR="00FA4E80" w:rsidRPr="00CC1FCD">
        <w:t xml:space="preserve"> </w:t>
      </w:r>
      <w:r w:rsidR="00697516" w:rsidRPr="00CC1FCD">
        <w:t xml:space="preserve">Table </w:t>
      </w:r>
      <w:r w:rsidR="00B162A7" w:rsidRPr="00CC1FCD">
        <w:t>1</w:t>
      </w:r>
      <w:r w:rsidR="00697516" w:rsidRPr="00CC1FCD">
        <w:t xml:space="preserve"> provides </w:t>
      </w:r>
      <w:r w:rsidR="00697516">
        <w:t>additional details (</w:t>
      </w:r>
      <w:r w:rsidR="004974A4">
        <w:t xml:space="preserve">e.g. </w:t>
      </w:r>
      <w:r w:rsidR="00697516">
        <w:t>stride</w:t>
      </w:r>
      <w:r w:rsidR="004974A4">
        <w:t>, zero-padding</w:t>
      </w:r>
      <w:r w:rsidR="00697516">
        <w:t xml:space="preserve"> etc.</w:t>
      </w:r>
      <w:r w:rsidR="007A4DBE">
        <w:t>) on the convol</w:t>
      </w:r>
      <w:r w:rsidR="0019287F">
        <w:t>utional,</w:t>
      </w:r>
      <w:r w:rsidR="007A4DBE">
        <w:t xml:space="preserve"> max-pooling and fully connected layers of our CNN </w:t>
      </w:r>
      <w:r w:rsidR="007A4DBE" w:rsidRPr="00CC1FCD">
        <w:t>and f</w:t>
      </w:r>
      <w:r w:rsidR="00697516" w:rsidRPr="00CC1FCD">
        <w:t xml:space="preserve">igure </w:t>
      </w:r>
      <w:r w:rsidR="00BC1760" w:rsidRPr="00CC1FCD">
        <w:t>6</w:t>
      </w:r>
      <w:r w:rsidR="00697516" w:rsidRPr="00CC1FCD">
        <w:t xml:space="preserve"> </w:t>
      </w:r>
      <w:r w:rsidR="00697516">
        <w:t>prov</w:t>
      </w:r>
      <w:r w:rsidR="00061710">
        <w:t>ides a</w:t>
      </w:r>
      <w:r w:rsidR="007A4DBE">
        <w:t xml:space="preserve"> sc</w:t>
      </w:r>
      <w:r w:rsidR="00FA4E80">
        <w:t>hematic overview</w:t>
      </w:r>
      <w:r w:rsidR="007A4DBE">
        <w:t>.</w:t>
      </w:r>
      <w:r w:rsidR="00A552A9">
        <w:t xml:space="preserve"> </w:t>
      </w:r>
      <w:r w:rsidR="00224BB2">
        <w:t>Overall our CNN architecture</w:t>
      </w:r>
      <w:r w:rsidR="001A7A0D">
        <w:t xml:space="preserve"> amounted</w:t>
      </w:r>
      <w:r w:rsidR="00A552A9">
        <w:t xml:space="preserve"> to 141,439</w:t>
      </w:r>
      <w:r w:rsidR="00224BB2">
        <w:t xml:space="preserve"> parameters</w:t>
      </w:r>
      <w:r w:rsidR="00A552A9">
        <w:t>.</w:t>
      </w:r>
    </w:p>
    <w:p w14:paraId="3B9CA8B4" w14:textId="77777777" w:rsidR="000B28B1" w:rsidRDefault="00AE3CB2" w:rsidP="009153BA">
      <w:pPr>
        <w:spacing w:line="480" w:lineRule="auto"/>
        <w:jc w:val="both"/>
      </w:pPr>
      <w:r>
        <w:rPr>
          <w:noProof/>
          <w:lang w:eastAsia="en-GB"/>
        </w:rPr>
        <w:drawing>
          <wp:inline distT="0" distB="0" distL="0" distR="0" wp14:anchorId="24F62F06" wp14:editId="1376AFF5">
            <wp:extent cx="5731510" cy="1254760"/>
            <wp:effectExtent l="0" t="0" r="0" b="254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Layers_fig.tif"/>
                    <pic:cNvPicPr/>
                  </pic:nvPicPr>
                  <pic:blipFill>
                    <a:blip r:embed="rId29">
                      <a:extLst>
                        <a:ext uri="{28A0092B-C50C-407E-A947-70E740481C1C}">
                          <a14:useLocalDpi xmlns:a14="http://schemas.microsoft.com/office/drawing/2010/main" val="0"/>
                        </a:ext>
                      </a:extLst>
                    </a:blip>
                    <a:stretch>
                      <a:fillRect/>
                    </a:stretch>
                  </pic:blipFill>
                  <pic:spPr>
                    <a:xfrm>
                      <a:off x="0" y="0"/>
                      <a:ext cx="5731510" cy="1254760"/>
                    </a:xfrm>
                    <a:prstGeom prst="rect">
                      <a:avLst/>
                    </a:prstGeom>
                  </pic:spPr>
                </pic:pic>
              </a:graphicData>
            </a:graphic>
          </wp:inline>
        </w:drawing>
      </w:r>
    </w:p>
    <w:p w14:paraId="0400C7AD" w14:textId="6DFCCEA3" w:rsidR="008A5815" w:rsidRDefault="00E326B4" w:rsidP="009153BA">
      <w:pPr>
        <w:spacing w:line="480" w:lineRule="auto"/>
        <w:jc w:val="center"/>
      </w:pPr>
      <w:r w:rsidRPr="00CC1FCD">
        <w:t>F</w:t>
      </w:r>
      <w:r w:rsidR="00BC1760" w:rsidRPr="00CC1FCD">
        <w:t>igure 5</w:t>
      </w:r>
      <w:r w:rsidR="006F2B70" w:rsidRPr="00CC1FCD">
        <w:t xml:space="preserve">: Layers </w:t>
      </w:r>
      <w:r w:rsidR="006F2B70" w:rsidRPr="00CF5593">
        <w:t>of proposed</w:t>
      </w:r>
      <w:r w:rsidRPr="00CF5593">
        <w:t xml:space="preserve"> CNN architecture.</w:t>
      </w:r>
    </w:p>
    <w:p w14:paraId="16903D20" w14:textId="0DD2FFB2" w:rsidR="00A50B33" w:rsidRDefault="00A50B33" w:rsidP="009153BA">
      <w:pPr>
        <w:spacing w:line="480" w:lineRule="auto"/>
        <w:jc w:val="center"/>
      </w:pPr>
    </w:p>
    <w:p w14:paraId="00C7B993" w14:textId="5F05ED10" w:rsidR="00A50B33" w:rsidRDefault="00A50B33" w:rsidP="009153BA">
      <w:pPr>
        <w:spacing w:line="480" w:lineRule="auto"/>
        <w:jc w:val="center"/>
      </w:pPr>
    </w:p>
    <w:p w14:paraId="0CE80FEA" w14:textId="0C9DB63F" w:rsidR="00A50B33" w:rsidRDefault="00A50B33" w:rsidP="009153BA">
      <w:pPr>
        <w:spacing w:line="480" w:lineRule="auto"/>
        <w:jc w:val="center"/>
      </w:pPr>
    </w:p>
    <w:p w14:paraId="19654DFB" w14:textId="77777777" w:rsidR="00A50B33" w:rsidRDefault="00A50B33" w:rsidP="009153BA">
      <w:pPr>
        <w:spacing w:line="480" w:lineRule="auto"/>
        <w:jc w:val="center"/>
      </w:pPr>
    </w:p>
    <w:p w14:paraId="2CF8F9DC" w14:textId="77777777" w:rsidR="00C91073" w:rsidRDefault="00C91073" w:rsidP="009153BA">
      <w:pPr>
        <w:spacing w:line="480" w:lineRule="auto"/>
        <w:jc w:val="center"/>
      </w:pPr>
    </w:p>
    <w:tbl>
      <w:tblPr>
        <w:tblStyle w:val="TableGrid"/>
        <w:tblW w:w="0" w:type="auto"/>
        <w:tblLook w:val="04A0" w:firstRow="1" w:lastRow="0" w:firstColumn="1" w:lastColumn="0" w:noHBand="0" w:noVBand="1"/>
      </w:tblPr>
      <w:tblGrid>
        <w:gridCol w:w="1805"/>
        <w:gridCol w:w="1710"/>
        <w:gridCol w:w="1722"/>
        <w:gridCol w:w="1731"/>
        <w:gridCol w:w="1752"/>
      </w:tblGrid>
      <w:tr w:rsidR="00D01E36" w14:paraId="7B2E1150" w14:textId="77777777" w:rsidTr="00D01E36">
        <w:tc>
          <w:tcPr>
            <w:tcW w:w="1848" w:type="dxa"/>
          </w:tcPr>
          <w:p w14:paraId="669647BC" w14:textId="77777777" w:rsidR="00D01E36" w:rsidRPr="005B3617" w:rsidRDefault="00D01E36" w:rsidP="009153BA">
            <w:pPr>
              <w:spacing w:line="480" w:lineRule="auto"/>
              <w:jc w:val="center"/>
              <w:rPr>
                <w:b/>
              </w:rPr>
            </w:pPr>
            <w:r w:rsidRPr="005B3617">
              <w:rPr>
                <w:b/>
              </w:rPr>
              <w:lastRenderedPageBreak/>
              <w:t>Layer</w:t>
            </w:r>
          </w:p>
        </w:tc>
        <w:tc>
          <w:tcPr>
            <w:tcW w:w="1848" w:type="dxa"/>
          </w:tcPr>
          <w:p w14:paraId="2E4AD6D5" w14:textId="77777777" w:rsidR="00D01E36" w:rsidRPr="005B3617" w:rsidRDefault="00BE1ED0" w:rsidP="009153BA">
            <w:pPr>
              <w:spacing w:line="480" w:lineRule="auto"/>
              <w:jc w:val="center"/>
              <w:rPr>
                <w:b/>
              </w:rPr>
            </w:pPr>
            <w:r>
              <w:rPr>
                <w:b/>
              </w:rPr>
              <w:t>Size</w:t>
            </w:r>
          </w:p>
        </w:tc>
        <w:tc>
          <w:tcPr>
            <w:tcW w:w="1848" w:type="dxa"/>
          </w:tcPr>
          <w:p w14:paraId="08207390" w14:textId="77777777" w:rsidR="00D01E36" w:rsidRPr="005B3617" w:rsidRDefault="005B3617" w:rsidP="009153BA">
            <w:pPr>
              <w:spacing w:line="480" w:lineRule="auto"/>
              <w:jc w:val="center"/>
              <w:rPr>
                <w:b/>
              </w:rPr>
            </w:pPr>
            <w:r w:rsidRPr="005B3617">
              <w:rPr>
                <w:b/>
              </w:rPr>
              <w:t>Filter size</w:t>
            </w:r>
          </w:p>
        </w:tc>
        <w:tc>
          <w:tcPr>
            <w:tcW w:w="1849" w:type="dxa"/>
          </w:tcPr>
          <w:p w14:paraId="5FFE080B" w14:textId="77777777" w:rsidR="00D01E36" w:rsidRPr="005B3617" w:rsidRDefault="005B3617" w:rsidP="009153BA">
            <w:pPr>
              <w:spacing w:line="480" w:lineRule="auto"/>
              <w:jc w:val="center"/>
              <w:rPr>
                <w:b/>
              </w:rPr>
            </w:pPr>
            <w:r w:rsidRPr="005B3617">
              <w:rPr>
                <w:b/>
              </w:rPr>
              <w:t>Stride</w:t>
            </w:r>
          </w:p>
        </w:tc>
        <w:tc>
          <w:tcPr>
            <w:tcW w:w="1849" w:type="dxa"/>
          </w:tcPr>
          <w:p w14:paraId="2F8778B2" w14:textId="77777777" w:rsidR="00D01E36" w:rsidRPr="005B3617" w:rsidRDefault="005B3617" w:rsidP="009153BA">
            <w:pPr>
              <w:spacing w:line="480" w:lineRule="auto"/>
              <w:jc w:val="center"/>
              <w:rPr>
                <w:b/>
              </w:rPr>
            </w:pPr>
            <w:r w:rsidRPr="005B3617">
              <w:rPr>
                <w:b/>
              </w:rPr>
              <w:t>Zero-Padding</w:t>
            </w:r>
          </w:p>
        </w:tc>
      </w:tr>
      <w:tr w:rsidR="00D01E36" w14:paraId="401F6666" w14:textId="77777777" w:rsidTr="00D01E36">
        <w:tc>
          <w:tcPr>
            <w:tcW w:w="1848" w:type="dxa"/>
          </w:tcPr>
          <w:p w14:paraId="315B234C" w14:textId="77777777" w:rsidR="00D01E36" w:rsidRDefault="00D01E36" w:rsidP="009153BA">
            <w:pPr>
              <w:spacing w:line="480" w:lineRule="auto"/>
              <w:jc w:val="center"/>
            </w:pPr>
            <w:r>
              <w:t>Input</w:t>
            </w:r>
          </w:p>
        </w:tc>
        <w:tc>
          <w:tcPr>
            <w:tcW w:w="1848" w:type="dxa"/>
          </w:tcPr>
          <w:p w14:paraId="1065F08E" w14:textId="77777777" w:rsidR="00D01E36" w:rsidRDefault="005A1B5A" w:rsidP="009153BA">
            <w:pPr>
              <w:spacing w:line="480" w:lineRule="auto"/>
              <w:jc w:val="center"/>
            </w:pPr>
            <w:r>
              <w:t>25 x 25 x 3</w:t>
            </w:r>
          </w:p>
        </w:tc>
        <w:tc>
          <w:tcPr>
            <w:tcW w:w="1848" w:type="dxa"/>
          </w:tcPr>
          <w:p w14:paraId="31CA382D" w14:textId="77777777" w:rsidR="00D01E36" w:rsidRDefault="005A1B5A" w:rsidP="009153BA">
            <w:pPr>
              <w:spacing w:line="480" w:lineRule="auto"/>
              <w:jc w:val="center"/>
            </w:pPr>
            <w:r>
              <w:t>-</w:t>
            </w:r>
          </w:p>
        </w:tc>
        <w:tc>
          <w:tcPr>
            <w:tcW w:w="1849" w:type="dxa"/>
          </w:tcPr>
          <w:p w14:paraId="35D9DFDA" w14:textId="77777777" w:rsidR="00D01E36" w:rsidRDefault="005A1B5A" w:rsidP="009153BA">
            <w:pPr>
              <w:spacing w:line="480" w:lineRule="auto"/>
              <w:jc w:val="center"/>
            </w:pPr>
            <w:r>
              <w:t>-</w:t>
            </w:r>
          </w:p>
        </w:tc>
        <w:tc>
          <w:tcPr>
            <w:tcW w:w="1849" w:type="dxa"/>
          </w:tcPr>
          <w:p w14:paraId="026D8F4E" w14:textId="77777777" w:rsidR="00D01E36" w:rsidRDefault="005A1B5A" w:rsidP="009153BA">
            <w:pPr>
              <w:spacing w:line="480" w:lineRule="auto"/>
              <w:jc w:val="center"/>
            </w:pPr>
            <w:r>
              <w:t>-</w:t>
            </w:r>
          </w:p>
        </w:tc>
      </w:tr>
      <w:tr w:rsidR="00D01E36" w14:paraId="3339E90B" w14:textId="77777777" w:rsidTr="00D01E36">
        <w:tc>
          <w:tcPr>
            <w:tcW w:w="1848" w:type="dxa"/>
          </w:tcPr>
          <w:p w14:paraId="0FA82057" w14:textId="77777777" w:rsidR="00D01E36" w:rsidRDefault="00D01E36" w:rsidP="009153BA">
            <w:pPr>
              <w:spacing w:line="480" w:lineRule="auto"/>
              <w:jc w:val="center"/>
            </w:pPr>
            <w:r>
              <w:t>Convolutional</w:t>
            </w:r>
          </w:p>
        </w:tc>
        <w:tc>
          <w:tcPr>
            <w:tcW w:w="1848" w:type="dxa"/>
          </w:tcPr>
          <w:p w14:paraId="3FED6673" w14:textId="77777777" w:rsidR="00D01E36" w:rsidRDefault="00BF3D1C" w:rsidP="009153BA">
            <w:pPr>
              <w:spacing w:line="480" w:lineRule="auto"/>
              <w:jc w:val="center"/>
            </w:pPr>
            <w:r>
              <w:t>23 x 23 x 24</w:t>
            </w:r>
          </w:p>
        </w:tc>
        <w:tc>
          <w:tcPr>
            <w:tcW w:w="1848" w:type="dxa"/>
          </w:tcPr>
          <w:p w14:paraId="11801023" w14:textId="77777777" w:rsidR="00D01E36" w:rsidRDefault="008A3CB2" w:rsidP="009153BA">
            <w:pPr>
              <w:spacing w:line="480" w:lineRule="auto"/>
              <w:jc w:val="center"/>
            </w:pPr>
            <w:r>
              <w:t>3 x 3 x 3</w:t>
            </w:r>
          </w:p>
        </w:tc>
        <w:tc>
          <w:tcPr>
            <w:tcW w:w="1849" w:type="dxa"/>
          </w:tcPr>
          <w:p w14:paraId="78F7D7B1" w14:textId="77777777" w:rsidR="00D01E36" w:rsidRDefault="008A3CB2" w:rsidP="009153BA">
            <w:pPr>
              <w:spacing w:line="480" w:lineRule="auto"/>
              <w:jc w:val="center"/>
            </w:pPr>
            <w:r>
              <w:t>1</w:t>
            </w:r>
          </w:p>
        </w:tc>
        <w:tc>
          <w:tcPr>
            <w:tcW w:w="1849" w:type="dxa"/>
          </w:tcPr>
          <w:p w14:paraId="571A9E5B" w14:textId="77777777" w:rsidR="00D01E36" w:rsidRDefault="001F2742" w:rsidP="009153BA">
            <w:pPr>
              <w:spacing w:line="480" w:lineRule="auto"/>
              <w:jc w:val="center"/>
            </w:pPr>
            <w:r>
              <w:t>0</w:t>
            </w:r>
          </w:p>
        </w:tc>
      </w:tr>
      <w:tr w:rsidR="00D01E36" w14:paraId="4AF89D5F" w14:textId="77777777" w:rsidTr="00D01E36">
        <w:tc>
          <w:tcPr>
            <w:tcW w:w="1848" w:type="dxa"/>
          </w:tcPr>
          <w:p w14:paraId="4FAE189F" w14:textId="77777777" w:rsidR="00D01E36" w:rsidRDefault="00D01E36" w:rsidP="009153BA">
            <w:pPr>
              <w:spacing w:line="480" w:lineRule="auto"/>
              <w:jc w:val="center"/>
            </w:pPr>
            <w:r>
              <w:t>Max-Pooling</w:t>
            </w:r>
          </w:p>
        </w:tc>
        <w:tc>
          <w:tcPr>
            <w:tcW w:w="1848" w:type="dxa"/>
          </w:tcPr>
          <w:p w14:paraId="64F36C7E" w14:textId="77777777" w:rsidR="00D01E36" w:rsidRDefault="00BF3D1C" w:rsidP="009153BA">
            <w:pPr>
              <w:spacing w:line="480" w:lineRule="auto"/>
              <w:jc w:val="center"/>
            </w:pPr>
            <w:r>
              <w:t>11 x 11 x 24</w:t>
            </w:r>
          </w:p>
        </w:tc>
        <w:tc>
          <w:tcPr>
            <w:tcW w:w="1848" w:type="dxa"/>
          </w:tcPr>
          <w:p w14:paraId="69960AB8" w14:textId="77777777" w:rsidR="00D01E36" w:rsidRDefault="008A3CB2" w:rsidP="009153BA">
            <w:pPr>
              <w:spacing w:line="480" w:lineRule="auto"/>
              <w:jc w:val="center"/>
            </w:pPr>
            <w:r>
              <w:t>3 x 3</w:t>
            </w:r>
          </w:p>
        </w:tc>
        <w:tc>
          <w:tcPr>
            <w:tcW w:w="1849" w:type="dxa"/>
          </w:tcPr>
          <w:p w14:paraId="3C2612BB" w14:textId="77777777" w:rsidR="00D01E36" w:rsidRDefault="008A3CB2" w:rsidP="009153BA">
            <w:pPr>
              <w:spacing w:line="480" w:lineRule="auto"/>
              <w:jc w:val="center"/>
            </w:pPr>
            <w:r>
              <w:t>2</w:t>
            </w:r>
          </w:p>
        </w:tc>
        <w:tc>
          <w:tcPr>
            <w:tcW w:w="1849" w:type="dxa"/>
          </w:tcPr>
          <w:p w14:paraId="1BA95A44" w14:textId="77777777" w:rsidR="00D01E36" w:rsidRDefault="001F2742" w:rsidP="009153BA">
            <w:pPr>
              <w:spacing w:line="480" w:lineRule="auto"/>
              <w:jc w:val="center"/>
            </w:pPr>
            <w:r>
              <w:t>0</w:t>
            </w:r>
          </w:p>
        </w:tc>
      </w:tr>
      <w:tr w:rsidR="00D01E36" w14:paraId="4DCD2191" w14:textId="77777777" w:rsidTr="00D01E36">
        <w:tc>
          <w:tcPr>
            <w:tcW w:w="1848" w:type="dxa"/>
          </w:tcPr>
          <w:p w14:paraId="3EBA27F8" w14:textId="77777777" w:rsidR="00D01E36" w:rsidRDefault="00D01E36" w:rsidP="009153BA">
            <w:pPr>
              <w:spacing w:line="480" w:lineRule="auto"/>
              <w:jc w:val="center"/>
            </w:pPr>
            <w:r>
              <w:t>Convolutional</w:t>
            </w:r>
          </w:p>
        </w:tc>
        <w:tc>
          <w:tcPr>
            <w:tcW w:w="1848" w:type="dxa"/>
          </w:tcPr>
          <w:p w14:paraId="069C2280" w14:textId="77777777" w:rsidR="00D01E36" w:rsidRDefault="00BF3D1C" w:rsidP="009153BA">
            <w:pPr>
              <w:spacing w:line="480" w:lineRule="auto"/>
              <w:jc w:val="center"/>
            </w:pPr>
            <w:r>
              <w:t>11 x 11 x 48</w:t>
            </w:r>
          </w:p>
        </w:tc>
        <w:tc>
          <w:tcPr>
            <w:tcW w:w="1848" w:type="dxa"/>
          </w:tcPr>
          <w:p w14:paraId="2EE42DF7" w14:textId="77777777" w:rsidR="00D01E36" w:rsidRDefault="008A3CB2" w:rsidP="009153BA">
            <w:pPr>
              <w:spacing w:line="480" w:lineRule="auto"/>
              <w:jc w:val="center"/>
            </w:pPr>
            <w:r>
              <w:t>3 x 3 x 24</w:t>
            </w:r>
          </w:p>
        </w:tc>
        <w:tc>
          <w:tcPr>
            <w:tcW w:w="1849" w:type="dxa"/>
          </w:tcPr>
          <w:p w14:paraId="02C42FAE" w14:textId="77777777" w:rsidR="00D01E36" w:rsidRDefault="008A3CB2" w:rsidP="009153BA">
            <w:pPr>
              <w:spacing w:line="480" w:lineRule="auto"/>
              <w:jc w:val="center"/>
            </w:pPr>
            <w:r>
              <w:t>1</w:t>
            </w:r>
          </w:p>
        </w:tc>
        <w:tc>
          <w:tcPr>
            <w:tcW w:w="1849" w:type="dxa"/>
          </w:tcPr>
          <w:p w14:paraId="3B65DC9C" w14:textId="77777777" w:rsidR="00D01E36" w:rsidRDefault="001F2742" w:rsidP="009153BA">
            <w:pPr>
              <w:spacing w:line="480" w:lineRule="auto"/>
              <w:jc w:val="center"/>
            </w:pPr>
            <w:r>
              <w:t>1</w:t>
            </w:r>
          </w:p>
        </w:tc>
      </w:tr>
      <w:tr w:rsidR="00D01E36" w14:paraId="717DED1E" w14:textId="77777777" w:rsidTr="00D01E36">
        <w:tc>
          <w:tcPr>
            <w:tcW w:w="1848" w:type="dxa"/>
          </w:tcPr>
          <w:p w14:paraId="518DA0CD" w14:textId="77777777" w:rsidR="00D01E36" w:rsidRDefault="00D01E36" w:rsidP="009153BA">
            <w:pPr>
              <w:spacing w:line="480" w:lineRule="auto"/>
              <w:jc w:val="center"/>
            </w:pPr>
            <w:r>
              <w:t>Convolutional</w:t>
            </w:r>
          </w:p>
        </w:tc>
        <w:tc>
          <w:tcPr>
            <w:tcW w:w="1848" w:type="dxa"/>
          </w:tcPr>
          <w:p w14:paraId="415EAC3E" w14:textId="77777777" w:rsidR="00D01E36" w:rsidRDefault="00BF3D1C" w:rsidP="009153BA">
            <w:pPr>
              <w:spacing w:line="480" w:lineRule="auto"/>
              <w:jc w:val="center"/>
            </w:pPr>
            <w:r>
              <w:t>11 x 11 x 48</w:t>
            </w:r>
          </w:p>
        </w:tc>
        <w:tc>
          <w:tcPr>
            <w:tcW w:w="1848" w:type="dxa"/>
          </w:tcPr>
          <w:p w14:paraId="6802A335" w14:textId="77777777" w:rsidR="00D01E36" w:rsidRDefault="008A3CB2" w:rsidP="009153BA">
            <w:pPr>
              <w:spacing w:line="480" w:lineRule="auto"/>
              <w:jc w:val="center"/>
            </w:pPr>
            <w:r>
              <w:t>3 x 3 x 48</w:t>
            </w:r>
          </w:p>
        </w:tc>
        <w:tc>
          <w:tcPr>
            <w:tcW w:w="1849" w:type="dxa"/>
          </w:tcPr>
          <w:p w14:paraId="483C1C8B" w14:textId="77777777" w:rsidR="00D01E36" w:rsidRDefault="008A3CB2" w:rsidP="009153BA">
            <w:pPr>
              <w:spacing w:line="480" w:lineRule="auto"/>
              <w:jc w:val="center"/>
            </w:pPr>
            <w:r>
              <w:t>1</w:t>
            </w:r>
          </w:p>
        </w:tc>
        <w:tc>
          <w:tcPr>
            <w:tcW w:w="1849" w:type="dxa"/>
          </w:tcPr>
          <w:p w14:paraId="451FD6BD" w14:textId="77777777" w:rsidR="00D01E36" w:rsidRDefault="001F2742" w:rsidP="009153BA">
            <w:pPr>
              <w:spacing w:line="480" w:lineRule="auto"/>
              <w:jc w:val="center"/>
            </w:pPr>
            <w:r>
              <w:t>1</w:t>
            </w:r>
          </w:p>
        </w:tc>
      </w:tr>
      <w:tr w:rsidR="00D01E36" w14:paraId="3E9E0B85" w14:textId="77777777" w:rsidTr="00D01E36">
        <w:tc>
          <w:tcPr>
            <w:tcW w:w="1848" w:type="dxa"/>
          </w:tcPr>
          <w:p w14:paraId="06FE9DA6" w14:textId="77777777" w:rsidR="00D01E36" w:rsidRDefault="00D01E36" w:rsidP="009153BA">
            <w:pPr>
              <w:spacing w:line="480" w:lineRule="auto"/>
              <w:jc w:val="center"/>
            </w:pPr>
            <w:r>
              <w:t>Max-Pooling</w:t>
            </w:r>
          </w:p>
        </w:tc>
        <w:tc>
          <w:tcPr>
            <w:tcW w:w="1848" w:type="dxa"/>
          </w:tcPr>
          <w:p w14:paraId="70F2A59F" w14:textId="77777777" w:rsidR="00D01E36" w:rsidRDefault="00BF3D1C" w:rsidP="009153BA">
            <w:pPr>
              <w:spacing w:line="480" w:lineRule="auto"/>
              <w:jc w:val="center"/>
            </w:pPr>
            <w:r>
              <w:t>5 x 5 x 48</w:t>
            </w:r>
          </w:p>
        </w:tc>
        <w:tc>
          <w:tcPr>
            <w:tcW w:w="1848" w:type="dxa"/>
          </w:tcPr>
          <w:p w14:paraId="27C8A712" w14:textId="77777777" w:rsidR="00D01E36" w:rsidRDefault="008A3CB2" w:rsidP="009153BA">
            <w:pPr>
              <w:spacing w:line="480" w:lineRule="auto"/>
              <w:jc w:val="center"/>
            </w:pPr>
            <w:r>
              <w:t>3 x 3</w:t>
            </w:r>
          </w:p>
        </w:tc>
        <w:tc>
          <w:tcPr>
            <w:tcW w:w="1849" w:type="dxa"/>
          </w:tcPr>
          <w:p w14:paraId="57BE1D01" w14:textId="77777777" w:rsidR="00D01E36" w:rsidRDefault="008A3CB2" w:rsidP="009153BA">
            <w:pPr>
              <w:spacing w:line="480" w:lineRule="auto"/>
              <w:jc w:val="center"/>
            </w:pPr>
            <w:r>
              <w:t>2</w:t>
            </w:r>
          </w:p>
        </w:tc>
        <w:tc>
          <w:tcPr>
            <w:tcW w:w="1849" w:type="dxa"/>
          </w:tcPr>
          <w:p w14:paraId="336B836F" w14:textId="77777777" w:rsidR="00D01E36" w:rsidRDefault="001F2742" w:rsidP="009153BA">
            <w:pPr>
              <w:spacing w:line="480" w:lineRule="auto"/>
              <w:jc w:val="center"/>
            </w:pPr>
            <w:r>
              <w:t>0</w:t>
            </w:r>
          </w:p>
        </w:tc>
      </w:tr>
      <w:tr w:rsidR="00D01E36" w14:paraId="1B628319" w14:textId="77777777" w:rsidTr="00D01E36">
        <w:tc>
          <w:tcPr>
            <w:tcW w:w="1848" w:type="dxa"/>
          </w:tcPr>
          <w:p w14:paraId="502CD11F" w14:textId="77777777" w:rsidR="00D01E36" w:rsidRDefault="00D01E36" w:rsidP="009153BA">
            <w:pPr>
              <w:spacing w:line="480" w:lineRule="auto"/>
              <w:jc w:val="center"/>
            </w:pPr>
            <w:r>
              <w:t>Fully-Connected</w:t>
            </w:r>
          </w:p>
        </w:tc>
        <w:tc>
          <w:tcPr>
            <w:tcW w:w="1848" w:type="dxa"/>
          </w:tcPr>
          <w:p w14:paraId="625F6A00" w14:textId="77777777" w:rsidR="00D01E36" w:rsidRDefault="00BE1ED0" w:rsidP="009153BA">
            <w:pPr>
              <w:spacing w:line="480" w:lineRule="auto"/>
              <w:jc w:val="center"/>
            </w:pPr>
            <w:r>
              <w:t>85</w:t>
            </w:r>
          </w:p>
        </w:tc>
        <w:tc>
          <w:tcPr>
            <w:tcW w:w="1848" w:type="dxa"/>
          </w:tcPr>
          <w:p w14:paraId="017276BE" w14:textId="77777777" w:rsidR="00D01E36" w:rsidRDefault="008A3CB2" w:rsidP="009153BA">
            <w:pPr>
              <w:spacing w:line="480" w:lineRule="auto"/>
              <w:jc w:val="center"/>
            </w:pPr>
            <w:r>
              <w:t>-</w:t>
            </w:r>
          </w:p>
        </w:tc>
        <w:tc>
          <w:tcPr>
            <w:tcW w:w="1849" w:type="dxa"/>
          </w:tcPr>
          <w:p w14:paraId="1F420A5A" w14:textId="77777777" w:rsidR="00D01E36" w:rsidRDefault="008A3CB2" w:rsidP="009153BA">
            <w:pPr>
              <w:spacing w:line="480" w:lineRule="auto"/>
              <w:jc w:val="center"/>
            </w:pPr>
            <w:r>
              <w:t>-</w:t>
            </w:r>
          </w:p>
        </w:tc>
        <w:tc>
          <w:tcPr>
            <w:tcW w:w="1849" w:type="dxa"/>
          </w:tcPr>
          <w:p w14:paraId="4393E26F" w14:textId="77777777" w:rsidR="00D01E36" w:rsidRDefault="001F2742" w:rsidP="009153BA">
            <w:pPr>
              <w:spacing w:line="480" w:lineRule="auto"/>
              <w:jc w:val="center"/>
            </w:pPr>
            <w:r>
              <w:t>-</w:t>
            </w:r>
          </w:p>
        </w:tc>
      </w:tr>
      <w:tr w:rsidR="00D01E36" w14:paraId="3659EC7E" w14:textId="77777777" w:rsidTr="00D01E36">
        <w:tc>
          <w:tcPr>
            <w:tcW w:w="1848" w:type="dxa"/>
          </w:tcPr>
          <w:p w14:paraId="2D4C0BE2" w14:textId="77777777" w:rsidR="00D01E36" w:rsidRDefault="00D01E36" w:rsidP="009153BA">
            <w:pPr>
              <w:spacing w:line="480" w:lineRule="auto"/>
              <w:jc w:val="center"/>
            </w:pPr>
            <w:r>
              <w:t>Fully-Connected</w:t>
            </w:r>
          </w:p>
        </w:tc>
        <w:tc>
          <w:tcPr>
            <w:tcW w:w="1848" w:type="dxa"/>
          </w:tcPr>
          <w:p w14:paraId="5970A09C" w14:textId="77777777" w:rsidR="00D01E36" w:rsidRDefault="00BE1ED0" w:rsidP="009153BA">
            <w:pPr>
              <w:spacing w:line="480" w:lineRule="auto"/>
              <w:jc w:val="center"/>
            </w:pPr>
            <w:r>
              <w:t>85</w:t>
            </w:r>
          </w:p>
        </w:tc>
        <w:tc>
          <w:tcPr>
            <w:tcW w:w="1848" w:type="dxa"/>
          </w:tcPr>
          <w:p w14:paraId="50CE73C3" w14:textId="77777777" w:rsidR="00D01E36" w:rsidRDefault="008A3CB2" w:rsidP="009153BA">
            <w:pPr>
              <w:spacing w:line="480" w:lineRule="auto"/>
              <w:jc w:val="center"/>
            </w:pPr>
            <w:r>
              <w:t>-</w:t>
            </w:r>
          </w:p>
        </w:tc>
        <w:tc>
          <w:tcPr>
            <w:tcW w:w="1849" w:type="dxa"/>
          </w:tcPr>
          <w:p w14:paraId="1B3BD9AE" w14:textId="77777777" w:rsidR="00D01E36" w:rsidRDefault="008A3CB2" w:rsidP="009153BA">
            <w:pPr>
              <w:spacing w:line="480" w:lineRule="auto"/>
              <w:jc w:val="center"/>
            </w:pPr>
            <w:r>
              <w:t>-</w:t>
            </w:r>
          </w:p>
        </w:tc>
        <w:tc>
          <w:tcPr>
            <w:tcW w:w="1849" w:type="dxa"/>
          </w:tcPr>
          <w:p w14:paraId="621AB9E2" w14:textId="77777777" w:rsidR="00D01E36" w:rsidRDefault="001F2742" w:rsidP="009153BA">
            <w:pPr>
              <w:spacing w:line="480" w:lineRule="auto"/>
              <w:jc w:val="center"/>
            </w:pPr>
            <w:r>
              <w:t>-</w:t>
            </w:r>
          </w:p>
        </w:tc>
      </w:tr>
      <w:tr w:rsidR="00D01E36" w14:paraId="4DD77ADA" w14:textId="77777777" w:rsidTr="00D01E36">
        <w:tc>
          <w:tcPr>
            <w:tcW w:w="1848" w:type="dxa"/>
          </w:tcPr>
          <w:p w14:paraId="32D26C00" w14:textId="77777777" w:rsidR="00D01E36" w:rsidRDefault="00D01E36" w:rsidP="009153BA">
            <w:pPr>
              <w:spacing w:line="480" w:lineRule="auto"/>
              <w:jc w:val="center"/>
            </w:pPr>
            <w:r>
              <w:t>Fully-Connected</w:t>
            </w:r>
          </w:p>
        </w:tc>
        <w:tc>
          <w:tcPr>
            <w:tcW w:w="1848" w:type="dxa"/>
          </w:tcPr>
          <w:p w14:paraId="4D8607C1" w14:textId="77777777" w:rsidR="00D01E36" w:rsidRDefault="00BE1ED0" w:rsidP="009153BA">
            <w:pPr>
              <w:spacing w:line="480" w:lineRule="auto"/>
              <w:jc w:val="center"/>
            </w:pPr>
            <w:r>
              <w:t>2</w:t>
            </w:r>
          </w:p>
        </w:tc>
        <w:tc>
          <w:tcPr>
            <w:tcW w:w="1848" w:type="dxa"/>
          </w:tcPr>
          <w:p w14:paraId="29E44318" w14:textId="77777777" w:rsidR="00D01E36" w:rsidRDefault="008A3CB2" w:rsidP="009153BA">
            <w:pPr>
              <w:spacing w:line="480" w:lineRule="auto"/>
              <w:jc w:val="center"/>
            </w:pPr>
            <w:r>
              <w:t>-</w:t>
            </w:r>
          </w:p>
        </w:tc>
        <w:tc>
          <w:tcPr>
            <w:tcW w:w="1849" w:type="dxa"/>
          </w:tcPr>
          <w:p w14:paraId="34EEAA3D" w14:textId="77777777" w:rsidR="00D01E36" w:rsidRDefault="008A3CB2" w:rsidP="009153BA">
            <w:pPr>
              <w:spacing w:line="480" w:lineRule="auto"/>
              <w:jc w:val="center"/>
            </w:pPr>
            <w:r>
              <w:t>-</w:t>
            </w:r>
          </w:p>
        </w:tc>
        <w:tc>
          <w:tcPr>
            <w:tcW w:w="1849" w:type="dxa"/>
          </w:tcPr>
          <w:p w14:paraId="4305BAAE" w14:textId="77777777" w:rsidR="00D01E36" w:rsidRDefault="001F2742" w:rsidP="009153BA">
            <w:pPr>
              <w:spacing w:line="480" w:lineRule="auto"/>
              <w:jc w:val="center"/>
            </w:pPr>
            <w:r>
              <w:t>-</w:t>
            </w:r>
          </w:p>
        </w:tc>
      </w:tr>
    </w:tbl>
    <w:p w14:paraId="5E90EEA3" w14:textId="77777777" w:rsidR="008A5815" w:rsidRDefault="008A5815" w:rsidP="009153BA">
      <w:pPr>
        <w:spacing w:line="480" w:lineRule="auto"/>
      </w:pPr>
    </w:p>
    <w:p w14:paraId="791FBD33" w14:textId="77777777" w:rsidR="005C0236" w:rsidRDefault="00574C20" w:rsidP="009153BA">
      <w:pPr>
        <w:spacing w:line="480" w:lineRule="auto"/>
        <w:jc w:val="center"/>
      </w:pPr>
      <w:r w:rsidRPr="00CC1FCD">
        <w:t>Table 1</w:t>
      </w:r>
      <w:r w:rsidR="008A5815" w:rsidRPr="00CC1FCD">
        <w:t xml:space="preserve">: </w:t>
      </w:r>
      <w:r w:rsidR="008A5815">
        <w:t>Details of the convolutional, max-pooling and fully-connected layer</w:t>
      </w:r>
      <w:r w:rsidR="00E474D8">
        <w:t>s of proposed CNN architecture.</w:t>
      </w:r>
    </w:p>
    <w:p w14:paraId="51AA5380" w14:textId="77777777" w:rsidR="002225B6" w:rsidRDefault="002225B6" w:rsidP="009153BA">
      <w:pPr>
        <w:spacing w:line="480" w:lineRule="auto"/>
        <w:jc w:val="center"/>
      </w:pPr>
    </w:p>
    <w:p w14:paraId="0E5226A7" w14:textId="77777777" w:rsidR="005C0236" w:rsidRDefault="003D22D0" w:rsidP="009153BA">
      <w:pPr>
        <w:spacing w:line="480" w:lineRule="auto"/>
        <w:jc w:val="center"/>
      </w:pPr>
      <w:r>
        <w:rPr>
          <w:noProof/>
          <w:lang w:eastAsia="en-GB"/>
        </w:rPr>
        <w:drawing>
          <wp:inline distT="0" distB="0" distL="0" distR="0" wp14:anchorId="4B48F503" wp14:editId="48EC57F8">
            <wp:extent cx="5731510" cy="2013585"/>
            <wp:effectExtent l="0" t="0" r="254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tructure_fig.tif"/>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510" cy="2013585"/>
                    </a:xfrm>
                    <a:prstGeom prst="rect">
                      <a:avLst/>
                    </a:prstGeom>
                  </pic:spPr>
                </pic:pic>
              </a:graphicData>
            </a:graphic>
          </wp:inline>
        </w:drawing>
      </w:r>
    </w:p>
    <w:p w14:paraId="00A17D49" w14:textId="07F2FF42" w:rsidR="005910FB" w:rsidRDefault="00BC1760" w:rsidP="009153BA">
      <w:pPr>
        <w:spacing w:line="480" w:lineRule="auto"/>
        <w:jc w:val="center"/>
      </w:pPr>
      <w:r w:rsidRPr="00CC1FCD">
        <w:t>Figure 6</w:t>
      </w:r>
      <w:r w:rsidR="008A5815" w:rsidRPr="00CC1FCD">
        <w:t xml:space="preserve">: Schematic </w:t>
      </w:r>
      <w:r w:rsidR="008A5815" w:rsidRPr="003D22D0">
        <w:t xml:space="preserve">overview of proposed CNN architecture </w:t>
      </w:r>
      <w:r w:rsidR="00EF2B08">
        <w:t>with respect to</w:t>
      </w:r>
      <w:r w:rsidR="008A5815" w:rsidRPr="003D22D0">
        <w:t xml:space="preserve"> the convolutional</w:t>
      </w:r>
      <w:r w:rsidR="003D22D0" w:rsidRPr="003D22D0">
        <w:t xml:space="preserve"> (CONV)</w:t>
      </w:r>
      <w:r w:rsidR="008A5815" w:rsidRPr="003D22D0">
        <w:t>, max-pooling</w:t>
      </w:r>
      <w:r w:rsidR="003D22D0" w:rsidRPr="003D22D0">
        <w:t xml:space="preserve"> (MP)</w:t>
      </w:r>
      <w:r w:rsidR="008A5815" w:rsidRPr="003D22D0">
        <w:t xml:space="preserve"> and fully-connected </w:t>
      </w:r>
      <w:r w:rsidR="003D22D0" w:rsidRPr="003D22D0">
        <w:t xml:space="preserve">(FC) </w:t>
      </w:r>
      <w:r w:rsidR="008A5815" w:rsidRPr="003D22D0">
        <w:t>layers.</w:t>
      </w:r>
      <w:r w:rsidR="003D22D0" w:rsidRPr="003D22D0">
        <w:t xml:space="preserve"> S = stride.</w:t>
      </w:r>
    </w:p>
    <w:p w14:paraId="10373177" w14:textId="77777777" w:rsidR="00A50B33" w:rsidRPr="003D22D0" w:rsidRDefault="00A50B33" w:rsidP="009153BA">
      <w:pPr>
        <w:spacing w:line="480" w:lineRule="auto"/>
        <w:jc w:val="center"/>
      </w:pPr>
    </w:p>
    <w:p w14:paraId="4E4FF7DD" w14:textId="77777777" w:rsidR="005910FB" w:rsidRPr="00B92A0E" w:rsidRDefault="005910FB" w:rsidP="009153BA">
      <w:pPr>
        <w:pStyle w:val="ListParagraph"/>
        <w:numPr>
          <w:ilvl w:val="1"/>
          <w:numId w:val="9"/>
        </w:numPr>
        <w:spacing w:line="480" w:lineRule="auto"/>
        <w:jc w:val="both"/>
        <w:rPr>
          <w:b/>
          <w:u w:val="single"/>
        </w:rPr>
      </w:pPr>
      <w:r w:rsidRPr="00B92A0E">
        <w:rPr>
          <w:b/>
          <w:u w:val="single"/>
        </w:rPr>
        <w:lastRenderedPageBreak/>
        <w:t>Details of Learning</w:t>
      </w:r>
      <w:r w:rsidR="00B92A0E" w:rsidRPr="00B92A0E">
        <w:rPr>
          <w:b/>
          <w:u w:val="single"/>
        </w:rPr>
        <w:t>:</w:t>
      </w:r>
    </w:p>
    <w:p w14:paraId="6CE4C8C7" w14:textId="77777777" w:rsidR="00B05ED9" w:rsidRDefault="0024110C" w:rsidP="009153BA">
      <w:pPr>
        <w:spacing w:line="480" w:lineRule="auto"/>
        <w:jc w:val="both"/>
      </w:pPr>
      <w:r w:rsidRPr="0024110C">
        <w:t>The parameters</w:t>
      </w:r>
      <w:r>
        <w:t xml:space="preserve"> (weights and biases)</w:t>
      </w:r>
      <w:r w:rsidRPr="0024110C">
        <w:t xml:space="preserve"> in the convolutional and fully-connected layers were trained </w:t>
      </w:r>
      <w:r w:rsidR="00FA4FD8" w:rsidRPr="00FA4FD8">
        <w:t>by backpropagation and gradient descent</w:t>
      </w:r>
      <w:r w:rsidR="003A603A">
        <w:t xml:space="preserve"> (with the </w:t>
      </w:r>
      <w:r w:rsidR="00BB0DC0">
        <w:t>cross-entropy</w:t>
      </w:r>
      <w:r w:rsidR="003A603A">
        <w:t xml:space="preserve"> cost function)</w:t>
      </w:r>
      <w:r w:rsidR="00FA4FD8">
        <w:t xml:space="preserve"> </w:t>
      </w:r>
      <w:r w:rsidRPr="0024110C">
        <w:t xml:space="preserve">so that the class scores that the CNN computed were consistent with the </w:t>
      </w:r>
      <w:r w:rsidR="00D17890">
        <w:t xml:space="preserve">manual </w:t>
      </w:r>
      <w:r w:rsidR="009F72EC">
        <w:t xml:space="preserve">a/v </w:t>
      </w:r>
      <w:r w:rsidRPr="0024110C">
        <w:t xml:space="preserve">labels in the training set </w:t>
      </w:r>
      <w:r w:rsidR="00CF750D">
        <w:t>(25 x 25 x 3 extracted</w:t>
      </w:r>
      <w:r w:rsidRPr="0024110C">
        <w:t xml:space="preserve"> image patch</w:t>
      </w:r>
      <w:r w:rsidR="00CF750D">
        <w:t>es)</w:t>
      </w:r>
      <w:r w:rsidRPr="0024110C">
        <w:t>.</w:t>
      </w:r>
      <w:r w:rsidR="00BB0DC0">
        <w:t xml:space="preserve"> S</w:t>
      </w:r>
      <w:r w:rsidR="005910FB">
        <w:t xml:space="preserve">tochastic gradient </w:t>
      </w:r>
      <w:r w:rsidR="004E3F47">
        <w:t>descent</w:t>
      </w:r>
      <w:r w:rsidR="00BB0DC0">
        <w:t xml:space="preserve"> was used</w:t>
      </w:r>
      <w:r w:rsidR="004E3F47">
        <w:t xml:space="preserve"> with a </w:t>
      </w:r>
      <w:r w:rsidR="0026291B">
        <w:t>mini-</w:t>
      </w:r>
      <w:r w:rsidR="004E3F47">
        <w:t>batch size of 128 samples, momentum of 0.9 and L</w:t>
      </w:r>
      <w:r w:rsidR="004E3F47" w:rsidRPr="004E3F47">
        <w:rPr>
          <w:vertAlign w:val="subscript"/>
        </w:rPr>
        <w:t>2</w:t>
      </w:r>
      <w:r w:rsidR="004E3F47">
        <w:t xml:space="preserve">regularization </w:t>
      </w:r>
      <w:r w:rsidR="00D80A09">
        <w:t xml:space="preserve">(weight decay) </w:t>
      </w:r>
      <w:r w:rsidR="004E3F47">
        <w:t>of 0.0005</w:t>
      </w:r>
      <w:r w:rsidR="00D80A09">
        <w:t>.</w:t>
      </w:r>
      <w:r w:rsidR="006E30BB">
        <w:t xml:space="preserve"> The weights in each layer were initialised from </w:t>
      </w:r>
      <w:r w:rsidRPr="0024110C">
        <w:t>a Gaussian distribution with a mean of 0 and a standard dev</w:t>
      </w:r>
      <w:r>
        <w:t>iation of 0.01. T</w:t>
      </w:r>
      <w:r w:rsidRPr="0024110C">
        <w:t>he initial bias</w:t>
      </w:r>
      <w:r w:rsidR="006E30BB">
        <w:t>es were set to</w:t>
      </w:r>
      <w:r w:rsidRPr="0024110C">
        <w:t xml:space="preserve"> 0</w:t>
      </w:r>
      <w:r w:rsidR="006E30BB">
        <w:t>.</w:t>
      </w:r>
      <w:r w:rsidR="0074170B">
        <w:t xml:space="preserve"> The learn rate was initialised at 0.01 and</w:t>
      </w:r>
      <w:r w:rsidR="0026291B">
        <w:t xml:space="preserve"> was divided by 10 every 10 epochs. Training was run for a ma</w:t>
      </w:r>
      <w:r w:rsidR="00D943A5">
        <w:t>ximum</w:t>
      </w:r>
      <w:r w:rsidR="00EB7085">
        <w:t xml:space="preserve"> of 30 epochs. The training set</w:t>
      </w:r>
      <w:r w:rsidR="00D943A5">
        <w:t xml:space="preserve"> was shuffled prior to being used.</w:t>
      </w:r>
      <w:r w:rsidR="0026291B">
        <w:t xml:space="preserve"> </w:t>
      </w:r>
      <w:r w:rsidR="0074170B">
        <w:t xml:space="preserve"> </w:t>
      </w:r>
      <w:r w:rsidR="00D65FF8" w:rsidRPr="00D65FF8">
        <w:t>T</w:t>
      </w:r>
      <w:r w:rsidR="00D65FF8">
        <w:t xml:space="preserve">raining took 32 hours </w:t>
      </w:r>
      <w:r w:rsidR="00CB4BB8" w:rsidRPr="00CB4BB8">
        <w:t>on a NVIDIA Quadro K1100M</w:t>
      </w:r>
      <w:r w:rsidR="00D65FF8" w:rsidRPr="00CB4BB8">
        <w:t xml:space="preserve"> 2GB GPU</w:t>
      </w:r>
      <w:r w:rsidR="00D65FF8">
        <w:t>.</w:t>
      </w:r>
    </w:p>
    <w:p w14:paraId="1FF76A63" w14:textId="60920059" w:rsidR="001844AA" w:rsidRDefault="00D65FF8" w:rsidP="009153BA">
      <w:pPr>
        <w:spacing w:line="480" w:lineRule="auto"/>
        <w:jc w:val="both"/>
      </w:pPr>
      <w:r>
        <w:t xml:space="preserve">To further combat overfitting </w:t>
      </w:r>
      <w:r w:rsidR="00CB64DB">
        <w:t xml:space="preserve">on </w:t>
      </w:r>
      <w:r w:rsidR="00AB59D0">
        <w:t xml:space="preserve">the </w:t>
      </w:r>
      <w:r w:rsidR="00CB64DB">
        <w:t xml:space="preserve">training set, the performance </w:t>
      </w:r>
      <w:r w:rsidR="00B22B01">
        <w:t xml:space="preserve">of the model </w:t>
      </w:r>
      <w:r w:rsidR="00CB64DB">
        <w:t>on the validation set was recor</w:t>
      </w:r>
      <w:r w:rsidR="00AB59D0">
        <w:t>ded at every</w:t>
      </w:r>
      <w:r w:rsidR="00CB64DB">
        <w:t xml:space="preserve"> epoch.</w:t>
      </w:r>
      <w:r w:rsidR="00BB2D36">
        <w:t xml:space="preserve"> The accuracy for the validation </w:t>
      </w:r>
      <w:r w:rsidR="001844AA">
        <w:t xml:space="preserve">set </w:t>
      </w:r>
      <w:r w:rsidR="00BB2D36">
        <w:t>peaked at epoch 14</w:t>
      </w:r>
      <w:r w:rsidR="001844AA">
        <w:t xml:space="preserve"> with 83.46%. Therefore, </w:t>
      </w:r>
      <w:r w:rsidR="00B22B01">
        <w:t xml:space="preserve">the parameters of the CNN </w:t>
      </w:r>
      <w:r w:rsidR="001844AA">
        <w:t>at epoch 14 was chosen as the final model</w:t>
      </w:r>
      <w:r w:rsidR="001844AA" w:rsidRPr="00CC1FCD">
        <w:t>.</w:t>
      </w:r>
      <w:r w:rsidR="00B22B01" w:rsidRPr="00CC1FCD">
        <w:t xml:space="preserve"> </w:t>
      </w:r>
      <w:r w:rsidR="001844AA" w:rsidRPr="00CC1FCD">
        <w:t xml:space="preserve">Figure </w:t>
      </w:r>
      <w:r w:rsidR="00BC1760" w:rsidRPr="00CC1FCD">
        <w:t>7</w:t>
      </w:r>
      <w:r w:rsidR="001844AA" w:rsidRPr="00CC1FCD">
        <w:t xml:space="preserve"> </w:t>
      </w:r>
      <w:r w:rsidR="00B22B01" w:rsidRPr="00CC1FCD">
        <w:t xml:space="preserve">plots </w:t>
      </w:r>
      <w:r w:rsidR="00B22B01">
        <w:t>the</w:t>
      </w:r>
      <w:r w:rsidR="001844AA">
        <w:t xml:space="preserve"> </w:t>
      </w:r>
      <w:r w:rsidR="00B22B01">
        <w:t xml:space="preserve">model </w:t>
      </w:r>
      <w:r w:rsidR="001844AA">
        <w:t xml:space="preserve">accuracy for the training </w:t>
      </w:r>
      <w:r w:rsidR="00B22B01">
        <w:t xml:space="preserve">set and the validation set; </w:t>
      </w:r>
      <w:r w:rsidR="00E22C5C">
        <w:t xml:space="preserve">it is evident that </w:t>
      </w:r>
      <w:r w:rsidR="001844AA">
        <w:t xml:space="preserve">after epoch 14 slight </w:t>
      </w:r>
      <w:r w:rsidR="00E22C5C">
        <w:t>overfitting</w:t>
      </w:r>
      <w:r w:rsidR="001F0D55">
        <w:t xml:space="preserve"> began</w:t>
      </w:r>
      <w:r w:rsidR="00F04B7A">
        <w:t xml:space="preserve"> to </w:t>
      </w:r>
      <w:r w:rsidR="00F04B7A" w:rsidRPr="002B55A3">
        <w:t xml:space="preserve">occur </w:t>
      </w:r>
      <w:r w:rsidR="00E22C5C" w:rsidRPr="002B55A3">
        <w:t xml:space="preserve">(the </w:t>
      </w:r>
      <w:r w:rsidR="00F04B7A" w:rsidRPr="002B55A3">
        <w:t>accuracy for the v</w:t>
      </w:r>
      <w:r w:rsidR="00E22C5C" w:rsidRPr="002B55A3">
        <w:t xml:space="preserve">alidation set stops </w:t>
      </w:r>
      <w:r w:rsidR="00F04B7A" w:rsidRPr="002B55A3">
        <w:t>inc</w:t>
      </w:r>
      <w:r w:rsidR="00E22C5C" w:rsidRPr="002B55A3">
        <w:t>reasing whilst the accuracy for</w:t>
      </w:r>
      <w:r w:rsidR="00F04B7A" w:rsidRPr="002B55A3">
        <w:t xml:space="preserve"> the training set continues to increase</w:t>
      </w:r>
      <w:r w:rsidR="00E22C5C" w:rsidRPr="002B55A3">
        <w:t>)</w:t>
      </w:r>
      <w:r w:rsidR="00F04B7A" w:rsidRPr="002B55A3">
        <w:t>.</w:t>
      </w:r>
    </w:p>
    <w:p w14:paraId="71B9279C" w14:textId="77777777" w:rsidR="00B22B01" w:rsidRDefault="00AB59D0" w:rsidP="009153BA">
      <w:pPr>
        <w:spacing w:line="480" w:lineRule="auto"/>
        <w:jc w:val="center"/>
      </w:pPr>
      <w:r>
        <w:rPr>
          <w:noProof/>
          <w:lang w:eastAsia="en-GB"/>
        </w:rPr>
        <w:lastRenderedPageBreak/>
        <w:drawing>
          <wp:inline distT="0" distB="0" distL="0" distR="0" wp14:anchorId="2DF7A3CE" wp14:editId="2D052076">
            <wp:extent cx="4532131" cy="3254738"/>
            <wp:effectExtent l="0" t="0" r="1905"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CC_plot.tif"/>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532131" cy="3254738"/>
                    </a:xfrm>
                    <a:prstGeom prst="rect">
                      <a:avLst/>
                    </a:prstGeom>
                  </pic:spPr>
                </pic:pic>
              </a:graphicData>
            </a:graphic>
          </wp:inline>
        </w:drawing>
      </w:r>
    </w:p>
    <w:p w14:paraId="67318F18" w14:textId="77777777" w:rsidR="00DE5263" w:rsidRDefault="00B22B01" w:rsidP="009153BA">
      <w:pPr>
        <w:spacing w:line="480" w:lineRule="auto"/>
        <w:jc w:val="center"/>
      </w:pPr>
      <w:r w:rsidRPr="00CC1FCD">
        <w:t xml:space="preserve">Figure </w:t>
      </w:r>
      <w:r w:rsidR="00BC1760" w:rsidRPr="00CC1FCD">
        <w:t>7</w:t>
      </w:r>
      <w:r w:rsidRPr="00CC1FCD">
        <w:t xml:space="preserve">: Plot </w:t>
      </w:r>
      <w:r>
        <w:t xml:space="preserve">of model accuracy on the training </w:t>
      </w:r>
      <w:r w:rsidR="00AB59D0">
        <w:t xml:space="preserve">set </w:t>
      </w:r>
      <w:r>
        <w:t>(recorded</w:t>
      </w:r>
      <w:r w:rsidR="002D7706">
        <w:t xml:space="preserve"> at</w:t>
      </w:r>
      <w:r>
        <w:t xml:space="preserve"> every iteration) and validation </w:t>
      </w:r>
      <w:r w:rsidR="00AB59D0">
        <w:t xml:space="preserve">set </w:t>
      </w:r>
      <w:r w:rsidR="00E24D7D">
        <w:t xml:space="preserve">(recorded </w:t>
      </w:r>
      <w:r w:rsidR="002D7706">
        <w:t xml:space="preserve">at </w:t>
      </w:r>
      <w:r w:rsidR="00E24D7D">
        <w:t>every epoch</w:t>
      </w:r>
      <w:r w:rsidR="00AB59D0">
        <w:t>)</w:t>
      </w:r>
      <w:r>
        <w:t>.</w:t>
      </w:r>
      <w:r w:rsidR="00DE5263">
        <w:t xml:space="preserve"> </w:t>
      </w:r>
      <w:r w:rsidR="00DE5263" w:rsidRPr="00DE5263">
        <w:t>Each evaluation of the gradient using the mini-batch is an iteration. The ful</w:t>
      </w:r>
      <w:r w:rsidR="00DE5263">
        <w:t>l pass of the training</w:t>
      </w:r>
      <w:r w:rsidR="00DE5263" w:rsidRPr="00DE5263">
        <w:t xml:space="preserve"> over the entire training set using mini-batches is an epoch</w:t>
      </w:r>
      <w:r w:rsidR="00DE5263">
        <w:t>.</w:t>
      </w:r>
    </w:p>
    <w:p w14:paraId="734B7CA2" w14:textId="78DF56E1" w:rsidR="00EC3119" w:rsidRDefault="004246C4" w:rsidP="009153BA">
      <w:pPr>
        <w:spacing w:line="480" w:lineRule="auto"/>
        <w:jc w:val="both"/>
      </w:pPr>
      <w:r>
        <w:t>The trained CNN</w:t>
      </w:r>
      <w:r w:rsidR="001A7A0D">
        <w:t xml:space="preserve"> had</w:t>
      </w:r>
      <w:r w:rsidR="001A4FC5" w:rsidRPr="001A4FC5">
        <w:t xml:space="preserve"> learnt filters which </w:t>
      </w:r>
      <w:r w:rsidR="00353729">
        <w:t xml:space="preserve">can be </w:t>
      </w:r>
      <w:r w:rsidR="001A4FC5" w:rsidRPr="001A4FC5">
        <w:t>consider</w:t>
      </w:r>
      <w:r w:rsidR="00332660">
        <w:t>ed</w:t>
      </w:r>
      <w:r w:rsidR="001A4FC5" w:rsidRPr="001A4FC5">
        <w:t xml:space="preserve"> as automati</w:t>
      </w:r>
      <w:r w:rsidR="00353729">
        <w:t>cally learnt features</w:t>
      </w:r>
      <w:r w:rsidR="001A4FC5" w:rsidRPr="001A4FC5">
        <w:t>.</w:t>
      </w:r>
      <w:r w:rsidR="00353729">
        <w:t xml:space="preserve"> </w:t>
      </w:r>
      <w:r w:rsidR="00BC1760" w:rsidRPr="00CC1FCD">
        <w:t>Figure 8</w:t>
      </w:r>
      <w:r w:rsidR="00353729" w:rsidRPr="00CC1FCD">
        <w:t xml:space="preserve"> d</w:t>
      </w:r>
      <w:r w:rsidR="001A4FC5" w:rsidRPr="00CC1FCD">
        <w:t>isplay</w:t>
      </w:r>
      <w:r w:rsidR="00353729" w:rsidRPr="00CC1FCD">
        <w:t>s</w:t>
      </w:r>
      <w:r w:rsidR="002D7706" w:rsidRPr="00CC1FCD">
        <w:t xml:space="preserve"> </w:t>
      </w:r>
      <w:r w:rsidR="002D7706">
        <w:t>the automatically learnt</w:t>
      </w:r>
      <w:r w:rsidR="001A4FC5" w:rsidRPr="001A4FC5">
        <w:t xml:space="preserve"> features from the first </w:t>
      </w:r>
      <w:r w:rsidR="001B6FEC" w:rsidRPr="001A4FC5">
        <w:t>conv</w:t>
      </w:r>
      <w:r w:rsidR="001B6FEC">
        <w:t xml:space="preserve">olutional layer. </w:t>
      </w:r>
      <w:r w:rsidR="001A4FC5" w:rsidRPr="001A4FC5">
        <w:t>Notice how th</w:t>
      </w:r>
      <w:r w:rsidR="001A7A0D">
        <w:t>e first layer of the network had</w:t>
      </w:r>
      <w:r w:rsidR="002D7706">
        <w:t xml:space="preserve"> learnt</w:t>
      </w:r>
      <w:r w:rsidR="001A4FC5" w:rsidRPr="001A4FC5">
        <w:t xml:space="preserve"> </w:t>
      </w:r>
      <w:r w:rsidR="001B6FEC">
        <w:t xml:space="preserve">some </w:t>
      </w:r>
      <w:r w:rsidR="001A4FC5" w:rsidRPr="001A4FC5">
        <w:t xml:space="preserve">filters for capturing </w:t>
      </w:r>
      <w:r w:rsidR="001B6FEC">
        <w:t>edge features. These primitive</w:t>
      </w:r>
      <w:r w:rsidR="000E7889">
        <w:t xml:space="preserve"> features we</w:t>
      </w:r>
      <w:r w:rsidR="001A4FC5" w:rsidRPr="001A4FC5">
        <w:t>re then processed by deeper network layers, which combine th</w:t>
      </w:r>
      <w:r w:rsidR="001B6FEC">
        <w:t>e early features to form higher-</w:t>
      </w:r>
      <w:r w:rsidR="001A4FC5" w:rsidRPr="001A4FC5">
        <w:t xml:space="preserve">level image features. These </w:t>
      </w:r>
      <w:r w:rsidR="001B6FEC" w:rsidRPr="001A4FC5">
        <w:t>higher-level</w:t>
      </w:r>
      <w:r w:rsidR="001A4FC5" w:rsidRPr="001A4FC5">
        <w:t xml:space="preserve"> features are better suited for recognition tasks because they combine all the primitive features into a richer image representation</w:t>
      </w:r>
      <w:r w:rsidR="001B6FEC">
        <w:t>.</w:t>
      </w:r>
    </w:p>
    <w:p w14:paraId="31F948CA" w14:textId="77777777" w:rsidR="00057978" w:rsidRDefault="00EC3119" w:rsidP="009153BA">
      <w:pPr>
        <w:spacing w:line="480" w:lineRule="auto"/>
        <w:jc w:val="center"/>
      </w:pPr>
      <w:r>
        <w:rPr>
          <w:noProof/>
          <w:lang w:eastAsia="en-GB"/>
        </w:rPr>
        <w:lastRenderedPageBreak/>
        <w:drawing>
          <wp:inline distT="0" distB="0" distL="0" distR="0" wp14:anchorId="7CC8AC6A" wp14:editId="398B6B73">
            <wp:extent cx="3390900" cy="2262611"/>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eatures.tif"/>
                    <pic:cNvPicPr/>
                  </pic:nvPicPr>
                  <pic:blipFill>
                    <a:blip r:embed="rId32">
                      <a:extLst>
                        <a:ext uri="{28A0092B-C50C-407E-A947-70E740481C1C}">
                          <a14:useLocalDpi xmlns:a14="http://schemas.microsoft.com/office/drawing/2010/main" val="0"/>
                        </a:ext>
                      </a:extLst>
                    </a:blip>
                    <a:stretch>
                      <a:fillRect/>
                    </a:stretch>
                  </pic:blipFill>
                  <pic:spPr>
                    <a:xfrm>
                      <a:off x="0" y="0"/>
                      <a:ext cx="3457607" cy="2307122"/>
                    </a:xfrm>
                    <a:prstGeom prst="rect">
                      <a:avLst/>
                    </a:prstGeom>
                  </pic:spPr>
                </pic:pic>
              </a:graphicData>
            </a:graphic>
          </wp:inline>
        </w:drawing>
      </w:r>
    </w:p>
    <w:p w14:paraId="436A43A0" w14:textId="77777777" w:rsidR="001A4FC5" w:rsidRPr="002225B6" w:rsidRDefault="00BC1760" w:rsidP="009153BA">
      <w:pPr>
        <w:spacing w:line="480" w:lineRule="auto"/>
        <w:jc w:val="center"/>
        <w:rPr>
          <w:color w:val="00B050"/>
        </w:rPr>
      </w:pPr>
      <w:r w:rsidRPr="00CC1FCD">
        <w:t>Figure 8</w:t>
      </w:r>
      <w:r w:rsidR="00EC3119" w:rsidRPr="00CC1FCD">
        <w:t xml:space="preserve">: </w:t>
      </w:r>
      <w:r w:rsidR="00EC3119">
        <w:rPr>
          <w:color w:val="000000" w:themeColor="text1"/>
        </w:rPr>
        <w:t xml:space="preserve">24 filters of </w:t>
      </w:r>
      <w:r w:rsidR="00353729">
        <w:rPr>
          <w:color w:val="000000" w:themeColor="text1"/>
        </w:rPr>
        <w:t xml:space="preserve">size </w:t>
      </w:r>
      <w:r w:rsidR="00EC3119">
        <w:rPr>
          <w:color w:val="000000" w:themeColor="text1"/>
        </w:rPr>
        <w:t xml:space="preserve">3 x 3 x 3 (resized here for </w:t>
      </w:r>
      <w:r w:rsidR="00353729">
        <w:rPr>
          <w:color w:val="000000" w:themeColor="text1"/>
        </w:rPr>
        <w:t>visualisation</w:t>
      </w:r>
      <w:r w:rsidR="002D7706">
        <w:rPr>
          <w:color w:val="000000" w:themeColor="text1"/>
        </w:rPr>
        <w:t>) learnt</w:t>
      </w:r>
      <w:r w:rsidR="00EC3119">
        <w:rPr>
          <w:color w:val="000000" w:themeColor="text1"/>
        </w:rPr>
        <w:t xml:space="preserve"> by the first convolutional layer on the 25 x 25 x 3 input image patches. </w:t>
      </w:r>
      <w:r w:rsidR="00EC3119" w:rsidRPr="00EC3119">
        <w:rPr>
          <w:color w:val="00B050"/>
        </w:rPr>
        <w:t xml:space="preserve"> </w:t>
      </w:r>
    </w:p>
    <w:p w14:paraId="5EB12D96" w14:textId="77777777" w:rsidR="00317218" w:rsidRPr="00B92A0E" w:rsidRDefault="00317218" w:rsidP="009153BA">
      <w:pPr>
        <w:pStyle w:val="ListParagraph"/>
        <w:numPr>
          <w:ilvl w:val="1"/>
          <w:numId w:val="9"/>
        </w:numPr>
        <w:spacing w:line="480" w:lineRule="auto"/>
        <w:jc w:val="both"/>
        <w:rPr>
          <w:b/>
          <w:u w:val="single"/>
        </w:rPr>
      </w:pPr>
      <w:r w:rsidRPr="00B92A0E">
        <w:rPr>
          <w:b/>
          <w:u w:val="single"/>
        </w:rPr>
        <w:t>Vessel Labels</w:t>
      </w:r>
      <w:r w:rsidR="00B92A0E" w:rsidRPr="00B92A0E">
        <w:rPr>
          <w:b/>
          <w:u w:val="single"/>
        </w:rPr>
        <w:t>:</w:t>
      </w:r>
    </w:p>
    <w:p w14:paraId="4E2EB2E0" w14:textId="47F33E09" w:rsidR="00317218" w:rsidRDefault="00F40E10" w:rsidP="009153BA">
      <w:pPr>
        <w:spacing w:line="480" w:lineRule="auto"/>
        <w:jc w:val="both"/>
      </w:pPr>
      <w:r w:rsidRPr="00F40E10">
        <w:t>The final label of the vessel</w:t>
      </w:r>
      <w:r>
        <w:t xml:space="preserve"> centreline</w:t>
      </w:r>
      <w:r w:rsidRPr="00F40E10">
        <w:t xml:space="preserve"> pixel was obtained by the </w:t>
      </w:r>
      <w:r w:rsidR="006E2BCE">
        <w:t xml:space="preserve">trained </w:t>
      </w:r>
      <w:r w:rsidRPr="00F40E10">
        <w:t>CNN</w:t>
      </w:r>
      <w:r w:rsidR="006E2BCE">
        <w:t>’s</w:t>
      </w:r>
      <w:r w:rsidRPr="00F40E10">
        <w:t xml:space="preserve"> prediction of</w:t>
      </w:r>
      <w:r>
        <w:t xml:space="preserve"> ten different 25 x 25 colour image patches extracted from the 31 x 31 colour image patch.</w:t>
      </w:r>
      <w:r w:rsidR="00F82BCC">
        <w:t xml:space="preserve"> F</w:t>
      </w:r>
      <w:r w:rsidR="00317218" w:rsidRPr="00317218">
        <w:t>our c</w:t>
      </w:r>
      <w:r w:rsidR="00F82BCC">
        <w:t>orner patches and the centre patch</w:t>
      </w:r>
      <w:r w:rsidR="00317218" w:rsidRPr="00317218">
        <w:t xml:space="preserve"> as well as their horizontal reflections (hence ten patches overall)</w:t>
      </w:r>
      <w:r w:rsidR="00F82BCC">
        <w:t>; averaging the predictions made by the CNN’s softmax layer on the ten patches.</w:t>
      </w:r>
      <w:r w:rsidR="00312658">
        <w:t xml:space="preserve"> This procedure was followed for both the </w:t>
      </w:r>
      <w:r w:rsidR="00312658" w:rsidRPr="00197A3E">
        <w:t>validation</w:t>
      </w:r>
      <w:r w:rsidR="00312658">
        <w:t xml:space="preserve"> and the testing phase.</w:t>
      </w:r>
    </w:p>
    <w:p w14:paraId="0DACAFB0" w14:textId="3FAA0D59" w:rsidR="00AB57F9" w:rsidRDefault="00F82BCC" w:rsidP="009153BA">
      <w:pPr>
        <w:spacing w:line="480" w:lineRule="auto"/>
        <w:jc w:val="both"/>
      </w:pPr>
      <w:r>
        <w:t>The soft labels assigned to the ce</w:t>
      </w:r>
      <w:r w:rsidR="001A4FC5">
        <w:t>ntreline pixels were</w:t>
      </w:r>
      <w:r>
        <w:t xml:space="preserve"> regarded as a vote for the label of the complete vessel segment, and the mean of these votes was assigned as the label for the entire vessel segment.</w:t>
      </w:r>
      <w:r w:rsidR="00B57303">
        <w:t xml:space="preserve"> </w:t>
      </w:r>
      <w:r w:rsidR="00B57303" w:rsidRPr="00D17890">
        <w:t>This procedure</w:t>
      </w:r>
      <w:r w:rsidR="009F72EC" w:rsidRPr="00D17890">
        <w:t xml:space="preserve"> was performed across the entire vasculature in the retinal images</w:t>
      </w:r>
      <w:r w:rsidR="00B57303" w:rsidRPr="00D17890">
        <w:t>.</w:t>
      </w:r>
    </w:p>
    <w:p w14:paraId="79CED370" w14:textId="2D0CA85F" w:rsidR="00AB57F9" w:rsidRDefault="00AB57F9" w:rsidP="009153BA">
      <w:pPr>
        <w:spacing w:line="480" w:lineRule="auto"/>
        <w:jc w:val="both"/>
      </w:pPr>
    </w:p>
    <w:p w14:paraId="59A41894" w14:textId="695E4E40" w:rsidR="00DC22D4" w:rsidRDefault="00DC22D4" w:rsidP="009153BA">
      <w:pPr>
        <w:spacing w:line="480" w:lineRule="auto"/>
        <w:jc w:val="both"/>
      </w:pPr>
    </w:p>
    <w:p w14:paraId="61ECE6B5" w14:textId="77777777" w:rsidR="00DC22D4" w:rsidRDefault="00DC22D4" w:rsidP="009153BA">
      <w:pPr>
        <w:spacing w:line="480" w:lineRule="auto"/>
        <w:jc w:val="both"/>
      </w:pPr>
    </w:p>
    <w:p w14:paraId="0A380186" w14:textId="77777777" w:rsidR="00870B2C" w:rsidRPr="00B92A0E" w:rsidRDefault="00870B2C" w:rsidP="009153BA">
      <w:pPr>
        <w:pStyle w:val="ListParagraph"/>
        <w:numPr>
          <w:ilvl w:val="0"/>
          <w:numId w:val="9"/>
        </w:numPr>
        <w:spacing w:line="480" w:lineRule="auto"/>
        <w:jc w:val="both"/>
        <w:rPr>
          <w:b/>
          <w:u w:val="single"/>
        </w:rPr>
      </w:pPr>
      <w:r w:rsidRPr="00B92A0E">
        <w:rPr>
          <w:b/>
          <w:u w:val="single"/>
        </w:rPr>
        <w:lastRenderedPageBreak/>
        <w:t>R</w:t>
      </w:r>
      <w:r w:rsidR="00B92A0E" w:rsidRPr="00B92A0E">
        <w:rPr>
          <w:b/>
          <w:u w:val="single"/>
        </w:rPr>
        <w:t>esults</w:t>
      </w:r>
      <w:r w:rsidRPr="00B92A0E">
        <w:rPr>
          <w:b/>
          <w:u w:val="single"/>
        </w:rPr>
        <w:t>:</w:t>
      </w:r>
    </w:p>
    <w:p w14:paraId="36ADCBA2" w14:textId="7D641EB4" w:rsidR="00BB63D2" w:rsidRPr="00A41196" w:rsidRDefault="00D34C4C" w:rsidP="009153BA">
      <w:pPr>
        <w:spacing w:line="480" w:lineRule="auto"/>
        <w:jc w:val="both"/>
      </w:pPr>
      <w:r w:rsidRPr="00A41196">
        <w:t>To evaluate the proposed system</w:t>
      </w:r>
      <w:r w:rsidR="00137B42" w:rsidRPr="00A41196">
        <w:t>, the true positives</w:t>
      </w:r>
      <w:r w:rsidR="00BB63D2" w:rsidRPr="00A41196">
        <w:t xml:space="preserve"> (TP)</w:t>
      </w:r>
      <w:r w:rsidR="00137B42" w:rsidRPr="00A41196">
        <w:t>, false positives</w:t>
      </w:r>
      <w:r w:rsidR="00BB63D2" w:rsidRPr="00A41196">
        <w:t xml:space="preserve"> (FP)</w:t>
      </w:r>
      <w:r w:rsidR="00137B42" w:rsidRPr="00A41196">
        <w:t>, true negatives</w:t>
      </w:r>
      <w:r w:rsidR="00BB63D2" w:rsidRPr="00A41196">
        <w:t xml:space="preserve"> (TN)</w:t>
      </w:r>
      <w:r w:rsidR="00137B42" w:rsidRPr="00A41196">
        <w:t xml:space="preserve"> and false negatives </w:t>
      </w:r>
      <w:r w:rsidR="00BB63D2" w:rsidRPr="00A41196">
        <w:t xml:space="preserve">(FN) </w:t>
      </w:r>
      <w:r w:rsidR="00137B42" w:rsidRPr="00A41196">
        <w:t xml:space="preserve">were calculated </w:t>
      </w:r>
      <w:r w:rsidRPr="00A41196">
        <w:t>for each vessel type (</w:t>
      </w:r>
      <w:r w:rsidR="00BB63D2" w:rsidRPr="00A41196">
        <w:t xml:space="preserve">see table </w:t>
      </w:r>
      <w:r w:rsidR="009277B3" w:rsidRPr="00A41196">
        <w:t>2</w:t>
      </w:r>
      <w:r w:rsidRPr="00A41196">
        <w:t>) and the perform</w:t>
      </w:r>
      <w:r w:rsidR="007B4B38" w:rsidRPr="00A41196">
        <w:t>ance metrics have been calculated</w:t>
      </w:r>
      <w:r w:rsidRPr="00A41196">
        <w:t xml:space="preserve"> separately for arterioles and venules </w:t>
      </w:r>
      <w:r w:rsidR="00BB63D2" w:rsidRPr="00A41196">
        <w:t xml:space="preserve">(see </w:t>
      </w:r>
      <w:r w:rsidR="00137B42" w:rsidRPr="00A41196">
        <w:t xml:space="preserve">table </w:t>
      </w:r>
      <w:r w:rsidR="009277B3" w:rsidRPr="00A41196">
        <w:t>3</w:t>
      </w:r>
      <w:r w:rsidR="00BB63D2" w:rsidRPr="00A41196">
        <w:t>)</w:t>
      </w:r>
      <w:r w:rsidR="00137B42" w:rsidRPr="00A41196">
        <w:t>.</w:t>
      </w:r>
      <w:r w:rsidR="00003C5E" w:rsidRPr="00A41196">
        <w:t xml:space="preserve"> Evaluation of </w:t>
      </w:r>
      <w:r w:rsidR="00794AE9" w:rsidRPr="00A41196">
        <w:t xml:space="preserve">the system was performed on both a </w:t>
      </w:r>
      <w:r w:rsidR="00003C5E" w:rsidRPr="00A41196">
        <w:t>centreline pixel basis and a segment</w:t>
      </w:r>
      <w:r w:rsidR="00794AE9" w:rsidRPr="00A41196">
        <w:t xml:space="preserve"> basis.</w:t>
      </w:r>
      <w:r w:rsidR="00003C5E" w:rsidRPr="00A41196">
        <w:t xml:space="preserve"> </w:t>
      </w:r>
    </w:p>
    <w:p w14:paraId="4C306015" w14:textId="77777777" w:rsidR="00F9530C" w:rsidRPr="00A41196" w:rsidRDefault="00F9530C" w:rsidP="009153BA">
      <w:pPr>
        <w:spacing w:line="480" w:lineRule="auto"/>
        <w:jc w:val="both"/>
      </w:pPr>
    </w:p>
    <w:tbl>
      <w:tblPr>
        <w:tblStyle w:val="TableGrid"/>
        <w:tblW w:w="0" w:type="auto"/>
        <w:jc w:val="center"/>
        <w:tblLook w:val="04A0" w:firstRow="1" w:lastRow="0" w:firstColumn="1" w:lastColumn="0" w:noHBand="0" w:noVBand="1"/>
      </w:tblPr>
      <w:tblGrid>
        <w:gridCol w:w="1668"/>
        <w:gridCol w:w="5244"/>
      </w:tblGrid>
      <w:tr w:rsidR="00BB63D2" w:rsidRPr="00A41196" w14:paraId="4F0D131A" w14:textId="77777777" w:rsidTr="00F9530C">
        <w:trPr>
          <w:jc w:val="center"/>
        </w:trPr>
        <w:tc>
          <w:tcPr>
            <w:tcW w:w="1668" w:type="dxa"/>
            <w:vAlign w:val="center"/>
          </w:tcPr>
          <w:p w14:paraId="0F580E6F" w14:textId="05395A94" w:rsidR="00BB63D2" w:rsidRPr="00A41196" w:rsidRDefault="00BB63D2" w:rsidP="00BB63D2">
            <w:pPr>
              <w:spacing w:line="480" w:lineRule="auto"/>
              <w:jc w:val="center"/>
            </w:pPr>
            <w:r w:rsidRPr="00A41196">
              <w:t>Measure</w:t>
            </w:r>
          </w:p>
        </w:tc>
        <w:tc>
          <w:tcPr>
            <w:tcW w:w="5244" w:type="dxa"/>
            <w:vAlign w:val="center"/>
          </w:tcPr>
          <w:p w14:paraId="402E6608" w14:textId="335889EE" w:rsidR="00BB63D2" w:rsidRPr="00A41196" w:rsidRDefault="00D746E8" w:rsidP="00BB63D2">
            <w:pPr>
              <w:spacing w:line="480" w:lineRule="auto"/>
              <w:jc w:val="center"/>
            </w:pPr>
            <w:r w:rsidRPr="00A41196">
              <w:t>Description</w:t>
            </w:r>
            <w:r w:rsidR="00A20E3C" w:rsidRPr="00A41196">
              <w:t xml:space="preserve"> of identification</w:t>
            </w:r>
          </w:p>
        </w:tc>
      </w:tr>
      <w:tr w:rsidR="00BB63D2" w:rsidRPr="00A41196" w14:paraId="4D5904A6" w14:textId="77777777" w:rsidTr="00F9530C">
        <w:trPr>
          <w:jc w:val="center"/>
        </w:trPr>
        <w:tc>
          <w:tcPr>
            <w:tcW w:w="1668" w:type="dxa"/>
            <w:vAlign w:val="center"/>
          </w:tcPr>
          <w:p w14:paraId="43A2B040" w14:textId="671365DB" w:rsidR="00BB63D2" w:rsidRPr="00A41196" w:rsidRDefault="00BB63D2" w:rsidP="00BB63D2">
            <w:pPr>
              <w:spacing w:line="480" w:lineRule="auto"/>
              <w:jc w:val="center"/>
              <w:rPr>
                <w:vertAlign w:val="subscript"/>
              </w:rPr>
            </w:pPr>
            <w:r w:rsidRPr="00A41196">
              <w:t>TP</w:t>
            </w:r>
            <w:r w:rsidR="00F9530C" w:rsidRPr="00A41196">
              <w:rPr>
                <w:vertAlign w:val="subscript"/>
              </w:rPr>
              <w:t>Venule</w:t>
            </w:r>
          </w:p>
        </w:tc>
        <w:tc>
          <w:tcPr>
            <w:tcW w:w="5244" w:type="dxa"/>
            <w:vAlign w:val="center"/>
          </w:tcPr>
          <w:p w14:paraId="53505EFD" w14:textId="6B47A4BC" w:rsidR="00BB63D2" w:rsidRPr="00A41196" w:rsidRDefault="00A20E3C" w:rsidP="00BB63D2">
            <w:pPr>
              <w:spacing w:line="480" w:lineRule="auto"/>
              <w:jc w:val="center"/>
            </w:pPr>
            <w:r w:rsidRPr="00A41196">
              <w:t>S</w:t>
            </w:r>
            <w:r w:rsidR="00D746E8" w:rsidRPr="00A41196">
              <w:t>ystem</w:t>
            </w:r>
            <w:r w:rsidRPr="00A41196">
              <w:t xml:space="preserve"> = </w:t>
            </w:r>
            <w:r w:rsidR="00F9530C" w:rsidRPr="00A41196">
              <w:t>venule,</w:t>
            </w:r>
            <w:r w:rsidR="00D746E8" w:rsidRPr="00A41196">
              <w:t xml:space="preserve"> </w:t>
            </w:r>
            <w:r w:rsidRPr="00A41196">
              <w:t>observer</w:t>
            </w:r>
            <w:r w:rsidR="00F9530C" w:rsidRPr="00A41196">
              <w:t xml:space="preserve"> = venule</w:t>
            </w:r>
          </w:p>
        </w:tc>
      </w:tr>
      <w:tr w:rsidR="00BB63D2" w:rsidRPr="00A41196" w14:paraId="18CC4525" w14:textId="77777777" w:rsidTr="00F9530C">
        <w:trPr>
          <w:jc w:val="center"/>
        </w:trPr>
        <w:tc>
          <w:tcPr>
            <w:tcW w:w="1668" w:type="dxa"/>
            <w:vAlign w:val="center"/>
          </w:tcPr>
          <w:p w14:paraId="6B142DFE" w14:textId="24B998C2" w:rsidR="00BB63D2" w:rsidRPr="00A41196" w:rsidRDefault="00BB63D2" w:rsidP="00BB63D2">
            <w:pPr>
              <w:spacing w:line="480" w:lineRule="auto"/>
              <w:jc w:val="center"/>
              <w:rPr>
                <w:vertAlign w:val="subscript"/>
              </w:rPr>
            </w:pPr>
            <w:r w:rsidRPr="00A41196">
              <w:t>FP</w:t>
            </w:r>
            <w:r w:rsidR="00F9530C" w:rsidRPr="00A41196">
              <w:rPr>
                <w:vertAlign w:val="subscript"/>
              </w:rPr>
              <w:t>Venule</w:t>
            </w:r>
          </w:p>
        </w:tc>
        <w:tc>
          <w:tcPr>
            <w:tcW w:w="5244" w:type="dxa"/>
            <w:vAlign w:val="center"/>
          </w:tcPr>
          <w:p w14:paraId="00355360" w14:textId="2C09589E" w:rsidR="00BB63D2" w:rsidRPr="00A41196" w:rsidRDefault="00F9530C" w:rsidP="00BB63D2">
            <w:pPr>
              <w:spacing w:line="480" w:lineRule="auto"/>
              <w:jc w:val="center"/>
            </w:pPr>
            <w:r w:rsidRPr="00A41196">
              <w:t>System = venule, observer = artery</w:t>
            </w:r>
          </w:p>
        </w:tc>
      </w:tr>
      <w:tr w:rsidR="00BB63D2" w:rsidRPr="00A41196" w14:paraId="046E82AC" w14:textId="77777777" w:rsidTr="00F9530C">
        <w:trPr>
          <w:jc w:val="center"/>
        </w:trPr>
        <w:tc>
          <w:tcPr>
            <w:tcW w:w="1668" w:type="dxa"/>
            <w:vAlign w:val="center"/>
          </w:tcPr>
          <w:p w14:paraId="6F8569EB" w14:textId="3B6A9641" w:rsidR="00BB63D2" w:rsidRPr="00A41196" w:rsidRDefault="00BB63D2" w:rsidP="00BB63D2">
            <w:pPr>
              <w:spacing w:line="480" w:lineRule="auto"/>
              <w:jc w:val="center"/>
              <w:rPr>
                <w:vertAlign w:val="subscript"/>
              </w:rPr>
            </w:pPr>
            <w:r w:rsidRPr="00A41196">
              <w:t>TN</w:t>
            </w:r>
            <w:r w:rsidR="00F9530C" w:rsidRPr="00A41196">
              <w:rPr>
                <w:vertAlign w:val="subscript"/>
              </w:rPr>
              <w:t>Venule</w:t>
            </w:r>
          </w:p>
        </w:tc>
        <w:tc>
          <w:tcPr>
            <w:tcW w:w="5244" w:type="dxa"/>
            <w:vAlign w:val="center"/>
          </w:tcPr>
          <w:p w14:paraId="6C3D3D88" w14:textId="06733C94" w:rsidR="00BB63D2" w:rsidRPr="00A41196" w:rsidRDefault="00F9530C" w:rsidP="00BB63D2">
            <w:pPr>
              <w:spacing w:line="480" w:lineRule="auto"/>
              <w:jc w:val="center"/>
            </w:pPr>
            <w:r w:rsidRPr="00A41196">
              <w:t>System = artery, observer = artery</w:t>
            </w:r>
          </w:p>
        </w:tc>
      </w:tr>
      <w:tr w:rsidR="00BB63D2" w:rsidRPr="00A41196" w14:paraId="67E1050B" w14:textId="77777777" w:rsidTr="00F9530C">
        <w:trPr>
          <w:jc w:val="center"/>
        </w:trPr>
        <w:tc>
          <w:tcPr>
            <w:tcW w:w="1668" w:type="dxa"/>
            <w:vAlign w:val="center"/>
          </w:tcPr>
          <w:p w14:paraId="1E97A221" w14:textId="2D5B4309" w:rsidR="00BB63D2" w:rsidRPr="00A41196" w:rsidRDefault="00BB63D2" w:rsidP="00BB63D2">
            <w:pPr>
              <w:spacing w:line="480" w:lineRule="auto"/>
              <w:jc w:val="center"/>
              <w:rPr>
                <w:vertAlign w:val="subscript"/>
              </w:rPr>
            </w:pPr>
            <w:r w:rsidRPr="00A41196">
              <w:t>FN</w:t>
            </w:r>
            <w:r w:rsidR="00F9530C" w:rsidRPr="00A41196">
              <w:rPr>
                <w:vertAlign w:val="subscript"/>
              </w:rPr>
              <w:t>Venule</w:t>
            </w:r>
          </w:p>
        </w:tc>
        <w:tc>
          <w:tcPr>
            <w:tcW w:w="5244" w:type="dxa"/>
            <w:vAlign w:val="center"/>
          </w:tcPr>
          <w:p w14:paraId="3A3394D2" w14:textId="6479D77C" w:rsidR="00BB63D2" w:rsidRPr="00A41196" w:rsidRDefault="00F9530C" w:rsidP="00BB63D2">
            <w:pPr>
              <w:spacing w:line="480" w:lineRule="auto"/>
              <w:jc w:val="center"/>
            </w:pPr>
            <w:r w:rsidRPr="00A41196">
              <w:t>System = artery, observer = venule</w:t>
            </w:r>
          </w:p>
        </w:tc>
      </w:tr>
      <w:tr w:rsidR="00BB63D2" w:rsidRPr="00A41196" w14:paraId="10180404" w14:textId="77777777" w:rsidTr="00F9530C">
        <w:trPr>
          <w:jc w:val="center"/>
        </w:trPr>
        <w:tc>
          <w:tcPr>
            <w:tcW w:w="1668" w:type="dxa"/>
            <w:vAlign w:val="center"/>
          </w:tcPr>
          <w:p w14:paraId="3E8B5F26" w14:textId="553E1654" w:rsidR="00BB63D2" w:rsidRPr="00A41196" w:rsidRDefault="00BB63D2" w:rsidP="00BB63D2">
            <w:pPr>
              <w:spacing w:line="480" w:lineRule="auto"/>
              <w:jc w:val="center"/>
              <w:rPr>
                <w:vertAlign w:val="subscript"/>
              </w:rPr>
            </w:pPr>
            <w:r w:rsidRPr="00A41196">
              <w:t>TP</w:t>
            </w:r>
            <w:r w:rsidR="0027010F" w:rsidRPr="00A41196">
              <w:rPr>
                <w:vertAlign w:val="subscript"/>
              </w:rPr>
              <w:t>Arteriole</w:t>
            </w:r>
          </w:p>
        </w:tc>
        <w:tc>
          <w:tcPr>
            <w:tcW w:w="5244" w:type="dxa"/>
            <w:vAlign w:val="center"/>
          </w:tcPr>
          <w:p w14:paraId="03CDFAB7" w14:textId="0D252186" w:rsidR="00BB63D2" w:rsidRPr="00A41196" w:rsidRDefault="00F9530C" w:rsidP="00BB63D2">
            <w:pPr>
              <w:spacing w:line="480" w:lineRule="auto"/>
              <w:jc w:val="center"/>
            </w:pPr>
            <w:r w:rsidRPr="00A41196">
              <w:t>System = artery, observer = artery</w:t>
            </w:r>
          </w:p>
        </w:tc>
      </w:tr>
      <w:tr w:rsidR="00BB63D2" w:rsidRPr="00A41196" w14:paraId="5F72DE40" w14:textId="77777777" w:rsidTr="00F9530C">
        <w:trPr>
          <w:jc w:val="center"/>
        </w:trPr>
        <w:tc>
          <w:tcPr>
            <w:tcW w:w="1668" w:type="dxa"/>
            <w:vAlign w:val="center"/>
          </w:tcPr>
          <w:p w14:paraId="045ED683" w14:textId="6F24D864" w:rsidR="00BB63D2" w:rsidRPr="00A41196" w:rsidRDefault="00BB63D2" w:rsidP="00BB63D2">
            <w:pPr>
              <w:spacing w:line="480" w:lineRule="auto"/>
              <w:jc w:val="center"/>
              <w:rPr>
                <w:vertAlign w:val="subscript"/>
              </w:rPr>
            </w:pPr>
            <w:r w:rsidRPr="00A41196">
              <w:t>FP</w:t>
            </w:r>
            <w:r w:rsidR="0027010F" w:rsidRPr="00A41196">
              <w:rPr>
                <w:vertAlign w:val="subscript"/>
              </w:rPr>
              <w:t>Arteriole</w:t>
            </w:r>
          </w:p>
        </w:tc>
        <w:tc>
          <w:tcPr>
            <w:tcW w:w="5244" w:type="dxa"/>
            <w:vAlign w:val="center"/>
          </w:tcPr>
          <w:p w14:paraId="455816E3" w14:textId="1CE73476" w:rsidR="00BB63D2" w:rsidRPr="00A41196" w:rsidRDefault="00F9530C" w:rsidP="00BB63D2">
            <w:pPr>
              <w:spacing w:line="480" w:lineRule="auto"/>
              <w:jc w:val="center"/>
            </w:pPr>
            <w:r w:rsidRPr="00A41196">
              <w:t>System = artery, observer = venule</w:t>
            </w:r>
          </w:p>
        </w:tc>
      </w:tr>
      <w:tr w:rsidR="00BB63D2" w:rsidRPr="00A41196" w14:paraId="01929E66" w14:textId="77777777" w:rsidTr="00F9530C">
        <w:trPr>
          <w:jc w:val="center"/>
        </w:trPr>
        <w:tc>
          <w:tcPr>
            <w:tcW w:w="1668" w:type="dxa"/>
            <w:vAlign w:val="center"/>
          </w:tcPr>
          <w:p w14:paraId="54C52AA5" w14:textId="647BC88A" w:rsidR="00BB63D2" w:rsidRPr="00A41196" w:rsidRDefault="00BB63D2" w:rsidP="00BB63D2">
            <w:pPr>
              <w:spacing w:line="480" w:lineRule="auto"/>
              <w:jc w:val="center"/>
              <w:rPr>
                <w:vertAlign w:val="subscript"/>
              </w:rPr>
            </w:pPr>
            <w:r w:rsidRPr="00A41196">
              <w:t>TN</w:t>
            </w:r>
            <w:r w:rsidR="0027010F" w:rsidRPr="00A41196">
              <w:rPr>
                <w:vertAlign w:val="subscript"/>
              </w:rPr>
              <w:t>Arteriole</w:t>
            </w:r>
          </w:p>
        </w:tc>
        <w:tc>
          <w:tcPr>
            <w:tcW w:w="5244" w:type="dxa"/>
            <w:vAlign w:val="center"/>
          </w:tcPr>
          <w:p w14:paraId="2B01DD46" w14:textId="6C841E71" w:rsidR="00BB63D2" w:rsidRPr="00A41196" w:rsidRDefault="00F9530C" w:rsidP="00BB63D2">
            <w:pPr>
              <w:spacing w:line="480" w:lineRule="auto"/>
              <w:jc w:val="center"/>
            </w:pPr>
            <w:r w:rsidRPr="00A41196">
              <w:t>System = venule, observer = venule</w:t>
            </w:r>
          </w:p>
        </w:tc>
      </w:tr>
      <w:tr w:rsidR="00BB63D2" w:rsidRPr="00A41196" w14:paraId="631EC820" w14:textId="77777777" w:rsidTr="00F9530C">
        <w:trPr>
          <w:jc w:val="center"/>
        </w:trPr>
        <w:tc>
          <w:tcPr>
            <w:tcW w:w="1668" w:type="dxa"/>
            <w:vAlign w:val="center"/>
          </w:tcPr>
          <w:p w14:paraId="736EBEAD" w14:textId="1E699B12" w:rsidR="00BB63D2" w:rsidRPr="00A41196" w:rsidRDefault="00F9530C" w:rsidP="00BB63D2">
            <w:pPr>
              <w:spacing w:line="480" w:lineRule="auto"/>
              <w:jc w:val="center"/>
              <w:rPr>
                <w:vertAlign w:val="subscript"/>
              </w:rPr>
            </w:pPr>
            <w:r w:rsidRPr="00A41196">
              <w:t>FN</w:t>
            </w:r>
            <w:r w:rsidR="0027010F" w:rsidRPr="00A41196">
              <w:rPr>
                <w:vertAlign w:val="subscript"/>
              </w:rPr>
              <w:t>Arteriole</w:t>
            </w:r>
          </w:p>
        </w:tc>
        <w:tc>
          <w:tcPr>
            <w:tcW w:w="5244" w:type="dxa"/>
            <w:vAlign w:val="center"/>
          </w:tcPr>
          <w:p w14:paraId="7A95E27D" w14:textId="3E9625F3" w:rsidR="00BB63D2" w:rsidRPr="00A41196" w:rsidRDefault="00F9530C" w:rsidP="00BB63D2">
            <w:pPr>
              <w:spacing w:line="480" w:lineRule="auto"/>
              <w:jc w:val="center"/>
            </w:pPr>
            <w:r w:rsidRPr="00A41196">
              <w:t>System = venule, observer = artery</w:t>
            </w:r>
          </w:p>
        </w:tc>
      </w:tr>
    </w:tbl>
    <w:p w14:paraId="0DB15A34" w14:textId="44FCA7D2" w:rsidR="00D746E8" w:rsidRPr="00A41196" w:rsidRDefault="00A20E3C" w:rsidP="00BB63D2">
      <w:pPr>
        <w:spacing w:line="480" w:lineRule="auto"/>
        <w:jc w:val="center"/>
      </w:pPr>
      <w:r w:rsidRPr="00A41196">
        <w:t>Table</w:t>
      </w:r>
      <w:r w:rsidR="009277B3" w:rsidRPr="00A41196">
        <w:t xml:space="preserve"> 2</w:t>
      </w:r>
      <w:r w:rsidRPr="00A41196">
        <w:t xml:space="preserve">: Vessel classification measures, calculated separately </w:t>
      </w:r>
      <w:r w:rsidR="00794AE9" w:rsidRPr="00A41196">
        <w:t>on a</w:t>
      </w:r>
      <w:r w:rsidRPr="00A41196">
        <w:t xml:space="preserve"> centreline pixel basis and on a segment basis.</w:t>
      </w:r>
    </w:p>
    <w:p w14:paraId="2BBEF676" w14:textId="6A552010" w:rsidR="00DC22D4" w:rsidRDefault="00DC22D4" w:rsidP="00BB63D2">
      <w:pPr>
        <w:spacing w:line="480" w:lineRule="auto"/>
        <w:jc w:val="center"/>
        <w:rPr>
          <w:highlight w:val="yellow"/>
        </w:rPr>
      </w:pPr>
    </w:p>
    <w:p w14:paraId="5EBC02F1" w14:textId="36061648" w:rsidR="00DC22D4" w:rsidRDefault="00DC22D4" w:rsidP="00BB63D2">
      <w:pPr>
        <w:spacing w:line="480" w:lineRule="auto"/>
        <w:jc w:val="center"/>
        <w:rPr>
          <w:highlight w:val="yellow"/>
        </w:rPr>
      </w:pPr>
    </w:p>
    <w:p w14:paraId="229186F3" w14:textId="639997A7" w:rsidR="00DC22D4" w:rsidRDefault="00DC22D4" w:rsidP="00BB63D2">
      <w:pPr>
        <w:spacing w:line="480" w:lineRule="auto"/>
        <w:jc w:val="center"/>
        <w:rPr>
          <w:highlight w:val="yellow"/>
        </w:rPr>
      </w:pPr>
    </w:p>
    <w:p w14:paraId="165BDCDA" w14:textId="74E04834" w:rsidR="00DC22D4" w:rsidRDefault="00DC22D4" w:rsidP="00BB63D2">
      <w:pPr>
        <w:spacing w:line="480" w:lineRule="auto"/>
        <w:jc w:val="center"/>
        <w:rPr>
          <w:highlight w:val="yellow"/>
        </w:rPr>
      </w:pPr>
    </w:p>
    <w:p w14:paraId="5B3ED8F1" w14:textId="77777777" w:rsidR="00DC22D4" w:rsidRPr="003E486D" w:rsidRDefault="00DC22D4" w:rsidP="00BB63D2">
      <w:pPr>
        <w:spacing w:line="480" w:lineRule="auto"/>
        <w:jc w:val="center"/>
        <w:rPr>
          <w:highlight w:val="yellow"/>
        </w:rPr>
      </w:pPr>
    </w:p>
    <w:tbl>
      <w:tblPr>
        <w:tblStyle w:val="TableGrid"/>
        <w:tblW w:w="0" w:type="auto"/>
        <w:jc w:val="center"/>
        <w:tblLook w:val="04A0" w:firstRow="1" w:lastRow="0" w:firstColumn="1" w:lastColumn="0" w:noHBand="0" w:noVBand="1"/>
      </w:tblPr>
      <w:tblGrid>
        <w:gridCol w:w="3626"/>
        <w:gridCol w:w="3627"/>
      </w:tblGrid>
      <w:tr w:rsidR="009A4FFE" w:rsidRPr="00A41196" w14:paraId="1E7A97BC" w14:textId="77777777" w:rsidTr="009A4FFE">
        <w:trPr>
          <w:trHeight w:val="528"/>
          <w:jc w:val="center"/>
        </w:trPr>
        <w:tc>
          <w:tcPr>
            <w:tcW w:w="3626" w:type="dxa"/>
          </w:tcPr>
          <w:p w14:paraId="7F06A9C1" w14:textId="5374F692" w:rsidR="009A4FFE" w:rsidRPr="00A41196" w:rsidRDefault="009A4FFE" w:rsidP="00AC682F">
            <w:pPr>
              <w:spacing w:line="480" w:lineRule="auto"/>
              <w:jc w:val="center"/>
            </w:pPr>
            <w:r w:rsidRPr="00A41196">
              <w:lastRenderedPageBreak/>
              <w:t>Measure</w:t>
            </w:r>
          </w:p>
        </w:tc>
        <w:tc>
          <w:tcPr>
            <w:tcW w:w="3627" w:type="dxa"/>
          </w:tcPr>
          <w:p w14:paraId="3DAB4999" w14:textId="60F5AB58" w:rsidR="009A4FFE" w:rsidRPr="00A41196" w:rsidRDefault="009A4FFE" w:rsidP="009A4FFE">
            <w:pPr>
              <w:spacing w:line="480" w:lineRule="auto"/>
              <w:jc w:val="center"/>
            </w:pPr>
            <w:r w:rsidRPr="00A41196">
              <w:t>Description</w:t>
            </w:r>
          </w:p>
        </w:tc>
      </w:tr>
      <w:tr w:rsidR="009A4FFE" w:rsidRPr="00A41196" w14:paraId="2FF419A7" w14:textId="77777777" w:rsidTr="009A4FFE">
        <w:trPr>
          <w:trHeight w:val="543"/>
          <w:jc w:val="center"/>
        </w:trPr>
        <w:tc>
          <w:tcPr>
            <w:tcW w:w="3626" w:type="dxa"/>
          </w:tcPr>
          <w:p w14:paraId="601BD572" w14:textId="5E63A21A" w:rsidR="009A4FFE" w:rsidRPr="00A41196" w:rsidRDefault="009A4FFE" w:rsidP="00AC682F">
            <w:pPr>
              <w:spacing w:line="480" w:lineRule="auto"/>
              <w:jc w:val="center"/>
            </w:pPr>
            <w:r w:rsidRPr="00A41196">
              <w:t>Sensitivity</w:t>
            </w:r>
          </w:p>
        </w:tc>
        <w:tc>
          <w:tcPr>
            <w:tcW w:w="3627" w:type="dxa"/>
          </w:tcPr>
          <w:p w14:paraId="26D86190" w14:textId="78FD2112" w:rsidR="009A4FFE" w:rsidRPr="00A41196" w:rsidRDefault="009A4FFE" w:rsidP="009A4FFE">
            <w:pPr>
              <w:spacing w:line="480" w:lineRule="auto"/>
              <w:jc w:val="center"/>
            </w:pPr>
            <w:r w:rsidRPr="00A41196">
              <w:t>TP/(TP+FN)</w:t>
            </w:r>
          </w:p>
        </w:tc>
      </w:tr>
      <w:tr w:rsidR="009A4FFE" w:rsidRPr="00A41196" w14:paraId="45A61246" w14:textId="77777777" w:rsidTr="009A4FFE">
        <w:trPr>
          <w:trHeight w:val="528"/>
          <w:jc w:val="center"/>
        </w:trPr>
        <w:tc>
          <w:tcPr>
            <w:tcW w:w="3626" w:type="dxa"/>
          </w:tcPr>
          <w:p w14:paraId="4288F3B5" w14:textId="5EA47051" w:rsidR="009A4FFE" w:rsidRPr="00A41196" w:rsidRDefault="009A4FFE" w:rsidP="00AC682F">
            <w:pPr>
              <w:spacing w:line="480" w:lineRule="auto"/>
              <w:jc w:val="center"/>
            </w:pPr>
            <w:r w:rsidRPr="00A41196">
              <w:t>Specificity</w:t>
            </w:r>
          </w:p>
        </w:tc>
        <w:tc>
          <w:tcPr>
            <w:tcW w:w="3627" w:type="dxa"/>
          </w:tcPr>
          <w:p w14:paraId="1AFA5101" w14:textId="10F1AB11" w:rsidR="009A4FFE" w:rsidRPr="00A41196" w:rsidRDefault="009A4FFE" w:rsidP="009A4FFE">
            <w:pPr>
              <w:spacing w:line="480" w:lineRule="auto"/>
              <w:jc w:val="center"/>
            </w:pPr>
            <w:r w:rsidRPr="00A41196">
              <w:t>TN/(TN+FP)</w:t>
            </w:r>
          </w:p>
        </w:tc>
      </w:tr>
      <w:tr w:rsidR="009A4FFE" w:rsidRPr="00A41196" w14:paraId="1C7738EB" w14:textId="77777777" w:rsidTr="009A4FFE">
        <w:trPr>
          <w:trHeight w:val="543"/>
          <w:jc w:val="center"/>
        </w:trPr>
        <w:tc>
          <w:tcPr>
            <w:tcW w:w="3626" w:type="dxa"/>
          </w:tcPr>
          <w:p w14:paraId="0F17DAFA" w14:textId="0C5BFDDA" w:rsidR="009A4FFE" w:rsidRPr="00A41196" w:rsidRDefault="009A4FFE" w:rsidP="00AC682F">
            <w:pPr>
              <w:spacing w:line="480" w:lineRule="auto"/>
              <w:jc w:val="center"/>
            </w:pPr>
            <w:r w:rsidRPr="00A41196">
              <w:t>Positive Predictive Value</w:t>
            </w:r>
          </w:p>
        </w:tc>
        <w:tc>
          <w:tcPr>
            <w:tcW w:w="3627" w:type="dxa"/>
          </w:tcPr>
          <w:p w14:paraId="2138709B" w14:textId="12C1B7D4" w:rsidR="009A4FFE" w:rsidRPr="00A41196" w:rsidRDefault="009A4FFE" w:rsidP="009A4FFE">
            <w:pPr>
              <w:spacing w:line="480" w:lineRule="auto"/>
              <w:jc w:val="center"/>
            </w:pPr>
            <w:r w:rsidRPr="00A41196">
              <w:t>TP/(TP+FP)</w:t>
            </w:r>
          </w:p>
        </w:tc>
      </w:tr>
      <w:tr w:rsidR="009A4FFE" w:rsidRPr="00A41196" w14:paraId="03C53588" w14:textId="77777777" w:rsidTr="009A4FFE">
        <w:trPr>
          <w:trHeight w:val="528"/>
          <w:jc w:val="center"/>
        </w:trPr>
        <w:tc>
          <w:tcPr>
            <w:tcW w:w="3626" w:type="dxa"/>
          </w:tcPr>
          <w:p w14:paraId="24CF5009" w14:textId="0078EC21" w:rsidR="009A4FFE" w:rsidRPr="00A41196" w:rsidRDefault="009A4FFE" w:rsidP="00AC682F">
            <w:pPr>
              <w:spacing w:line="480" w:lineRule="auto"/>
              <w:jc w:val="center"/>
            </w:pPr>
            <w:r w:rsidRPr="00A41196">
              <w:t>Negative predictive Value</w:t>
            </w:r>
          </w:p>
        </w:tc>
        <w:tc>
          <w:tcPr>
            <w:tcW w:w="3627" w:type="dxa"/>
          </w:tcPr>
          <w:p w14:paraId="403E39BE" w14:textId="799FEC9C" w:rsidR="009A4FFE" w:rsidRPr="00A41196" w:rsidRDefault="009A4FFE" w:rsidP="009A4FFE">
            <w:pPr>
              <w:spacing w:line="480" w:lineRule="auto"/>
              <w:jc w:val="center"/>
            </w:pPr>
            <w:r w:rsidRPr="00A41196">
              <w:t>TN/(TN+FN)</w:t>
            </w:r>
          </w:p>
        </w:tc>
      </w:tr>
      <w:tr w:rsidR="009A4FFE" w:rsidRPr="00A41196" w14:paraId="1CD882C0" w14:textId="77777777" w:rsidTr="009A4FFE">
        <w:trPr>
          <w:trHeight w:val="543"/>
          <w:jc w:val="center"/>
        </w:trPr>
        <w:tc>
          <w:tcPr>
            <w:tcW w:w="3626" w:type="dxa"/>
          </w:tcPr>
          <w:p w14:paraId="3FA341CD" w14:textId="490DF85E" w:rsidR="009A4FFE" w:rsidRPr="00A41196" w:rsidRDefault="009A4FFE" w:rsidP="00AC682F">
            <w:pPr>
              <w:spacing w:line="480" w:lineRule="auto"/>
              <w:jc w:val="center"/>
            </w:pPr>
            <w:r w:rsidRPr="00A41196">
              <w:t>Positive Likelihood Ratio</w:t>
            </w:r>
          </w:p>
        </w:tc>
        <w:tc>
          <w:tcPr>
            <w:tcW w:w="3627" w:type="dxa"/>
          </w:tcPr>
          <w:p w14:paraId="7520336E" w14:textId="40997A0E" w:rsidR="009A4FFE" w:rsidRPr="00A41196" w:rsidRDefault="009A4FFE" w:rsidP="009A4FFE">
            <w:pPr>
              <w:spacing w:line="480" w:lineRule="auto"/>
              <w:jc w:val="center"/>
            </w:pPr>
            <w:r w:rsidRPr="00A41196">
              <w:t>Sensitivity/(1-Specificity)</w:t>
            </w:r>
          </w:p>
        </w:tc>
      </w:tr>
      <w:tr w:rsidR="009A4FFE" w:rsidRPr="00A41196" w14:paraId="125B1721" w14:textId="77777777" w:rsidTr="009A4FFE">
        <w:trPr>
          <w:trHeight w:val="528"/>
          <w:jc w:val="center"/>
        </w:trPr>
        <w:tc>
          <w:tcPr>
            <w:tcW w:w="3626" w:type="dxa"/>
          </w:tcPr>
          <w:p w14:paraId="391CC343" w14:textId="724BE6D2" w:rsidR="009A4FFE" w:rsidRPr="00A41196" w:rsidRDefault="009A4FFE" w:rsidP="00AC682F">
            <w:pPr>
              <w:spacing w:line="480" w:lineRule="auto"/>
              <w:jc w:val="center"/>
            </w:pPr>
            <w:r w:rsidRPr="00A41196">
              <w:t>Negative Likelihood Ratio</w:t>
            </w:r>
          </w:p>
        </w:tc>
        <w:tc>
          <w:tcPr>
            <w:tcW w:w="3627" w:type="dxa"/>
          </w:tcPr>
          <w:p w14:paraId="1F7BAE12" w14:textId="059F57BA" w:rsidR="009A4FFE" w:rsidRPr="00A41196" w:rsidRDefault="009A4FFE" w:rsidP="009A4FFE">
            <w:pPr>
              <w:spacing w:line="480" w:lineRule="auto"/>
              <w:jc w:val="center"/>
            </w:pPr>
            <w:r w:rsidRPr="00A41196">
              <w:t>(1-Senitivity)/Specificity</w:t>
            </w:r>
          </w:p>
        </w:tc>
      </w:tr>
      <w:tr w:rsidR="009A4FFE" w:rsidRPr="00A41196" w14:paraId="0AB454B6" w14:textId="77777777" w:rsidTr="009A4FFE">
        <w:trPr>
          <w:trHeight w:val="528"/>
          <w:jc w:val="center"/>
        </w:trPr>
        <w:tc>
          <w:tcPr>
            <w:tcW w:w="3626" w:type="dxa"/>
          </w:tcPr>
          <w:p w14:paraId="4B930004" w14:textId="66136630" w:rsidR="009A4FFE" w:rsidRPr="00A41196" w:rsidRDefault="009A4FFE" w:rsidP="00AC682F">
            <w:pPr>
              <w:spacing w:line="480" w:lineRule="auto"/>
              <w:jc w:val="center"/>
            </w:pPr>
            <w:r w:rsidRPr="00A41196">
              <w:t>Accuracy</w:t>
            </w:r>
          </w:p>
        </w:tc>
        <w:tc>
          <w:tcPr>
            <w:tcW w:w="3627" w:type="dxa"/>
          </w:tcPr>
          <w:p w14:paraId="617467AD" w14:textId="0875CE20" w:rsidR="009A4FFE" w:rsidRPr="00A41196" w:rsidRDefault="009A4FFE" w:rsidP="009A4FFE">
            <w:pPr>
              <w:spacing w:line="480" w:lineRule="auto"/>
              <w:jc w:val="center"/>
            </w:pPr>
            <w:r w:rsidRPr="00A41196">
              <w:t>(TP+TN)/(TP+FP+TN+FN)</w:t>
            </w:r>
          </w:p>
        </w:tc>
      </w:tr>
    </w:tbl>
    <w:p w14:paraId="571125BC" w14:textId="37ABB5DD" w:rsidR="00BB63D2" w:rsidRDefault="009277B3" w:rsidP="0027010F">
      <w:pPr>
        <w:spacing w:line="480" w:lineRule="auto"/>
        <w:jc w:val="center"/>
      </w:pPr>
      <w:r w:rsidRPr="00A41196">
        <w:t>Table 3</w:t>
      </w:r>
      <w:r w:rsidR="0027010F" w:rsidRPr="00A41196">
        <w:t>: Performance metric</w:t>
      </w:r>
      <w:r w:rsidR="003C5EB0" w:rsidRPr="00A41196">
        <w:t>s</w:t>
      </w:r>
      <w:r w:rsidR="0027010F" w:rsidRPr="00A41196">
        <w:t xml:space="preserve"> for vessel classification, </w:t>
      </w:r>
      <w:r w:rsidR="00794AE9" w:rsidRPr="00A41196">
        <w:t>calculated separately on a</w:t>
      </w:r>
      <w:r w:rsidR="0027010F" w:rsidRPr="00A41196">
        <w:t xml:space="preserve"> centreline pixel basis and on a segment basis. Also, calculated separately </w:t>
      </w:r>
      <w:r w:rsidR="003C5EB0" w:rsidRPr="00A41196">
        <w:t>for venules</w:t>
      </w:r>
      <w:r w:rsidR="0027010F" w:rsidRPr="00A41196">
        <w:t xml:space="preserve"> using</w:t>
      </w:r>
      <w:r w:rsidR="003C5EB0" w:rsidRPr="00A41196">
        <w:t xml:space="preserve"> TP</w:t>
      </w:r>
      <w:r w:rsidR="003C5EB0" w:rsidRPr="00A41196">
        <w:rPr>
          <w:vertAlign w:val="subscript"/>
        </w:rPr>
        <w:t>Venule</w:t>
      </w:r>
      <w:r w:rsidR="003C5EB0" w:rsidRPr="00A41196">
        <w:t>, FP</w:t>
      </w:r>
      <w:r w:rsidR="003C5EB0" w:rsidRPr="00A41196">
        <w:rPr>
          <w:vertAlign w:val="subscript"/>
        </w:rPr>
        <w:t>Venule</w:t>
      </w:r>
      <w:r w:rsidR="003C5EB0" w:rsidRPr="00A41196">
        <w:t>, TN</w:t>
      </w:r>
      <w:r w:rsidR="003C5EB0" w:rsidRPr="00A41196">
        <w:rPr>
          <w:vertAlign w:val="subscript"/>
        </w:rPr>
        <w:t>Venule</w:t>
      </w:r>
      <w:r w:rsidR="003C5EB0" w:rsidRPr="00A41196">
        <w:t>, FN</w:t>
      </w:r>
      <w:r w:rsidR="003C5EB0" w:rsidRPr="00A41196">
        <w:rPr>
          <w:vertAlign w:val="subscript"/>
        </w:rPr>
        <w:t>Venule</w:t>
      </w:r>
      <w:r w:rsidR="003C5EB0" w:rsidRPr="00A41196">
        <w:t xml:space="preserve"> and arterioles using TP</w:t>
      </w:r>
      <w:r w:rsidR="003C5EB0" w:rsidRPr="00A41196">
        <w:rPr>
          <w:vertAlign w:val="subscript"/>
        </w:rPr>
        <w:t>Arteriole</w:t>
      </w:r>
      <w:r w:rsidR="003C5EB0" w:rsidRPr="00A41196">
        <w:t>, FP</w:t>
      </w:r>
      <w:r w:rsidR="003C5EB0" w:rsidRPr="00A41196">
        <w:rPr>
          <w:vertAlign w:val="subscript"/>
        </w:rPr>
        <w:t>Arteriole</w:t>
      </w:r>
      <w:r w:rsidR="003C5EB0" w:rsidRPr="00A41196">
        <w:t>, TN</w:t>
      </w:r>
      <w:r w:rsidR="003C5EB0" w:rsidRPr="00A41196">
        <w:rPr>
          <w:vertAlign w:val="subscript"/>
        </w:rPr>
        <w:t>Arteriole</w:t>
      </w:r>
      <w:r w:rsidR="003C5EB0" w:rsidRPr="00A41196">
        <w:t>, FN</w:t>
      </w:r>
      <w:r w:rsidR="003C5EB0" w:rsidRPr="00A41196">
        <w:rPr>
          <w:vertAlign w:val="subscript"/>
        </w:rPr>
        <w:t>Arteriole</w:t>
      </w:r>
      <w:r w:rsidR="003C5EB0" w:rsidRPr="00A41196">
        <w:t>.</w:t>
      </w:r>
    </w:p>
    <w:p w14:paraId="219F3558" w14:textId="7F25EA34" w:rsidR="002A3EEE" w:rsidRPr="00A41196" w:rsidRDefault="009156EB" w:rsidP="009153BA">
      <w:pPr>
        <w:spacing w:line="480" w:lineRule="auto"/>
        <w:jc w:val="both"/>
      </w:pPr>
      <w:r w:rsidRPr="009156EB">
        <w:t>In the</w:t>
      </w:r>
      <w:r w:rsidR="00924A49">
        <w:t xml:space="preserve"> first instance, the methodology</w:t>
      </w:r>
      <w:r w:rsidRPr="009156EB">
        <w:t xml:space="preserve"> was </w:t>
      </w:r>
      <w:r w:rsidRPr="00D17890">
        <w:t xml:space="preserve">evaluated </w:t>
      </w:r>
      <w:r w:rsidR="00B57303" w:rsidRPr="00D17890">
        <w:t>(using the test data)</w:t>
      </w:r>
      <w:r w:rsidR="00B57303">
        <w:t xml:space="preserve"> </w:t>
      </w:r>
      <w:r w:rsidRPr="009156EB">
        <w:t xml:space="preserve">in terms of </w:t>
      </w:r>
      <w:r w:rsidR="00794AE9">
        <w:t>a</w:t>
      </w:r>
      <w:r w:rsidRPr="009156EB">
        <w:t xml:space="preserve"> centreline pixel </w:t>
      </w:r>
      <w:r w:rsidR="00924A49">
        <w:t>basis</w:t>
      </w:r>
      <w:r w:rsidR="00C90196">
        <w:t xml:space="preserve"> prior to the implementation of the voting strategy for the </w:t>
      </w:r>
      <w:r w:rsidR="00C90196" w:rsidRPr="00A41196">
        <w:t>segment label</w:t>
      </w:r>
      <w:r w:rsidR="008E11FB" w:rsidRPr="00A41196">
        <w:t>. This gives a</w:t>
      </w:r>
      <w:r w:rsidR="00924A49" w:rsidRPr="00A41196">
        <w:t xml:space="preserve"> direct sight into the classifier’s performance.</w:t>
      </w:r>
      <w:r w:rsidR="001D6BF0" w:rsidRPr="00A41196">
        <w:t xml:space="preserve"> </w:t>
      </w:r>
      <w:r w:rsidR="00430C95" w:rsidRPr="00A41196">
        <w:t xml:space="preserve">These results are presented in </w:t>
      </w:r>
      <w:r w:rsidR="009277B3" w:rsidRPr="00A41196">
        <w:t>table 4</w:t>
      </w:r>
      <w:r w:rsidR="00430C95" w:rsidRPr="00A41196">
        <w:t xml:space="preserve"> along with the per</w:t>
      </w:r>
      <w:r w:rsidR="00BE57B1" w:rsidRPr="00A41196">
        <w:t>formance of the baseline method</w:t>
      </w:r>
      <w:r w:rsidR="00430C95" w:rsidRPr="00A41196">
        <w:t xml:space="preserve"> </w:t>
      </w:r>
      <w:r w:rsidR="0010241A" w:rsidRPr="00A41196">
        <w:t xml:space="preserve">in </w:t>
      </w:r>
      <w:r w:rsidR="00430C95" w:rsidRPr="00A41196">
        <w:t>which</w:t>
      </w:r>
      <w:r w:rsidR="0010241A" w:rsidRPr="00A41196">
        <w:t xml:space="preserve"> we</w:t>
      </w:r>
      <w:r w:rsidR="00430C95" w:rsidRPr="00A41196">
        <w:t xml:space="preserve"> implemented </w:t>
      </w:r>
      <w:r w:rsidR="00BE57B1" w:rsidRPr="00A41196">
        <w:t xml:space="preserve">the approach by Fraz </w:t>
      </w:r>
      <w:r w:rsidR="00E64C84" w:rsidRPr="00A41196">
        <w:fldChar w:fldCharType="begin"/>
      </w:r>
      <w:r w:rsidR="00E64C84" w:rsidRPr="00A41196">
        <w:instrText>ADDIN RW.CITE{{30 Fraz,M.M. 2014}}</w:instrText>
      </w:r>
      <w:r w:rsidR="00E64C84" w:rsidRPr="00A41196">
        <w:fldChar w:fldCharType="separate"/>
      </w:r>
      <w:r w:rsidR="005F1CDE" w:rsidRPr="00A41196">
        <w:t>[15]</w:t>
      </w:r>
      <w:r w:rsidR="00E64C84" w:rsidRPr="00A41196">
        <w:fldChar w:fldCharType="end"/>
      </w:r>
      <w:r w:rsidR="00430C95" w:rsidRPr="00A41196">
        <w:t xml:space="preserve"> on the exact same </w:t>
      </w:r>
      <w:r w:rsidR="002C1FAE" w:rsidRPr="00A41196">
        <w:t>UK Biobank</w:t>
      </w:r>
      <w:r w:rsidR="00FE3928" w:rsidRPr="00A41196">
        <w:t xml:space="preserve"> </w:t>
      </w:r>
      <w:r w:rsidR="0010241A" w:rsidRPr="00A41196">
        <w:t>data</w:t>
      </w:r>
      <w:r w:rsidR="00430C95" w:rsidRPr="00A41196">
        <w:t xml:space="preserve">. The proposed CNN achieves an accuracy of </w:t>
      </w:r>
      <w:r w:rsidR="002A3EEE" w:rsidRPr="00A41196">
        <w:t>82.26% (pixel basis).</w:t>
      </w:r>
    </w:p>
    <w:p w14:paraId="6866D925" w14:textId="322D4BB2" w:rsidR="00147B27" w:rsidRPr="009153BA" w:rsidRDefault="002A3EEE" w:rsidP="009153BA">
      <w:pPr>
        <w:spacing w:line="480" w:lineRule="auto"/>
        <w:jc w:val="both"/>
      </w:pPr>
      <w:r w:rsidRPr="00A41196">
        <w:t xml:space="preserve">Following the </w:t>
      </w:r>
      <w:r w:rsidR="004A79D7" w:rsidRPr="00A41196">
        <w:t>segment voting strategy</w:t>
      </w:r>
      <w:r w:rsidRPr="00A41196">
        <w:t xml:space="preserve"> the accuracy on a pixel basis increases to </w:t>
      </w:r>
      <w:r w:rsidR="000045C5" w:rsidRPr="00A41196">
        <w:t>86.97</w:t>
      </w:r>
      <w:r w:rsidRPr="00A41196">
        <w:t>%</w:t>
      </w:r>
      <w:r w:rsidR="004A79D7" w:rsidRPr="00A41196">
        <w:t xml:space="preserve"> (consider all centreline pixels within the segment take on the label of the segment)</w:t>
      </w:r>
      <w:r w:rsidRPr="00A41196">
        <w:t xml:space="preserve"> and the accuracy on a segment basis is </w:t>
      </w:r>
      <w:r w:rsidR="000045C5" w:rsidRPr="00A41196">
        <w:t>85.24</w:t>
      </w:r>
      <w:r w:rsidRPr="00A41196">
        <w:t>%.</w:t>
      </w:r>
      <w:r w:rsidR="005A0C1A" w:rsidRPr="00A41196">
        <w:t xml:space="preserve"> </w:t>
      </w:r>
      <w:r w:rsidR="00F82FFC" w:rsidRPr="00A41196">
        <w:t>These</w:t>
      </w:r>
      <w:r w:rsidR="009277B3" w:rsidRPr="00A41196">
        <w:t xml:space="preserve"> results are listed in table 5</w:t>
      </w:r>
      <w:r w:rsidR="00F82FFC" w:rsidRPr="00A41196">
        <w:t xml:space="preserve">. </w:t>
      </w:r>
      <w:r w:rsidR="0035175F" w:rsidRPr="00A41196">
        <w:t xml:space="preserve">For </w:t>
      </w:r>
      <w:r w:rsidR="00A62616" w:rsidRPr="00A41196">
        <w:t xml:space="preserve">comparison, </w:t>
      </w:r>
      <w:r w:rsidR="0035175F" w:rsidRPr="00A41196">
        <w:t>the performance was also assessed over a specific region-of-interest (ROI), 0.5-1.0 optic disc diameters from the optic disc boundary</w:t>
      </w:r>
      <w:r w:rsidR="00050A44" w:rsidRPr="00A41196">
        <w:t xml:space="preserve">. These results are listed in </w:t>
      </w:r>
      <w:r w:rsidR="009277B3" w:rsidRPr="00A41196">
        <w:t>table 6</w:t>
      </w:r>
      <w:r w:rsidR="00050A44" w:rsidRPr="00A41196">
        <w:t>.</w:t>
      </w:r>
      <w:r w:rsidR="0035175F" w:rsidRPr="00A41196">
        <w:t xml:space="preserve"> </w:t>
      </w:r>
      <w:r w:rsidR="00294DB2" w:rsidRPr="00A41196">
        <w:t>The classification of</w:t>
      </w:r>
      <w:r w:rsidR="00294DB2" w:rsidRPr="00CC1FCD">
        <w:t xml:space="preserve"> vessel segments into arterioles and venules is shown in figure 9, where</w:t>
      </w:r>
      <w:r w:rsidR="001E2321" w:rsidRPr="00CC1FCD">
        <w:t xml:space="preserve"> </w:t>
      </w:r>
      <w:r w:rsidR="001E2321">
        <w:t>the</w:t>
      </w:r>
      <w:r w:rsidR="00294DB2" w:rsidRPr="00294DB2">
        <w:t xml:space="preserve"> red colour segments represent arterioles and blue colour segments represent venules.</w:t>
      </w:r>
    </w:p>
    <w:tbl>
      <w:tblPr>
        <w:tblStyle w:val="TableGrid"/>
        <w:tblW w:w="0" w:type="auto"/>
        <w:tblLook w:val="04A0" w:firstRow="1" w:lastRow="0" w:firstColumn="1" w:lastColumn="0" w:noHBand="0" w:noVBand="1"/>
      </w:tblPr>
      <w:tblGrid>
        <w:gridCol w:w="2185"/>
        <w:gridCol w:w="2190"/>
        <w:gridCol w:w="2179"/>
        <w:gridCol w:w="2166"/>
      </w:tblGrid>
      <w:tr w:rsidR="00D47BEA" w14:paraId="10505073" w14:textId="77777777" w:rsidTr="00D47BEA">
        <w:tc>
          <w:tcPr>
            <w:tcW w:w="2310" w:type="dxa"/>
          </w:tcPr>
          <w:p w14:paraId="1BABE142" w14:textId="77777777" w:rsidR="00D47BEA" w:rsidRDefault="00D47BEA" w:rsidP="009153BA">
            <w:pPr>
              <w:spacing w:line="480" w:lineRule="auto"/>
              <w:jc w:val="center"/>
            </w:pPr>
            <w:r>
              <w:lastRenderedPageBreak/>
              <w:t>Method</w:t>
            </w:r>
          </w:p>
        </w:tc>
        <w:tc>
          <w:tcPr>
            <w:tcW w:w="2310" w:type="dxa"/>
          </w:tcPr>
          <w:p w14:paraId="2BED53EE" w14:textId="77777777" w:rsidR="00D47BEA" w:rsidRDefault="00D47BEA" w:rsidP="009153BA">
            <w:pPr>
              <w:spacing w:line="480" w:lineRule="auto"/>
              <w:jc w:val="center"/>
            </w:pPr>
            <w:r>
              <w:t>Measure</w:t>
            </w:r>
          </w:p>
        </w:tc>
        <w:tc>
          <w:tcPr>
            <w:tcW w:w="2311" w:type="dxa"/>
          </w:tcPr>
          <w:p w14:paraId="4AB998B8" w14:textId="77777777" w:rsidR="00D47BEA" w:rsidRDefault="00D47BEA" w:rsidP="009153BA">
            <w:pPr>
              <w:spacing w:line="480" w:lineRule="auto"/>
              <w:jc w:val="center"/>
            </w:pPr>
            <w:r>
              <w:t>Arteriole</w:t>
            </w:r>
          </w:p>
        </w:tc>
        <w:tc>
          <w:tcPr>
            <w:tcW w:w="2311" w:type="dxa"/>
          </w:tcPr>
          <w:p w14:paraId="4D249AB8" w14:textId="77777777" w:rsidR="00D47BEA" w:rsidRDefault="00D47BEA" w:rsidP="009153BA">
            <w:pPr>
              <w:spacing w:line="480" w:lineRule="auto"/>
              <w:jc w:val="center"/>
            </w:pPr>
            <w:r>
              <w:t>Venule</w:t>
            </w:r>
          </w:p>
        </w:tc>
      </w:tr>
      <w:tr w:rsidR="00D409F4" w14:paraId="799EE2AE" w14:textId="77777777" w:rsidTr="007B287A">
        <w:tc>
          <w:tcPr>
            <w:tcW w:w="2310" w:type="dxa"/>
            <w:vMerge w:val="restart"/>
            <w:vAlign w:val="center"/>
          </w:tcPr>
          <w:p w14:paraId="742B09D1" w14:textId="1599E468" w:rsidR="00D409F4" w:rsidRDefault="00D409F4" w:rsidP="009153BA">
            <w:pPr>
              <w:spacing w:line="480" w:lineRule="auto"/>
              <w:jc w:val="center"/>
            </w:pPr>
            <w:r>
              <w:t xml:space="preserve">Fraz </w:t>
            </w:r>
            <w:r w:rsidR="0033215D">
              <w:fldChar w:fldCharType="begin"/>
            </w:r>
            <w:r w:rsidR="0033215D">
              <w:instrText>ADDIN RW.CITE{{30 Fraz,M.M. 2014}}</w:instrText>
            </w:r>
            <w:r w:rsidR="0033215D">
              <w:fldChar w:fldCharType="separate"/>
            </w:r>
            <w:r w:rsidR="005F1CDE" w:rsidRPr="005F1CDE">
              <w:t>[15]</w:t>
            </w:r>
            <w:r w:rsidR="0033215D">
              <w:fldChar w:fldCharType="end"/>
            </w:r>
          </w:p>
        </w:tc>
        <w:tc>
          <w:tcPr>
            <w:tcW w:w="2310" w:type="dxa"/>
          </w:tcPr>
          <w:p w14:paraId="3224800D" w14:textId="77777777" w:rsidR="00D409F4" w:rsidRDefault="00D409F4" w:rsidP="009153BA">
            <w:pPr>
              <w:spacing w:line="480" w:lineRule="auto"/>
              <w:jc w:val="center"/>
            </w:pPr>
            <w:r>
              <w:t>Sensitivity</w:t>
            </w:r>
          </w:p>
        </w:tc>
        <w:tc>
          <w:tcPr>
            <w:tcW w:w="2311" w:type="dxa"/>
          </w:tcPr>
          <w:p w14:paraId="3D514691" w14:textId="77777777" w:rsidR="00D409F4" w:rsidRDefault="00D409F4" w:rsidP="009153BA">
            <w:pPr>
              <w:spacing w:line="480" w:lineRule="auto"/>
              <w:jc w:val="center"/>
            </w:pPr>
            <w:r>
              <w:t>72.98%</w:t>
            </w:r>
          </w:p>
        </w:tc>
        <w:tc>
          <w:tcPr>
            <w:tcW w:w="2311" w:type="dxa"/>
          </w:tcPr>
          <w:p w14:paraId="720D0C54" w14:textId="77777777" w:rsidR="00D409F4" w:rsidRDefault="00D409F4" w:rsidP="009153BA">
            <w:pPr>
              <w:spacing w:line="480" w:lineRule="auto"/>
              <w:jc w:val="center"/>
            </w:pPr>
            <w:r>
              <w:t>75.08%</w:t>
            </w:r>
          </w:p>
        </w:tc>
      </w:tr>
      <w:tr w:rsidR="00D409F4" w14:paraId="654302F1" w14:textId="77777777" w:rsidTr="007B287A">
        <w:tc>
          <w:tcPr>
            <w:tcW w:w="2310" w:type="dxa"/>
            <w:vMerge/>
            <w:vAlign w:val="center"/>
          </w:tcPr>
          <w:p w14:paraId="5F6B2A44" w14:textId="77777777" w:rsidR="00D409F4" w:rsidRDefault="00D409F4" w:rsidP="009153BA">
            <w:pPr>
              <w:spacing w:line="480" w:lineRule="auto"/>
              <w:jc w:val="center"/>
            </w:pPr>
          </w:p>
        </w:tc>
        <w:tc>
          <w:tcPr>
            <w:tcW w:w="2310" w:type="dxa"/>
          </w:tcPr>
          <w:p w14:paraId="2D4152B0" w14:textId="77777777" w:rsidR="00D409F4" w:rsidRDefault="00D409F4" w:rsidP="009153BA">
            <w:pPr>
              <w:spacing w:line="480" w:lineRule="auto"/>
              <w:jc w:val="center"/>
            </w:pPr>
            <w:r>
              <w:t>Specificity</w:t>
            </w:r>
          </w:p>
        </w:tc>
        <w:tc>
          <w:tcPr>
            <w:tcW w:w="2311" w:type="dxa"/>
          </w:tcPr>
          <w:p w14:paraId="3E0DF790" w14:textId="77777777" w:rsidR="00D409F4" w:rsidRDefault="00D409F4" w:rsidP="009153BA">
            <w:pPr>
              <w:spacing w:line="480" w:lineRule="auto"/>
              <w:jc w:val="center"/>
            </w:pPr>
            <w:r>
              <w:t>75.08%</w:t>
            </w:r>
          </w:p>
        </w:tc>
        <w:tc>
          <w:tcPr>
            <w:tcW w:w="2311" w:type="dxa"/>
          </w:tcPr>
          <w:p w14:paraId="38DF300C" w14:textId="77777777" w:rsidR="00D409F4" w:rsidRDefault="00D409F4" w:rsidP="009153BA">
            <w:pPr>
              <w:spacing w:line="480" w:lineRule="auto"/>
              <w:jc w:val="center"/>
            </w:pPr>
            <w:r>
              <w:t>72.98%</w:t>
            </w:r>
          </w:p>
        </w:tc>
      </w:tr>
      <w:tr w:rsidR="00D409F4" w14:paraId="3BC5CB44" w14:textId="77777777" w:rsidTr="007B287A">
        <w:tc>
          <w:tcPr>
            <w:tcW w:w="2310" w:type="dxa"/>
            <w:vMerge/>
            <w:vAlign w:val="center"/>
          </w:tcPr>
          <w:p w14:paraId="56D4B56F" w14:textId="77777777" w:rsidR="00D409F4" w:rsidRDefault="00D409F4" w:rsidP="009153BA">
            <w:pPr>
              <w:spacing w:line="480" w:lineRule="auto"/>
              <w:jc w:val="center"/>
            </w:pPr>
          </w:p>
        </w:tc>
        <w:tc>
          <w:tcPr>
            <w:tcW w:w="2310" w:type="dxa"/>
          </w:tcPr>
          <w:p w14:paraId="39415404" w14:textId="77777777" w:rsidR="00D409F4" w:rsidRDefault="00D409F4" w:rsidP="009153BA">
            <w:pPr>
              <w:spacing w:line="480" w:lineRule="auto"/>
              <w:jc w:val="center"/>
            </w:pPr>
            <w:r>
              <w:t>Accuracy</w:t>
            </w:r>
          </w:p>
        </w:tc>
        <w:tc>
          <w:tcPr>
            <w:tcW w:w="2311" w:type="dxa"/>
          </w:tcPr>
          <w:p w14:paraId="1A40FE7D" w14:textId="77777777" w:rsidR="00D409F4" w:rsidRPr="00AE7178" w:rsidRDefault="00D409F4" w:rsidP="009153BA">
            <w:pPr>
              <w:spacing w:line="480" w:lineRule="auto"/>
              <w:jc w:val="center"/>
              <w:rPr>
                <w:b/>
              </w:rPr>
            </w:pPr>
            <w:r w:rsidRPr="00AE7178">
              <w:rPr>
                <w:b/>
              </w:rPr>
              <w:t>74.16%</w:t>
            </w:r>
          </w:p>
        </w:tc>
        <w:tc>
          <w:tcPr>
            <w:tcW w:w="2311" w:type="dxa"/>
          </w:tcPr>
          <w:p w14:paraId="4A6FBD81" w14:textId="77777777" w:rsidR="00D409F4" w:rsidRPr="00AE7178" w:rsidRDefault="00D409F4" w:rsidP="009153BA">
            <w:pPr>
              <w:spacing w:line="480" w:lineRule="auto"/>
              <w:jc w:val="center"/>
              <w:rPr>
                <w:b/>
              </w:rPr>
            </w:pPr>
            <w:r w:rsidRPr="00AE7178">
              <w:rPr>
                <w:b/>
              </w:rPr>
              <w:t>74.16%</w:t>
            </w:r>
          </w:p>
        </w:tc>
      </w:tr>
      <w:tr w:rsidR="00D409F4" w14:paraId="5BF5742D" w14:textId="77777777" w:rsidTr="007B287A">
        <w:tc>
          <w:tcPr>
            <w:tcW w:w="2310" w:type="dxa"/>
            <w:vMerge w:val="restart"/>
            <w:vAlign w:val="center"/>
          </w:tcPr>
          <w:p w14:paraId="2E13BB88" w14:textId="77777777" w:rsidR="00D409F4" w:rsidRDefault="00D409F4" w:rsidP="009153BA">
            <w:pPr>
              <w:spacing w:line="480" w:lineRule="auto"/>
              <w:jc w:val="center"/>
            </w:pPr>
            <w:r>
              <w:t>Proposed</w:t>
            </w:r>
          </w:p>
        </w:tc>
        <w:tc>
          <w:tcPr>
            <w:tcW w:w="2310" w:type="dxa"/>
          </w:tcPr>
          <w:p w14:paraId="460E235A" w14:textId="77777777" w:rsidR="00D409F4" w:rsidRDefault="00D409F4" w:rsidP="009153BA">
            <w:pPr>
              <w:spacing w:line="480" w:lineRule="auto"/>
              <w:jc w:val="center"/>
            </w:pPr>
            <w:r>
              <w:t>Sensitivity</w:t>
            </w:r>
          </w:p>
        </w:tc>
        <w:tc>
          <w:tcPr>
            <w:tcW w:w="2311" w:type="dxa"/>
          </w:tcPr>
          <w:p w14:paraId="276F1075" w14:textId="77777777" w:rsidR="00D409F4" w:rsidRDefault="00D409F4" w:rsidP="009153BA">
            <w:pPr>
              <w:spacing w:line="480" w:lineRule="auto"/>
              <w:jc w:val="center"/>
            </w:pPr>
            <w:r>
              <w:t>82.71%</w:t>
            </w:r>
          </w:p>
        </w:tc>
        <w:tc>
          <w:tcPr>
            <w:tcW w:w="2311" w:type="dxa"/>
          </w:tcPr>
          <w:p w14:paraId="6AD72D65" w14:textId="77777777" w:rsidR="00D409F4" w:rsidRDefault="00D409F4" w:rsidP="009153BA">
            <w:pPr>
              <w:spacing w:line="480" w:lineRule="auto"/>
              <w:jc w:val="center"/>
            </w:pPr>
            <w:r>
              <w:t>81.91%</w:t>
            </w:r>
          </w:p>
        </w:tc>
      </w:tr>
      <w:tr w:rsidR="00D409F4" w14:paraId="5CA9BC93" w14:textId="77777777" w:rsidTr="00D47BEA">
        <w:tc>
          <w:tcPr>
            <w:tcW w:w="2310" w:type="dxa"/>
            <w:vMerge/>
          </w:tcPr>
          <w:p w14:paraId="7276BF2E" w14:textId="77777777" w:rsidR="00D409F4" w:rsidRDefault="00D409F4" w:rsidP="009153BA">
            <w:pPr>
              <w:spacing w:line="480" w:lineRule="auto"/>
              <w:jc w:val="center"/>
            </w:pPr>
          </w:p>
        </w:tc>
        <w:tc>
          <w:tcPr>
            <w:tcW w:w="2310" w:type="dxa"/>
          </w:tcPr>
          <w:p w14:paraId="509149F0" w14:textId="77777777" w:rsidR="00D409F4" w:rsidRDefault="00D409F4" w:rsidP="009153BA">
            <w:pPr>
              <w:spacing w:line="480" w:lineRule="auto"/>
              <w:jc w:val="center"/>
            </w:pPr>
            <w:r>
              <w:t>Specificity</w:t>
            </w:r>
          </w:p>
        </w:tc>
        <w:tc>
          <w:tcPr>
            <w:tcW w:w="2311" w:type="dxa"/>
          </w:tcPr>
          <w:p w14:paraId="70CE4A56" w14:textId="77777777" w:rsidR="00D409F4" w:rsidRDefault="00D409F4" w:rsidP="009153BA">
            <w:pPr>
              <w:spacing w:line="480" w:lineRule="auto"/>
              <w:jc w:val="center"/>
            </w:pPr>
            <w:r>
              <w:t>81.91%</w:t>
            </w:r>
          </w:p>
        </w:tc>
        <w:tc>
          <w:tcPr>
            <w:tcW w:w="2311" w:type="dxa"/>
          </w:tcPr>
          <w:p w14:paraId="3506B064" w14:textId="77777777" w:rsidR="00D409F4" w:rsidRDefault="00D409F4" w:rsidP="009153BA">
            <w:pPr>
              <w:spacing w:line="480" w:lineRule="auto"/>
              <w:jc w:val="center"/>
            </w:pPr>
            <w:r>
              <w:t>82.71%</w:t>
            </w:r>
          </w:p>
        </w:tc>
      </w:tr>
      <w:tr w:rsidR="00D409F4" w14:paraId="2B71D4A0" w14:textId="77777777" w:rsidTr="00D47BEA">
        <w:tc>
          <w:tcPr>
            <w:tcW w:w="2310" w:type="dxa"/>
            <w:vMerge/>
          </w:tcPr>
          <w:p w14:paraId="76B441D8" w14:textId="77777777" w:rsidR="00D409F4" w:rsidRDefault="00D409F4" w:rsidP="009153BA">
            <w:pPr>
              <w:spacing w:line="480" w:lineRule="auto"/>
              <w:jc w:val="center"/>
            </w:pPr>
          </w:p>
        </w:tc>
        <w:tc>
          <w:tcPr>
            <w:tcW w:w="2310" w:type="dxa"/>
          </w:tcPr>
          <w:p w14:paraId="7C4EF1A1" w14:textId="77777777" w:rsidR="00D409F4" w:rsidRDefault="00D409F4" w:rsidP="009153BA">
            <w:pPr>
              <w:spacing w:line="480" w:lineRule="auto"/>
              <w:jc w:val="center"/>
            </w:pPr>
            <w:r>
              <w:t>Accuracy</w:t>
            </w:r>
          </w:p>
        </w:tc>
        <w:tc>
          <w:tcPr>
            <w:tcW w:w="2311" w:type="dxa"/>
          </w:tcPr>
          <w:p w14:paraId="7B98988F" w14:textId="77777777" w:rsidR="00D409F4" w:rsidRPr="006720B3" w:rsidRDefault="00D409F4" w:rsidP="009153BA">
            <w:pPr>
              <w:spacing w:line="480" w:lineRule="auto"/>
              <w:jc w:val="center"/>
              <w:rPr>
                <w:b/>
              </w:rPr>
            </w:pPr>
            <w:r w:rsidRPr="006720B3">
              <w:rPr>
                <w:b/>
              </w:rPr>
              <w:t>82.26%</w:t>
            </w:r>
          </w:p>
        </w:tc>
        <w:tc>
          <w:tcPr>
            <w:tcW w:w="2311" w:type="dxa"/>
          </w:tcPr>
          <w:p w14:paraId="28219585" w14:textId="77777777" w:rsidR="00D409F4" w:rsidRPr="006720B3" w:rsidRDefault="00D409F4" w:rsidP="009153BA">
            <w:pPr>
              <w:spacing w:line="480" w:lineRule="auto"/>
              <w:jc w:val="center"/>
              <w:rPr>
                <w:b/>
              </w:rPr>
            </w:pPr>
            <w:r w:rsidRPr="006720B3">
              <w:rPr>
                <w:b/>
              </w:rPr>
              <w:t>82.26%</w:t>
            </w:r>
          </w:p>
        </w:tc>
      </w:tr>
    </w:tbl>
    <w:p w14:paraId="5B2E13FF" w14:textId="3FA97D40" w:rsidR="00147B27" w:rsidRDefault="009277B3" w:rsidP="009153BA">
      <w:pPr>
        <w:spacing w:line="480" w:lineRule="auto"/>
        <w:jc w:val="center"/>
      </w:pPr>
      <w:r w:rsidRPr="00A41196">
        <w:t>Table 4</w:t>
      </w:r>
      <w:r w:rsidR="00D65D57" w:rsidRPr="00A41196">
        <w:t>:</w:t>
      </w:r>
      <w:r w:rsidR="00D65D57" w:rsidRPr="00CC1FCD">
        <w:t xml:space="preserve"> </w:t>
      </w:r>
      <w:r w:rsidR="00D65D57">
        <w:t xml:space="preserve">Performance of </w:t>
      </w:r>
      <w:r w:rsidR="00D127EC">
        <w:t xml:space="preserve">the proposed </w:t>
      </w:r>
      <w:r w:rsidR="00D65D57">
        <w:t>a/v classification</w:t>
      </w:r>
      <w:r w:rsidR="00D127EC">
        <w:t xml:space="preserve"> method and the baseline </w:t>
      </w:r>
      <w:r w:rsidR="00D127EC" w:rsidRPr="002B55A3">
        <w:t>method</w:t>
      </w:r>
      <w:r w:rsidR="0035175F" w:rsidRPr="002B55A3">
        <w:t xml:space="preserve"> </w:t>
      </w:r>
      <w:r w:rsidR="00BD69BE" w:rsidRPr="002B55A3">
        <w:t xml:space="preserve">on UK Biobank data, </w:t>
      </w:r>
      <w:r w:rsidR="0035175F" w:rsidRPr="002B55A3">
        <w:t>over entire images</w:t>
      </w:r>
      <w:r w:rsidR="00D65D57" w:rsidRPr="002B55A3">
        <w:t xml:space="preserve"> on a per </w:t>
      </w:r>
      <w:r w:rsidR="004635D0" w:rsidRPr="002B55A3">
        <w:t>pixel (centreline) basis prior</w:t>
      </w:r>
      <w:r w:rsidR="00AC6846" w:rsidRPr="002B55A3">
        <w:t xml:space="preserve"> to the segment voting</w:t>
      </w:r>
      <w:r w:rsidR="00AC6846">
        <w:t xml:space="preserve"> strategy.</w:t>
      </w:r>
      <w:r w:rsidR="004635D0">
        <w:t xml:space="preserve"> </w:t>
      </w:r>
    </w:p>
    <w:p w14:paraId="077FEA1A" w14:textId="23133B45" w:rsidR="004F57F1" w:rsidRDefault="004F57F1" w:rsidP="009153BA">
      <w:pPr>
        <w:spacing w:line="480" w:lineRule="auto"/>
        <w:jc w:val="center"/>
      </w:pPr>
    </w:p>
    <w:tbl>
      <w:tblPr>
        <w:tblStyle w:val="TableGrid"/>
        <w:tblW w:w="8720" w:type="dxa"/>
        <w:jc w:val="center"/>
        <w:tblLook w:val="04A0" w:firstRow="1" w:lastRow="0" w:firstColumn="1" w:lastColumn="0" w:noHBand="0" w:noVBand="1"/>
      </w:tblPr>
      <w:tblGrid>
        <w:gridCol w:w="3078"/>
        <w:gridCol w:w="1410"/>
        <w:gridCol w:w="1411"/>
        <w:gridCol w:w="1410"/>
        <w:gridCol w:w="1411"/>
      </w:tblGrid>
      <w:tr w:rsidR="00075EA7" w14:paraId="473AEAC7" w14:textId="3C376678" w:rsidTr="001B2AB3">
        <w:trPr>
          <w:jc w:val="center"/>
        </w:trPr>
        <w:tc>
          <w:tcPr>
            <w:tcW w:w="3078" w:type="dxa"/>
            <w:vMerge w:val="restart"/>
            <w:vAlign w:val="center"/>
          </w:tcPr>
          <w:p w14:paraId="70A412F1" w14:textId="77777777" w:rsidR="00075EA7" w:rsidRDefault="00075EA7" w:rsidP="009153BA">
            <w:pPr>
              <w:spacing w:line="480" w:lineRule="auto"/>
              <w:jc w:val="center"/>
            </w:pPr>
            <w:r>
              <w:t>Measure</w:t>
            </w:r>
          </w:p>
        </w:tc>
        <w:tc>
          <w:tcPr>
            <w:tcW w:w="2821" w:type="dxa"/>
            <w:gridSpan w:val="2"/>
            <w:vAlign w:val="center"/>
          </w:tcPr>
          <w:p w14:paraId="45577546" w14:textId="0647E3E6" w:rsidR="00075EA7" w:rsidRDefault="00075EA7" w:rsidP="009153BA">
            <w:pPr>
              <w:spacing w:line="480" w:lineRule="auto"/>
              <w:jc w:val="center"/>
            </w:pPr>
            <w:r>
              <w:t>Pixel</w:t>
            </w:r>
          </w:p>
        </w:tc>
        <w:tc>
          <w:tcPr>
            <w:tcW w:w="2821" w:type="dxa"/>
            <w:gridSpan w:val="2"/>
          </w:tcPr>
          <w:p w14:paraId="3462E190" w14:textId="773E8A8B" w:rsidR="00075EA7" w:rsidRDefault="00075EA7" w:rsidP="009153BA">
            <w:pPr>
              <w:spacing w:line="480" w:lineRule="auto"/>
              <w:jc w:val="center"/>
            </w:pPr>
            <w:r>
              <w:t>Segment</w:t>
            </w:r>
          </w:p>
        </w:tc>
      </w:tr>
      <w:tr w:rsidR="00075EA7" w14:paraId="359F551D" w14:textId="77777777" w:rsidTr="00B52F57">
        <w:trPr>
          <w:jc w:val="center"/>
        </w:trPr>
        <w:tc>
          <w:tcPr>
            <w:tcW w:w="3078" w:type="dxa"/>
            <w:vMerge/>
            <w:vAlign w:val="center"/>
          </w:tcPr>
          <w:p w14:paraId="5136D558" w14:textId="77777777" w:rsidR="00075EA7" w:rsidRDefault="00075EA7" w:rsidP="009153BA">
            <w:pPr>
              <w:spacing w:line="480" w:lineRule="auto"/>
              <w:jc w:val="center"/>
            </w:pPr>
          </w:p>
        </w:tc>
        <w:tc>
          <w:tcPr>
            <w:tcW w:w="1410" w:type="dxa"/>
            <w:vAlign w:val="center"/>
          </w:tcPr>
          <w:p w14:paraId="3FA36E54" w14:textId="54B2061D" w:rsidR="00075EA7" w:rsidRDefault="00075EA7" w:rsidP="009153BA">
            <w:pPr>
              <w:spacing w:line="480" w:lineRule="auto"/>
              <w:jc w:val="center"/>
            </w:pPr>
            <w:r>
              <w:t>Arteriole</w:t>
            </w:r>
          </w:p>
        </w:tc>
        <w:tc>
          <w:tcPr>
            <w:tcW w:w="1411" w:type="dxa"/>
            <w:vAlign w:val="center"/>
          </w:tcPr>
          <w:p w14:paraId="7BCC72CA" w14:textId="7C961F2E" w:rsidR="00075EA7" w:rsidRDefault="00075EA7" w:rsidP="009153BA">
            <w:pPr>
              <w:spacing w:line="480" w:lineRule="auto"/>
              <w:jc w:val="center"/>
            </w:pPr>
            <w:r>
              <w:t>Venule</w:t>
            </w:r>
          </w:p>
        </w:tc>
        <w:tc>
          <w:tcPr>
            <w:tcW w:w="1410" w:type="dxa"/>
          </w:tcPr>
          <w:p w14:paraId="6D5CAD43" w14:textId="4E90525F" w:rsidR="00075EA7" w:rsidRDefault="00075EA7" w:rsidP="009153BA">
            <w:pPr>
              <w:spacing w:line="480" w:lineRule="auto"/>
              <w:jc w:val="center"/>
            </w:pPr>
            <w:r>
              <w:t>Arteriole</w:t>
            </w:r>
          </w:p>
        </w:tc>
        <w:tc>
          <w:tcPr>
            <w:tcW w:w="1411" w:type="dxa"/>
          </w:tcPr>
          <w:p w14:paraId="176FC32D" w14:textId="486CF08A" w:rsidR="00075EA7" w:rsidRDefault="00075EA7" w:rsidP="009153BA">
            <w:pPr>
              <w:spacing w:line="480" w:lineRule="auto"/>
              <w:jc w:val="center"/>
            </w:pPr>
            <w:r>
              <w:t>Venule</w:t>
            </w:r>
          </w:p>
        </w:tc>
      </w:tr>
      <w:tr w:rsidR="00B52F57" w14:paraId="09289D37" w14:textId="50740E3B" w:rsidTr="00B52F57">
        <w:trPr>
          <w:jc w:val="center"/>
        </w:trPr>
        <w:tc>
          <w:tcPr>
            <w:tcW w:w="3078" w:type="dxa"/>
            <w:vAlign w:val="center"/>
          </w:tcPr>
          <w:p w14:paraId="5EC9BF08" w14:textId="77777777" w:rsidR="00B52F57" w:rsidRDefault="00B52F57" w:rsidP="009153BA">
            <w:pPr>
              <w:spacing w:line="480" w:lineRule="auto"/>
              <w:jc w:val="center"/>
            </w:pPr>
            <w:r>
              <w:t>Sensitivity</w:t>
            </w:r>
          </w:p>
        </w:tc>
        <w:tc>
          <w:tcPr>
            <w:tcW w:w="1410" w:type="dxa"/>
            <w:vAlign w:val="center"/>
          </w:tcPr>
          <w:p w14:paraId="7CB26E2B" w14:textId="77777777" w:rsidR="00B52F57" w:rsidRDefault="00B52F57" w:rsidP="009153BA">
            <w:pPr>
              <w:spacing w:line="480" w:lineRule="auto"/>
              <w:jc w:val="center"/>
            </w:pPr>
            <w:r>
              <w:t>86.07%</w:t>
            </w:r>
          </w:p>
        </w:tc>
        <w:tc>
          <w:tcPr>
            <w:tcW w:w="1411" w:type="dxa"/>
            <w:vAlign w:val="center"/>
          </w:tcPr>
          <w:p w14:paraId="643966C6" w14:textId="77777777" w:rsidR="00B52F57" w:rsidRDefault="00B52F57" w:rsidP="009153BA">
            <w:pPr>
              <w:spacing w:line="480" w:lineRule="auto"/>
              <w:jc w:val="center"/>
            </w:pPr>
            <w:r>
              <w:t>87.67%</w:t>
            </w:r>
          </w:p>
        </w:tc>
        <w:tc>
          <w:tcPr>
            <w:tcW w:w="1410" w:type="dxa"/>
          </w:tcPr>
          <w:p w14:paraId="71210AB7" w14:textId="696D0460" w:rsidR="00B52F57" w:rsidRDefault="00B52F57" w:rsidP="009153BA">
            <w:pPr>
              <w:spacing w:line="480" w:lineRule="auto"/>
              <w:jc w:val="center"/>
            </w:pPr>
            <w:r>
              <w:t>85.14%</w:t>
            </w:r>
          </w:p>
        </w:tc>
        <w:tc>
          <w:tcPr>
            <w:tcW w:w="1411" w:type="dxa"/>
          </w:tcPr>
          <w:p w14:paraId="0F52BAC3" w14:textId="38D4523F" w:rsidR="00B52F57" w:rsidRDefault="00B52F57" w:rsidP="009153BA">
            <w:pPr>
              <w:spacing w:line="480" w:lineRule="auto"/>
              <w:jc w:val="center"/>
            </w:pPr>
            <w:r>
              <w:t>85.32%</w:t>
            </w:r>
          </w:p>
        </w:tc>
      </w:tr>
      <w:tr w:rsidR="00B52F57" w14:paraId="61B56A25" w14:textId="73D38FB2" w:rsidTr="00B52F57">
        <w:trPr>
          <w:jc w:val="center"/>
        </w:trPr>
        <w:tc>
          <w:tcPr>
            <w:tcW w:w="3078" w:type="dxa"/>
            <w:vAlign w:val="center"/>
          </w:tcPr>
          <w:p w14:paraId="5E588012" w14:textId="77777777" w:rsidR="00B52F57" w:rsidRDefault="00B52F57" w:rsidP="009153BA">
            <w:pPr>
              <w:spacing w:line="480" w:lineRule="auto"/>
              <w:jc w:val="center"/>
            </w:pPr>
            <w:r>
              <w:t>Specificity</w:t>
            </w:r>
          </w:p>
        </w:tc>
        <w:tc>
          <w:tcPr>
            <w:tcW w:w="1410" w:type="dxa"/>
            <w:vAlign w:val="center"/>
          </w:tcPr>
          <w:p w14:paraId="043615E6" w14:textId="77777777" w:rsidR="00B52F57" w:rsidRDefault="00B52F57" w:rsidP="009153BA">
            <w:pPr>
              <w:spacing w:line="480" w:lineRule="auto"/>
              <w:jc w:val="center"/>
            </w:pPr>
            <w:r>
              <w:t>87.67%</w:t>
            </w:r>
          </w:p>
        </w:tc>
        <w:tc>
          <w:tcPr>
            <w:tcW w:w="1411" w:type="dxa"/>
            <w:vAlign w:val="center"/>
          </w:tcPr>
          <w:p w14:paraId="29F2C67D" w14:textId="77777777" w:rsidR="00B52F57" w:rsidRDefault="00B52F57" w:rsidP="009153BA">
            <w:pPr>
              <w:spacing w:line="480" w:lineRule="auto"/>
              <w:jc w:val="center"/>
            </w:pPr>
            <w:r>
              <w:t>86.07%</w:t>
            </w:r>
          </w:p>
        </w:tc>
        <w:tc>
          <w:tcPr>
            <w:tcW w:w="1410" w:type="dxa"/>
          </w:tcPr>
          <w:p w14:paraId="25090E92" w14:textId="767CCE1F" w:rsidR="00B52F57" w:rsidRDefault="00B52F57" w:rsidP="009153BA">
            <w:pPr>
              <w:spacing w:line="480" w:lineRule="auto"/>
              <w:jc w:val="center"/>
            </w:pPr>
            <w:r>
              <w:t>85.32%</w:t>
            </w:r>
          </w:p>
        </w:tc>
        <w:tc>
          <w:tcPr>
            <w:tcW w:w="1411" w:type="dxa"/>
          </w:tcPr>
          <w:p w14:paraId="163C9D19" w14:textId="4E4AAD19" w:rsidR="00B52F57" w:rsidRDefault="00B52F57" w:rsidP="009153BA">
            <w:pPr>
              <w:spacing w:line="480" w:lineRule="auto"/>
              <w:jc w:val="center"/>
            </w:pPr>
            <w:r>
              <w:t>85.14%</w:t>
            </w:r>
          </w:p>
        </w:tc>
      </w:tr>
      <w:tr w:rsidR="00B52F57" w14:paraId="06C4D033" w14:textId="2E637E42" w:rsidTr="00B52F57">
        <w:trPr>
          <w:jc w:val="center"/>
        </w:trPr>
        <w:tc>
          <w:tcPr>
            <w:tcW w:w="3078" w:type="dxa"/>
            <w:vAlign w:val="center"/>
          </w:tcPr>
          <w:p w14:paraId="6786D87B" w14:textId="4DBEEAC2" w:rsidR="00B52F57" w:rsidRPr="00AE556B" w:rsidRDefault="00B52F57" w:rsidP="009153BA">
            <w:pPr>
              <w:spacing w:line="480" w:lineRule="auto"/>
              <w:jc w:val="center"/>
            </w:pPr>
            <w:r w:rsidRPr="00AE556B">
              <w:t>Positive Predictive Value</w:t>
            </w:r>
          </w:p>
        </w:tc>
        <w:tc>
          <w:tcPr>
            <w:tcW w:w="1410" w:type="dxa"/>
            <w:vAlign w:val="center"/>
          </w:tcPr>
          <w:p w14:paraId="3B2BE158" w14:textId="21D65957" w:rsidR="00B52F57" w:rsidRPr="00AE556B" w:rsidRDefault="00AB1AF2" w:rsidP="009153BA">
            <w:pPr>
              <w:spacing w:line="480" w:lineRule="auto"/>
              <w:jc w:val="center"/>
            </w:pPr>
            <w:r w:rsidRPr="00AE556B">
              <w:t>84.56%</w:t>
            </w:r>
          </w:p>
        </w:tc>
        <w:tc>
          <w:tcPr>
            <w:tcW w:w="1411" w:type="dxa"/>
            <w:vAlign w:val="center"/>
          </w:tcPr>
          <w:p w14:paraId="1D70ADB6" w14:textId="6459C66C" w:rsidR="00B52F57" w:rsidRPr="00AE556B" w:rsidRDefault="00AB1AF2" w:rsidP="009153BA">
            <w:pPr>
              <w:spacing w:line="480" w:lineRule="auto"/>
              <w:jc w:val="center"/>
            </w:pPr>
            <w:r w:rsidRPr="00AE556B">
              <w:t>88.92%</w:t>
            </w:r>
          </w:p>
        </w:tc>
        <w:tc>
          <w:tcPr>
            <w:tcW w:w="1410" w:type="dxa"/>
          </w:tcPr>
          <w:p w14:paraId="4E67F822" w14:textId="7E1EF4A6" w:rsidR="00B52F57" w:rsidRPr="00AE556B" w:rsidRDefault="00B52F57" w:rsidP="009153BA">
            <w:pPr>
              <w:spacing w:line="480" w:lineRule="auto"/>
              <w:jc w:val="center"/>
            </w:pPr>
            <w:r w:rsidRPr="00AE556B">
              <w:t>81</w:t>
            </w:r>
            <w:r w:rsidR="00AB1AF2" w:rsidRPr="00AE556B">
              <w:t>.</w:t>
            </w:r>
            <w:r w:rsidRPr="00AE556B">
              <w:t>23</w:t>
            </w:r>
            <w:r w:rsidR="00AB1AF2" w:rsidRPr="00AE556B">
              <w:t>%</w:t>
            </w:r>
          </w:p>
        </w:tc>
        <w:tc>
          <w:tcPr>
            <w:tcW w:w="1411" w:type="dxa"/>
          </w:tcPr>
          <w:p w14:paraId="39EF69F7" w14:textId="43D2450D" w:rsidR="00B52F57" w:rsidRPr="00AE556B" w:rsidRDefault="00AB1AF2" w:rsidP="009153BA">
            <w:pPr>
              <w:spacing w:line="480" w:lineRule="auto"/>
              <w:jc w:val="center"/>
            </w:pPr>
            <w:r w:rsidRPr="00AE556B">
              <w:t>88.49%</w:t>
            </w:r>
          </w:p>
        </w:tc>
      </w:tr>
      <w:tr w:rsidR="00B52F57" w14:paraId="3DCC9B73" w14:textId="30C10737" w:rsidTr="00B52F57">
        <w:trPr>
          <w:jc w:val="center"/>
        </w:trPr>
        <w:tc>
          <w:tcPr>
            <w:tcW w:w="3078" w:type="dxa"/>
            <w:vAlign w:val="center"/>
          </w:tcPr>
          <w:p w14:paraId="683768B3" w14:textId="28B7751C" w:rsidR="00B52F57" w:rsidRPr="00AE556B" w:rsidRDefault="00B52F57" w:rsidP="009153BA">
            <w:pPr>
              <w:spacing w:line="480" w:lineRule="auto"/>
              <w:jc w:val="center"/>
            </w:pPr>
            <w:r w:rsidRPr="00AE556B">
              <w:t>Negative Predictive Value</w:t>
            </w:r>
          </w:p>
        </w:tc>
        <w:tc>
          <w:tcPr>
            <w:tcW w:w="1410" w:type="dxa"/>
            <w:vAlign w:val="center"/>
          </w:tcPr>
          <w:p w14:paraId="30B89C6E" w14:textId="20BAE8FC" w:rsidR="00B52F57" w:rsidRPr="00AE556B" w:rsidRDefault="00AB1AF2" w:rsidP="009153BA">
            <w:pPr>
              <w:spacing w:line="480" w:lineRule="auto"/>
              <w:jc w:val="center"/>
            </w:pPr>
            <w:r w:rsidRPr="00AE556B">
              <w:t>88.92%</w:t>
            </w:r>
          </w:p>
        </w:tc>
        <w:tc>
          <w:tcPr>
            <w:tcW w:w="1411" w:type="dxa"/>
            <w:vAlign w:val="center"/>
          </w:tcPr>
          <w:p w14:paraId="3555F60A" w14:textId="44C70CAB" w:rsidR="00B52F57" w:rsidRPr="00AE556B" w:rsidRDefault="00AB1AF2" w:rsidP="009153BA">
            <w:pPr>
              <w:spacing w:line="480" w:lineRule="auto"/>
              <w:jc w:val="center"/>
            </w:pPr>
            <w:r w:rsidRPr="00AE556B">
              <w:t>84.56%</w:t>
            </w:r>
          </w:p>
        </w:tc>
        <w:tc>
          <w:tcPr>
            <w:tcW w:w="1410" w:type="dxa"/>
          </w:tcPr>
          <w:p w14:paraId="74C025A6" w14:textId="21AFA49D" w:rsidR="00B52F57" w:rsidRPr="00AE556B" w:rsidRDefault="00B52F57" w:rsidP="009153BA">
            <w:pPr>
              <w:spacing w:line="480" w:lineRule="auto"/>
              <w:jc w:val="center"/>
            </w:pPr>
            <w:r w:rsidRPr="00AE556B">
              <w:t>88</w:t>
            </w:r>
            <w:r w:rsidR="00AB1AF2" w:rsidRPr="00AE556B">
              <w:t>.</w:t>
            </w:r>
            <w:r w:rsidRPr="00AE556B">
              <w:t>49</w:t>
            </w:r>
            <w:r w:rsidR="00AB1AF2" w:rsidRPr="00AE556B">
              <w:t>%</w:t>
            </w:r>
          </w:p>
        </w:tc>
        <w:tc>
          <w:tcPr>
            <w:tcW w:w="1411" w:type="dxa"/>
          </w:tcPr>
          <w:p w14:paraId="783EA4B1" w14:textId="2AEB0AE0" w:rsidR="00B52F57" w:rsidRPr="00AE556B" w:rsidRDefault="00AB1AF2" w:rsidP="009153BA">
            <w:pPr>
              <w:spacing w:line="480" w:lineRule="auto"/>
              <w:jc w:val="center"/>
            </w:pPr>
            <w:r w:rsidRPr="00AE556B">
              <w:t>81.23%</w:t>
            </w:r>
          </w:p>
        </w:tc>
      </w:tr>
      <w:tr w:rsidR="00B52F57" w14:paraId="3CF76ACB" w14:textId="164100BB" w:rsidTr="00B52F57">
        <w:trPr>
          <w:jc w:val="center"/>
        </w:trPr>
        <w:tc>
          <w:tcPr>
            <w:tcW w:w="3078" w:type="dxa"/>
            <w:vAlign w:val="center"/>
          </w:tcPr>
          <w:p w14:paraId="669105CA" w14:textId="43192040" w:rsidR="00B52F57" w:rsidRPr="00AE556B" w:rsidRDefault="00B52F57" w:rsidP="009153BA">
            <w:pPr>
              <w:spacing w:line="480" w:lineRule="auto"/>
              <w:jc w:val="center"/>
            </w:pPr>
            <w:r w:rsidRPr="00AE556B">
              <w:t>Positive Likelihood Ratio</w:t>
            </w:r>
          </w:p>
        </w:tc>
        <w:tc>
          <w:tcPr>
            <w:tcW w:w="1410" w:type="dxa"/>
            <w:vAlign w:val="center"/>
          </w:tcPr>
          <w:p w14:paraId="6498008E" w14:textId="75A97AEC" w:rsidR="00B52F57" w:rsidRPr="00AE556B" w:rsidRDefault="00075EA7" w:rsidP="009153BA">
            <w:pPr>
              <w:spacing w:line="480" w:lineRule="auto"/>
              <w:jc w:val="center"/>
            </w:pPr>
            <w:r w:rsidRPr="00AE556B">
              <w:t>6.9815</w:t>
            </w:r>
          </w:p>
        </w:tc>
        <w:tc>
          <w:tcPr>
            <w:tcW w:w="1411" w:type="dxa"/>
            <w:vAlign w:val="center"/>
          </w:tcPr>
          <w:p w14:paraId="365A3030" w14:textId="56C2CA3A" w:rsidR="00B52F57" w:rsidRPr="00AE556B" w:rsidRDefault="00075EA7" w:rsidP="009153BA">
            <w:pPr>
              <w:spacing w:line="480" w:lineRule="auto"/>
              <w:jc w:val="center"/>
            </w:pPr>
            <w:r w:rsidRPr="00AE556B">
              <w:t>6.2938</w:t>
            </w:r>
          </w:p>
        </w:tc>
        <w:tc>
          <w:tcPr>
            <w:tcW w:w="1410" w:type="dxa"/>
          </w:tcPr>
          <w:p w14:paraId="3933CFD5" w14:textId="1219D1D6" w:rsidR="00B52F57" w:rsidRPr="00AE556B" w:rsidRDefault="00AB1AF2" w:rsidP="009153BA">
            <w:pPr>
              <w:spacing w:line="480" w:lineRule="auto"/>
              <w:jc w:val="center"/>
            </w:pPr>
            <w:r w:rsidRPr="00AE556B">
              <w:t>5.7987</w:t>
            </w:r>
          </w:p>
        </w:tc>
        <w:tc>
          <w:tcPr>
            <w:tcW w:w="1411" w:type="dxa"/>
          </w:tcPr>
          <w:p w14:paraId="56C5C519" w14:textId="6FF969EA" w:rsidR="00B52F57" w:rsidRPr="00AE556B" w:rsidRDefault="00AB1AF2" w:rsidP="009153BA">
            <w:pPr>
              <w:spacing w:line="480" w:lineRule="auto"/>
              <w:jc w:val="center"/>
            </w:pPr>
            <w:r w:rsidRPr="00AE556B">
              <w:t>5.7402</w:t>
            </w:r>
          </w:p>
        </w:tc>
      </w:tr>
      <w:tr w:rsidR="00B52F57" w14:paraId="6E497B29" w14:textId="7C272EA3" w:rsidTr="00B52F57">
        <w:trPr>
          <w:jc w:val="center"/>
        </w:trPr>
        <w:tc>
          <w:tcPr>
            <w:tcW w:w="3078" w:type="dxa"/>
            <w:vAlign w:val="center"/>
          </w:tcPr>
          <w:p w14:paraId="5812A827" w14:textId="748AE984" w:rsidR="00B52F57" w:rsidRPr="00AE556B" w:rsidRDefault="00B52F57" w:rsidP="009153BA">
            <w:pPr>
              <w:spacing w:line="480" w:lineRule="auto"/>
              <w:jc w:val="center"/>
            </w:pPr>
            <w:r w:rsidRPr="00AE556B">
              <w:t>Negative Likelihood Ratio</w:t>
            </w:r>
          </w:p>
        </w:tc>
        <w:tc>
          <w:tcPr>
            <w:tcW w:w="1410" w:type="dxa"/>
            <w:vAlign w:val="center"/>
          </w:tcPr>
          <w:p w14:paraId="5EC9BC41" w14:textId="0C686FB1" w:rsidR="00B52F57" w:rsidRPr="00AE556B" w:rsidRDefault="00075EA7" w:rsidP="009153BA">
            <w:pPr>
              <w:spacing w:line="480" w:lineRule="auto"/>
              <w:jc w:val="center"/>
            </w:pPr>
            <w:r w:rsidRPr="00AE556B">
              <w:t>0.1589</w:t>
            </w:r>
          </w:p>
        </w:tc>
        <w:tc>
          <w:tcPr>
            <w:tcW w:w="1411" w:type="dxa"/>
            <w:vAlign w:val="center"/>
          </w:tcPr>
          <w:p w14:paraId="7C47EC84" w14:textId="518D71C7" w:rsidR="00B52F57" w:rsidRPr="00AE556B" w:rsidRDefault="00075EA7" w:rsidP="009153BA">
            <w:pPr>
              <w:spacing w:line="480" w:lineRule="auto"/>
              <w:jc w:val="center"/>
            </w:pPr>
            <w:r w:rsidRPr="00AE556B">
              <w:t>0.1432</w:t>
            </w:r>
          </w:p>
        </w:tc>
        <w:tc>
          <w:tcPr>
            <w:tcW w:w="1410" w:type="dxa"/>
          </w:tcPr>
          <w:p w14:paraId="3950F6F1" w14:textId="5C1106C9" w:rsidR="00B52F57" w:rsidRPr="00AE556B" w:rsidRDefault="00AB1AF2" w:rsidP="009153BA">
            <w:pPr>
              <w:spacing w:line="480" w:lineRule="auto"/>
              <w:jc w:val="center"/>
            </w:pPr>
            <w:r w:rsidRPr="00AE556B">
              <w:t>0.1742</w:t>
            </w:r>
          </w:p>
        </w:tc>
        <w:tc>
          <w:tcPr>
            <w:tcW w:w="1411" w:type="dxa"/>
          </w:tcPr>
          <w:p w14:paraId="06352C43" w14:textId="3948DE19" w:rsidR="00B52F57" w:rsidRPr="00AE556B" w:rsidRDefault="00AB1AF2" w:rsidP="009153BA">
            <w:pPr>
              <w:spacing w:line="480" w:lineRule="auto"/>
              <w:jc w:val="center"/>
            </w:pPr>
            <w:r w:rsidRPr="00AE556B">
              <w:t>0.1725</w:t>
            </w:r>
          </w:p>
        </w:tc>
      </w:tr>
      <w:tr w:rsidR="00B52F57" w14:paraId="3F8FCFA5" w14:textId="40EFC25C" w:rsidTr="00B52F57">
        <w:trPr>
          <w:jc w:val="center"/>
        </w:trPr>
        <w:tc>
          <w:tcPr>
            <w:tcW w:w="3078" w:type="dxa"/>
            <w:vAlign w:val="center"/>
          </w:tcPr>
          <w:p w14:paraId="6A25D7EC" w14:textId="77777777" w:rsidR="00B52F57" w:rsidRDefault="00B52F57" w:rsidP="009153BA">
            <w:pPr>
              <w:spacing w:line="480" w:lineRule="auto"/>
              <w:jc w:val="center"/>
            </w:pPr>
            <w:r>
              <w:t>Accuracy</w:t>
            </w:r>
          </w:p>
        </w:tc>
        <w:tc>
          <w:tcPr>
            <w:tcW w:w="1410" w:type="dxa"/>
            <w:vAlign w:val="center"/>
          </w:tcPr>
          <w:p w14:paraId="48D96169" w14:textId="77777777" w:rsidR="00B52F57" w:rsidRPr="006720B3" w:rsidRDefault="00B52F57" w:rsidP="009153BA">
            <w:pPr>
              <w:spacing w:line="480" w:lineRule="auto"/>
              <w:jc w:val="center"/>
              <w:rPr>
                <w:b/>
              </w:rPr>
            </w:pPr>
            <w:r w:rsidRPr="006720B3">
              <w:rPr>
                <w:b/>
              </w:rPr>
              <w:t>86.97%</w:t>
            </w:r>
          </w:p>
        </w:tc>
        <w:tc>
          <w:tcPr>
            <w:tcW w:w="1411" w:type="dxa"/>
            <w:vAlign w:val="center"/>
          </w:tcPr>
          <w:p w14:paraId="567AC977" w14:textId="77777777" w:rsidR="00B52F57" w:rsidRPr="006720B3" w:rsidRDefault="00B52F57" w:rsidP="009153BA">
            <w:pPr>
              <w:spacing w:line="480" w:lineRule="auto"/>
              <w:jc w:val="center"/>
              <w:rPr>
                <w:b/>
              </w:rPr>
            </w:pPr>
            <w:r w:rsidRPr="006720B3">
              <w:rPr>
                <w:b/>
              </w:rPr>
              <w:t>86.97%</w:t>
            </w:r>
          </w:p>
        </w:tc>
        <w:tc>
          <w:tcPr>
            <w:tcW w:w="1410" w:type="dxa"/>
          </w:tcPr>
          <w:p w14:paraId="0D4C36B5" w14:textId="63A671A4" w:rsidR="00B52F57" w:rsidRPr="006720B3" w:rsidRDefault="00B52F57" w:rsidP="009153BA">
            <w:pPr>
              <w:spacing w:line="480" w:lineRule="auto"/>
              <w:jc w:val="center"/>
              <w:rPr>
                <w:b/>
              </w:rPr>
            </w:pPr>
            <w:r w:rsidRPr="006720B3">
              <w:rPr>
                <w:b/>
              </w:rPr>
              <w:t>85.24%</w:t>
            </w:r>
          </w:p>
        </w:tc>
        <w:tc>
          <w:tcPr>
            <w:tcW w:w="1411" w:type="dxa"/>
          </w:tcPr>
          <w:p w14:paraId="490009DB" w14:textId="4C87EBFE" w:rsidR="00B52F57" w:rsidRPr="006720B3" w:rsidRDefault="00B52F57" w:rsidP="009153BA">
            <w:pPr>
              <w:spacing w:line="480" w:lineRule="auto"/>
              <w:jc w:val="center"/>
              <w:rPr>
                <w:b/>
              </w:rPr>
            </w:pPr>
            <w:r w:rsidRPr="006720B3">
              <w:rPr>
                <w:b/>
              </w:rPr>
              <w:t>85.24%</w:t>
            </w:r>
          </w:p>
        </w:tc>
      </w:tr>
    </w:tbl>
    <w:p w14:paraId="4538E6EC" w14:textId="0EA1651F" w:rsidR="002C1DAE" w:rsidRDefault="002C1DAE" w:rsidP="009153BA">
      <w:pPr>
        <w:spacing w:line="480" w:lineRule="auto"/>
        <w:jc w:val="center"/>
        <w:rPr>
          <w:color w:val="00B050"/>
        </w:rPr>
      </w:pPr>
    </w:p>
    <w:p w14:paraId="3DA1A8E2" w14:textId="063DE313" w:rsidR="00075EA7" w:rsidRDefault="009277B3" w:rsidP="009153BA">
      <w:pPr>
        <w:spacing w:line="480" w:lineRule="auto"/>
        <w:jc w:val="center"/>
      </w:pPr>
      <w:r w:rsidRPr="00A41196">
        <w:t>Table 5</w:t>
      </w:r>
      <w:r w:rsidR="00050A44" w:rsidRPr="00A41196">
        <w:t>: Performance</w:t>
      </w:r>
      <w:r w:rsidR="00050A44" w:rsidRPr="00CC1FCD">
        <w:t xml:space="preserve"> </w:t>
      </w:r>
      <w:r w:rsidR="00050A44">
        <w:t xml:space="preserve">of </w:t>
      </w:r>
      <w:r w:rsidR="00D127EC">
        <w:t xml:space="preserve">the </w:t>
      </w:r>
      <w:r w:rsidR="00050A44">
        <w:t xml:space="preserve">proposed a/v classification </w:t>
      </w:r>
      <w:r w:rsidR="00050A44" w:rsidRPr="002B55A3">
        <w:t xml:space="preserve">method </w:t>
      </w:r>
      <w:r w:rsidR="00BD69BE" w:rsidRPr="002B55A3">
        <w:t>on UK Biobank data</w:t>
      </w:r>
      <w:r w:rsidR="00BD69BE">
        <w:t xml:space="preserve"> </w:t>
      </w:r>
      <w:r w:rsidR="00050A44">
        <w:t>after the segment voting strategy</w:t>
      </w:r>
      <w:r w:rsidR="00117887">
        <w:t>,</w:t>
      </w:r>
      <w:r w:rsidR="00117887" w:rsidRPr="00117887">
        <w:t xml:space="preserve"> </w:t>
      </w:r>
      <w:r w:rsidR="00117887" w:rsidRPr="00AE556B">
        <w:t>over the entire image.</w:t>
      </w:r>
      <w:r w:rsidR="00117887" w:rsidRPr="00117887">
        <w:t xml:space="preserve"> </w:t>
      </w:r>
      <w:r w:rsidR="009C7563" w:rsidRPr="002C5787">
        <w:t xml:space="preserve">Fraz </w:t>
      </w:r>
      <w:r w:rsidR="009C7563" w:rsidRPr="002C5787">
        <w:fldChar w:fldCharType="begin"/>
      </w:r>
      <w:r w:rsidR="009C7563" w:rsidRPr="002C5787">
        <w:instrText>ADDIN RW.CITE{{30 Fraz,M.M. 2014}}</w:instrText>
      </w:r>
      <w:r w:rsidR="009C7563" w:rsidRPr="002C5787">
        <w:fldChar w:fldCharType="separate"/>
      </w:r>
      <w:r w:rsidR="009C7563" w:rsidRPr="002C5787">
        <w:t>[15]</w:t>
      </w:r>
      <w:r w:rsidR="009C7563" w:rsidRPr="002C5787">
        <w:fldChar w:fldCharType="end"/>
      </w:r>
      <w:r w:rsidR="009C7563" w:rsidRPr="002C5787">
        <w:t xml:space="preserve"> </w:t>
      </w:r>
      <w:r w:rsidR="00E93E94" w:rsidRPr="002C5787">
        <w:t>achieved an accuracy of</w:t>
      </w:r>
      <w:r w:rsidR="009C7563" w:rsidRPr="002C5787">
        <w:t xml:space="preserve"> 74.91% (pixel basis) and</w:t>
      </w:r>
      <w:r w:rsidR="00E93E94" w:rsidRPr="002C5787">
        <w:t xml:space="preserve"> an accuracy of</w:t>
      </w:r>
      <w:r w:rsidR="009C7563" w:rsidRPr="002C5787">
        <w:t xml:space="preserve"> 71.37%</w:t>
      </w:r>
      <w:r w:rsidR="00E93E94" w:rsidRPr="002C5787">
        <w:t xml:space="preserve"> (</w:t>
      </w:r>
      <w:r w:rsidR="009C7563" w:rsidRPr="002C5787">
        <w:t xml:space="preserve">segment basis) </w:t>
      </w:r>
      <w:r w:rsidR="00E93E94" w:rsidRPr="002C5787">
        <w:t>over the entire image.</w:t>
      </w:r>
    </w:p>
    <w:p w14:paraId="0F3CF84B" w14:textId="414A8189" w:rsidR="00DC22D4" w:rsidRDefault="00DC22D4" w:rsidP="009153BA">
      <w:pPr>
        <w:spacing w:line="480" w:lineRule="auto"/>
        <w:jc w:val="center"/>
      </w:pPr>
    </w:p>
    <w:p w14:paraId="62583730" w14:textId="77777777" w:rsidR="00DC22D4" w:rsidRDefault="00DC22D4" w:rsidP="009153BA">
      <w:pPr>
        <w:spacing w:line="480" w:lineRule="auto"/>
        <w:jc w:val="center"/>
      </w:pPr>
    </w:p>
    <w:tbl>
      <w:tblPr>
        <w:tblStyle w:val="TableGrid"/>
        <w:tblW w:w="8720" w:type="dxa"/>
        <w:jc w:val="center"/>
        <w:tblLook w:val="04A0" w:firstRow="1" w:lastRow="0" w:firstColumn="1" w:lastColumn="0" w:noHBand="0" w:noVBand="1"/>
      </w:tblPr>
      <w:tblGrid>
        <w:gridCol w:w="3078"/>
        <w:gridCol w:w="1410"/>
        <w:gridCol w:w="1411"/>
        <w:gridCol w:w="1410"/>
        <w:gridCol w:w="1411"/>
      </w:tblGrid>
      <w:tr w:rsidR="00075EA7" w14:paraId="14D51068" w14:textId="77777777" w:rsidTr="001B2AB3">
        <w:trPr>
          <w:jc w:val="center"/>
        </w:trPr>
        <w:tc>
          <w:tcPr>
            <w:tcW w:w="3078" w:type="dxa"/>
            <w:vMerge w:val="restart"/>
            <w:vAlign w:val="center"/>
          </w:tcPr>
          <w:p w14:paraId="2C624CB6" w14:textId="77777777" w:rsidR="00075EA7" w:rsidRDefault="00075EA7" w:rsidP="001B2AB3">
            <w:pPr>
              <w:spacing w:line="480" w:lineRule="auto"/>
              <w:jc w:val="center"/>
            </w:pPr>
            <w:r>
              <w:t>Measure</w:t>
            </w:r>
          </w:p>
        </w:tc>
        <w:tc>
          <w:tcPr>
            <w:tcW w:w="2821" w:type="dxa"/>
            <w:gridSpan w:val="2"/>
            <w:vAlign w:val="center"/>
          </w:tcPr>
          <w:p w14:paraId="5225B031" w14:textId="77777777" w:rsidR="00075EA7" w:rsidRDefault="00075EA7" w:rsidP="001B2AB3">
            <w:pPr>
              <w:spacing w:line="480" w:lineRule="auto"/>
              <w:jc w:val="center"/>
            </w:pPr>
            <w:r>
              <w:t>Pixel</w:t>
            </w:r>
          </w:p>
        </w:tc>
        <w:tc>
          <w:tcPr>
            <w:tcW w:w="2821" w:type="dxa"/>
            <w:gridSpan w:val="2"/>
          </w:tcPr>
          <w:p w14:paraId="0AE52BFC" w14:textId="77777777" w:rsidR="00075EA7" w:rsidRDefault="00075EA7" w:rsidP="001B2AB3">
            <w:pPr>
              <w:spacing w:line="480" w:lineRule="auto"/>
              <w:jc w:val="center"/>
            </w:pPr>
            <w:r>
              <w:t>Segment</w:t>
            </w:r>
          </w:p>
        </w:tc>
      </w:tr>
      <w:tr w:rsidR="00075EA7" w14:paraId="0090C340" w14:textId="77777777" w:rsidTr="001B2AB3">
        <w:trPr>
          <w:jc w:val="center"/>
        </w:trPr>
        <w:tc>
          <w:tcPr>
            <w:tcW w:w="3078" w:type="dxa"/>
            <w:vMerge/>
            <w:vAlign w:val="center"/>
          </w:tcPr>
          <w:p w14:paraId="4CE31F8D" w14:textId="77777777" w:rsidR="00075EA7" w:rsidRDefault="00075EA7" w:rsidP="001B2AB3">
            <w:pPr>
              <w:spacing w:line="480" w:lineRule="auto"/>
              <w:jc w:val="center"/>
            </w:pPr>
          </w:p>
        </w:tc>
        <w:tc>
          <w:tcPr>
            <w:tcW w:w="1410" w:type="dxa"/>
            <w:vAlign w:val="center"/>
          </w:tcPr>
          <w:p w14:paraId="403E3FC9" w14:textId="77777777" w:rsidR="00075EA7" w:rsidRDefault="00075EA7" w:rsidP="001B2AB3">
            <w:pPr>
              <w:spacing w:line="480" w:lineRule="auto"/>
              <w:jc w:val="center"/>
            </w:pPr>
            <w:r>
              <w:t>Arteriole</w:t>
            </w:r>
          </w:p>
        </w:tc>
        <w:tc>
          <w:tcPr>
            <w:tcW w:w="1411" w:type="dxa"/>
            <w:vAlign w:val="center"/>
          </w:tcPr>
          <w:p w14:paraId="2F21DA83" w14:textId="77777777" w:rsidR="00075EA7" w:rsidRDefault="00075EA7" w:rsidP="001B2AB3">
            <w:pPr>
              <w:spacing w:line="480" w:lineRule="auto"/>
              <w:jc w:val="center"/>
            </w:pPr>
            <w:r>
              <w:t>Venule</w:t>
            </w:r>
          </w:p>
        </w:tc>
        <w:tc>
          <w:tcPr>
            <w:tcW w:w="1410" w:type="dxa"/>
          </w:tcPr>
          <w:p w14:paraId="40C89AEC" w14:textId="77777777" w:rsidR="00075EA7" w:rsidRDefault="00075EA7" w:rsidP="001B2AB3">
            <w:pPr>
              <w:spacing w:line="480" w:lineRule="auto"/>
              <w:jc w:val="center"/>
            </w:pPr>
            <w:r>
              <w:t>Arteriole</w:t>
            </w:r>
          </w:p>
        </w:tc>
        <w:tc>
          <w:tcPr>
            <w:tcW w:w="1411" w:type="dxa"/>
          </w:tcPr>
          <w:p w14:paraId="6AEC2693" w14:textId="77777777" w:rsidR="00075EA7" w:rsidRDefault="00075EA7" w:rsidP="001B2AB3">
            <w:pPr>
              <w:spacing w:line="480" w:lineRule="auto"/>
              <w:jc w:val="center"/>
            </w:pPr>
            <w:r>
              <w:t>Venule</w:t>
            </w:r>
          </w:p>
        </w:tc>
      </w:tr>
      <w:tr w:rsidR="00075EA7" w14:paraId="23996361" w14:textId="77777777" w:rsidTr="001B2AB3">
        <w:trPr>
          <w:jc w:val="center"/>
        </w:trPr>
        <w:tc>
          <w:tcPr>
            <w:tcW w:w="3078" w:type="dxa"/>
            <w:vAlign w:val="center"/>
          </w:tcPr>
          <w:p w14:paraId="4C9F2CD1" w14:textId="77777777" w:rsidR="00075EA7" w:rsidRDefault="00075EA7" w:rsidP="001B2AB3">
            <w:pPr>
              <w:spacing w:line="480" w:lineRule="auto"/>
              <w:jc w:val="center"/>
            </w:pPr>
            <w:r>
              <w:t>Sensitivity</w:t>
            </w:r>
          </w:p>
        </w:tc>
        <w:tc>
          <w:tcPr>
            <w:tcW w:w="1410" w:type="dxa"/>
            <w:vAlign w:val="center"/>
          </w:tcPr>
          <w:p w14:paraId="11871B1B" w14:textId="2BE5BE11" w:rsidR="00075EA7" w:rsidRDefault="00075EA7" w:rsidP="001B2AB3">
            <w:pPr>
              <w:spacing w:line="480" w:lineRule="auto"/>
              <w:jc w:val="center"/>
            </w:pPr>
            <w:r>
              <w:t>86.64%</w:t>
            </w:r>
          </w:p>
        </w:tc>
        <w:tc>
          <w:tcPr>
            <w:tcW w:w="1411" w:type="dxa"/>
            <w:vAlign w:val="center"/>
          </w:tcPr>
          <w:p w14:paraId="07279D33" w14:textId="65188377" w:rsidR="00075EA7" w:rsidRDefault="00075EA7" w:rsidP="001B2AB3">
            <w:pPr>
              <w:spacing w:line="480" w:lineRule="auto"/>
              <w:jc w:val="center"/>
            </w:pPr>
            <w:r>
              <w:t>87.66%</w:t>
            </w:r>
          </w:p>
        </w:tc>
        <w:tc>
          <w:tcPr>
            <w:tcW w:w="1410" w:type="dxa"/>
          </w:tcPr>
          <w:p w14:paraId="15C65E75" w14:textId="1E2A5127" w:rsidR="00075EA7" w:rsidRDefault="00075EA7" w:rsidP="001B2AB3">
            <w:pPr>
              <w:spacing w:line="480" w:lineRule="auto"/>
              <w:jc w:val="center"/>
            </w:pPr>
            <w:r>
              <w:t>86.90%</w:t>
            </w:r>
          </w:p>
        </w:tc>
        <w:tc>
          <w:tcPr>
            <w:tcW w:w="1411" w:type="dxa"/>
          </w:tcPr>
          <w:p w14:paraId="7622796E" w14:textId="380B4A50" w:rsidR="00075EA7" w:rsidRDefault="00075EA7" w:rsidP="001B2AB3">
            <w:pPr>
              <w:spacing w:line="480" w:lineRule="auto"/>
              <w:jc w:val="center"/>
            </w:pPr>
            <w:r>
              <w:t>90.79%</w:t>
            </w:r>
          </w:p>
        </w:tc>
      </w:tr>
      <w:tr w:rsidR="00075EA7" w14:paraId="660F5BD5" w14:textId="77777777" w:rsidTr="001B2AB3">
        <w:trPr>
          <w:jc w:val="center"/>
        </w:trPr>
        <w:tc>
          <w:tcPr>
            <w:tcW w:w="3078" w:type="dxa"/>
            <w:vAlign w:val="center"/>
          </w:tcPr>
          <w:p w14:paraId="4E8641CD" w14:textId="77777777" w:rsidR="00075EA7" w:rsidRDefault="00075EA7" w:rsidP="001B2AB3">
            <w:pPr>
              <w:spacing w:line="480" w:lineRule="auto"/>
              <w:jc w:val="center"/>
            </w:pPr>
            <w:r>
              <w:t>Specificity</w:t>
            </w:r>
          </w:p>
        </w:tc>
        <w:tc>
          <w:tcPr>
            <w:tcW w:w="1410" w:type="dxa"/>
            <w:vAlign w:val="center"/>
          </w:tcPr>
          <w:p w14:paraId="0F972CD8" w14:textId="15C5DB1D" w:rsidR="00075EA7" w:rsidRDefault="00075EA7" w:rsidP="001B2AB3">
            <w:pPr>
              <w:spacing w:line="480" w:lineRule="auto"/>
              <w:jc w:val="center"/>
            </w:pPr>
            <w:r>
              <w:t>87.66%</w:t>
            </w:r>
          </w:p>
        </w:tc>
        <w:tc>
          <w:tcPr>
            <w:tcW w:w="1411" w:type="dxa"/>
            <w:vAlign w:val="center"/>
          </w:tcPr>
          <w:p w14:paraId="35A00601" w14:textId="09FA9952" w:rsidR="00075EA7" w:rsidRDefault="00075EA7" w:rsidP="001B2AB3">
            <w:pPr>
              <w:spacing w:line="480" w:lineRule="auto"/>
              <w:jc w:val="center"/>
            </w:pPr>
            <w:r>
              <w:t>86.64%</w:t>
            </w:r>
          </w:p>
        </w:tc>
        <w:tc>
          <w:tcPr>
            <w:tcW w:w="1410" w:type="dxa"/>
          </w:tcPr>
          <w:p w14:paraId="57131C4B" w14:textId="06DDD2C3" w:rsidR="00075EA7" w:rsidRDefault="00075EA7" w:rsidP="001B2AB3">
            <w:pPr>
              <w:spacing w:line="480" w:lineRule="auto"/>
              <w:jc w:val="center"/>
            </w:pPr>
            <w:r>
              <w:t>90.79%</w:t>
            </w:r>
          </w:p>
        </w:tc>
        <w:tc>
          <w:tcPr>
            <w:tcW w:w="1411" w:type="dxa"/>
          </w:tcPr>
          <w:p w14:paraId="13315179" w14:textId="66061720" w:rsidR="00075EA7" w:rsidRDefault="00075EA7" w:rsidP="001B2AB3">
            <w:pPr>
              <w:spacing w:line="480" w:lineRule="auto"/>
              <w:jc w:val="center"/>
            </w:pPr>
            <w:r>
              <w:t>86.90%</w:t>
            </w:r>
          </w:p>
        </w:tc>
      </w:tr>
      <w:tr w:rsidR="00075EA7" w14:paraId="6BB69356" w14:textId="77777777" w:rsidTr="001B2AB3">
        <w:trPr>
          <w:jc w:val="center"/>
        </w:trPr>
        <w:tc>
          <w:tcPr>
            <w:tcW w:w="3078" w:type="dxa"/>
            <w:vAlign w:val="center"/>
          </w:tcPr>
          <w:p w14:paraId="7642E227" w14:textId="77777777" w:rsidR="00075EA7" w:rsidRPr="00AE556B" w:rsidRDefault="00075EA7" w:rsidP="001B2AB3">
            <w:pPr>
              <w:spacing w:line="480" w:lineRule="auto"/>
              <w:jc w:val="center"/>
            </w:pPr>
            <w:r w:rsidRPr="00AE556B">
              <w:t>Positive Predictive Value</w:t>
            </w:r>
          </w:p>
        </w:tc>
        <w:tc>
          <w:tcPr>
            <w:tcW w:w="1410" w:type="dxa"/>
            <w:vAlign w:val="center"/>
          </w:tcPr>
          <w:p w14:paraId="7EEAE1F5" w14:textId="0334C163" w:rsidR="00075EA7" w:rsidRPr="00AE556B" w:rsidRDefault="00840CA0" w:rsidP="001B2AB3">
            <w:pPr>
              <w:spacing w:line="480" w:lineRule="auto"/>
              <w:jc w:val="center"/>
            </w:pPr>
            <w:r w:rsidRPr="00AE556B">
              <w:t>86.65%</w:t>
            </w:r>
          </w:p>
        </w:tc>
        <w:tc>
          <w:tcPr>
            <w:tcW w:w="1411" w:type="dxa"/>
            <w:vAlign w:val="center"/>
          </w:tcPr>
          <w:p w14:paraId="13EB7482" w14:textId="5B714EFD" w:rsidR="00075EA7" w:rsidRPr="00AE556B" w:rsidRDefault="00840CA0" w:rsidP="001B2AB3">
            <w:pPr>
              <w:spacing w:line="480" w:lineRule="auto"/>
              <w:jc w:val="center"/>
            </w:pPr>
            <w:r w:rsidRPr="00AE556B">
              <w:t>87.65%</w:t>
            </w:r>
          </w:p>
        </w:tc>
        <w:tc>
          <w:tcPr>
            <w:tcW w:w="1410" w:type="dxa"/>
          </w:tcPr>
          <w:p w14:paraId="4AE1667C" w14:textId="504093D9" w:rsidR="00075EA7" w:rsidRPr="00AE556B" w:rsidRDefault="009C4241" w:rsidP="001B2AB3">
            <w:pPr>
              <w:spacing w:line="480" w:lineRule="auto"/>
              <w:jc w:val="center"/>
            </w:pPr>
            <w:r w:rsidRPr="00AE556B">
              <w:t>90</w:t>
            </w:r>
            <w:r w:rsidR="00840CA0" w:rsidRPr="00AE556B">
              <w:t>.</w:t>
            </w:r>
            <w:r w:rsidRPr="00AE556B">
              <w:t>00</w:t>
            </w:r>
            <w:r w:rsidR="00840CA0" w:rsidRPr="00AE556B">
              <w:t>%</w:t>
            </w:r>
          </w:p>
        </w:tc>
        <w:tc>
          <w:tcPr>
            <w:tcW w:w="1411" w:type="dxa"/>
          </w:tcPr>
          <w:p w14:paraId="442572EC" w14:textId="78DC9552" w:rsidR="00075EA7" w:rsidRPr="00AE556B" w:rsidRDefault="00840CA0" w:rsidP="001B2AB3">
            <w:pPr>
              <w:spacing w:line="480" w:lineRule="auto"/>
              <w:jc w:val="center"/>
            </w:pPr>
            <w:r w:rsidRPr="00AE556B">
              <w:t>87.90%</w:t>
            </w:r>
          </w:p>
        </w:tc>
      </w:tr>
      <w:tr w:rsidR="00075EA7" w14:paraId="4FE8A241" w14:textId="77777777" w:rsidTr="001B2AB3">
        <w:trPr>
          <w:jc w:val="center"/>
        </w:trPr>
        <w:tc>
          <w:tcPr>
            <w:tcW w:w="3078" w:type="dxa"/>
            <w:vAlign w:val="center"/>
          </w:tcPr>
          <w:p w14:paraId="563F2EA5" w14:textId="77777777" w:rsidR="00075EA7" w:rsidRPr="00AE556B" w:rsidRDefault="00075EA7" w:rsidP="001B2AB3">
            <w:pPr>
              <w:spacing w:line="480" w:lineRule="auto"/>
              <w:jc w:val="center"/>
            </w:pPr>
            <w:r w:rsidRPr="00AE556B">
              <w:t>Negative Predictive Value</w:t>
            </w:r>
          </w:p>
        </w:tc>
        <w:tc>
          <w:tcPr>
            <w:tcW w:w="1410" w:type="dxa"/>
            <w:vAlign w:val="center"/>
          </w:tcPr>
          <w:p w14:paraId="50ED5911" w14:textId="7ED826AE" w:rsidR="00075EA7" w:rsidRPr="00AE556B" w:rsidRDefault="00840CA0" w:rsidP="001B2AB3">
            <w:pPr>
              <w:spacing w:line="480" w:lineRule="auto"/>
              <w:jc w:val="center"/>
            </w:pPr>
            <w:r w:rsidRPr="00AE556B">
              <w:t>87.65%</w:t>
            </w:r>
          </w:p>
        </w:tc>
        <w:tc>
          <w:tcPr>
            <w:tcW w:w="1411" w:type="dxa"/>
            <w:vAlign w:val="center"/>
          </w:tcPr>
          <w:p w14:paraId="3C7EB4F2" w14:textId="2B798EE5" w:rsidR="00075EA7" w:rsidRPr="00AE556B" w:rsidRDefault="00840CA0" w:rsidP="001B2AB3">
            <w:pPr>
              <w:spacing w:line="480" w:lineRule="auto"/>
              <w:jc w:val="center"/>
            </w:pPr>
            <w:r w:rsidRPr="00AE556B">
              <w:t>86.65%</w:t>
            </w:r>
          </w:p>
        </w:tc>
        <w:tc>
          <w:tcPr>
            <w:tcW w:w="1410" w:type="dxa"/>
          </w:tcPr>
          <w:p w14:paraId="63F08499" w14:textId="449B52BE" w:rsidR="00075EA7" w:rsidRPr="00AE556B" w:rsidRDefault="00840CA0" w:rsidP="001B2AB3">
            <w:pPr>
              <w:spacing w:line="480" w:lineRule="auto"/>
              <w:jc w:val="center"/>
            </w:pPr>
            <w:r w:rsidRPr="00AE556B">
              <w:t>87.90%</w:t>
            </w:r>
          </w:p>
        </w:tc>
        <w:tc>
          <w:tcPr>
            <w:tcW w:w="1411" w:type="dxa"/>
          </w:tcPr>
          <w:p w14:paraId="1D1BD5E0" w14:textId="7731AD4B" w:rsidR="00075EA7" w:rsidRPr="00AE556B" w:rsidRDefault="00840CA0" w:rsidP="001B2AB3">
            <w:pPr>
              <w:spacing w:line="480" w:lineRule="auto"/>
              <w:jc w:val="center"/>
            </w:pPr>
            <w:r w:rsidRPr="00AE556B">
              <w:t>90.00%</w:t>
            </w:r>
          </w:p>
        </w:tc>
      </w:tr>
      <w:tr w:rsidR="00075EA7" w14:paraId="4EAD32FE" w14:textId="77777777" w:rsidTr="001B2AB3">
        <w:trPr>
          <w:jc w:val="center"/>
        </w:trPr>
        <w:tc>
          <w:tcPr>
            <w:tcW w:w="3078" w:type="dxa"/>
            <w:vAlign w:val="center"/>
          </w:tcPr>
          <w:p w14:paraId="2AA57414" w14:textId="77777777" w:rsidR="00075EA7" w:rsidRPr="00AE556B" w:rsidRDefault="00075EA7" w:rsidP="001B2AB3">
            <w:pPr>
              <w:spacing w:line="480" w:lineRule="auto"/>
              <w:jc w:val="center"/>
            </w:pPr>
            <w:r w:rsidRPr="00AE556B">
              <w:t>Positive Likelihood Ratio</w:t>
            </w:r>
          </w:p>
        </w:tc>
        <w:tc>
          <w:tcPr>
            <w:tcW w:w="1410" w:type="dxa"/>
            <w:vAlign w:val="center"/>
          </w:tcPr>
          <w:p w14:paraId="2862DC4A" w14:textId="7C5715AA" w:rsidR="00075EA7" w:rsidRPr="00AE556B" w:rsidRDefault="00840CA0" w:rsidP="001B2AB3">
            <w:pPr>
              <w:spacing w:line="480" w:lineRule="auto"/>
              <w:jc w:val="center"/>
            </w:pPr>
            <w:r w:rsidRPr="00AE556B">
              <w:t>7.0214</w:t>
            </w:r>
          </w:p>
        </w:tc>
        <w:tc>
          <w:tcPr>
            <w:tcW w:w="1411" w:type="dxa"/>
            <w:vAlign w:val="center"/>
          </w:tcPr>
          <w:p w14:paraId="73A9BF1F" w14:textId="79A68329" w:rsidR="00075EA7" w:rsidRPr="00AE556B" w:rsidRDefault="00840CA0" w:rsidP="001B2AB3">
            <w:pPr>
              <w:spacing w:line="480" w:lineRule="auto"/>
              <w:jc w:val="center"/>
            </w:pPr>
            <w:r w:rsidRPr="00AE556B">
              <w:t>6.5590</w:t>
            </w:r>
          </w:p>
        </w:tc>
        <w:tc>
          <w:tcPr>
            <w:tcW w:w="1410" w:type="dxa"/>
          </w:tcPr>
          <w:p w14:paraId="521609F6" w14:textId="6876F6CA" w:rsidR="00075EA7" w:rsidRPr="00AE556B" w:rsidRDefault="00840CA0" w:rsidP="001B2AB3">
            <w:pPr>
              <w:spacing w:line="480" w:lineRule="auto"/>
              <w:jc w:val="center"/>
            </w:pPr>
            <w:r w:rsidRPr="00AE556B">
              <w:t>9.4345</w:t>
            </w:r>
          </w:p>
        </w:tc>
        <w:tc>
          <w:tcPr>
            <w:tcW w:w="1411" w:type="dxa"/>
          </w:tcPr>
          <w:p w14:paraId="32890C64" w14:textId="4ADDFC48" w:rsidR="00075EA7" w:rsidRPr="00AE556B" w:rsidRDefault="00840CA0" w:rsidP="001B2AB3">
            <w:pPr>
              <w:spacing w:line="480" w:lineRule="auto"/>
              <w:jc w:val="center"/>
            </w:pPr>
            <w:r w:rsidRPr="00AE556B">
              <w:t>6.9287</w:t>
            </w:r>
          </w:p>
        </w:tc>
      </w:tr>
      <w:tr w:rsidR="00075EA7" w14:paraId="20018A09" w14:textId="77777777" w:rsidTr="001B2AB3">
        <w:trPr>
          <w:jc w:val="center"/>
        </w:trPr>
        <w:tc>
          <w:tcPr>
            <w:tcW w:w="3078" w:type="dxa"/>
            <w:vAlign w:val="center"/>
          </w:tcPr>
          <w:p w14:paraId="658A0BDE" w14:textId="77777777" w:rsidR="00075EA7" w:rsidRPr="00AE556B" w:rsidRDefault="00075EA7" w:rsidP="001B2AB3">
            <w:pPr>
              <w:spacing w:line="480" w:lineRule="auto"/>
              <w:jc w:val="center"/>
            </w:pPr>
            <w:r w:rsidRPr="00AE556B">
              <w:t>Negative Likelihood Ratio</w:t>
            </w:r>
          </w:p>
        </w:tc>
        <w:tc>
          <w:tcPr>
            <w:tcW w:w="1410" w:type="dxa"/>
            <w:vAlign w:val="center"/>
          </w:tcPr>
          <w:p w14:paraId="7BF63C6E" w14:textId="16E1496A" w:rsidR="00075EA7" w:rsidRPr="00AE556B" w:rsidRDefault="00840CA0" w:rsidP="001B2AB3">
            <w:pPr>
              <w:spacing w:line="480" w:lineRule="auto"/>
              <w:jc w:val="center"/>
            </w:pPr>
            <w:r w:rsidRPr="00AE556B">
              <w:t>0.1525</w:t>
            </w:r>
          </w:p>
        </w:tc>
        <w:tc>
          <w:tcPr>
            <w:tcW w:w="1411" w:type="dxa"/>
            <w:vAlign w:val="center"/>
          </w:tcPr>
          <w:p w14:paraId="307940AC" w14:textId="4F219949" w:rsidR="00075EA7" w:rsidRPr="00AE556B" w:rsidRDefault="00840CA0" w:rsidP="001B2AB3">
            <w:pPr>
              <w:spacing w:line="480" w:lineRule="auto"/>
              <w:jc w:val="center"/>
            </w:pPr>
            <w:r w:rsidRPr="00AE556B">
              <w:t>0.1424</w:t>
            </w:r>
          </w:p>
        </w:tc>
        <w:tc>
          <w:tcPr>
            <w:tcW w:w="1410" w:type="dxa"/>
          </w:tcPr>
          <w:p w14:paraId="36B2D1F0" w14:textId="5B69CD18" w:rsidR="00075EA7" w:rsidRPr="00AE556B" w:rsidRDefault="00840CA0" w:rsidP="001B2AB3">
            <w:pPr>
              <w:spacing w:line="480" w:lineRule="auto"/>
              <w:jc w:val="center"/>
            </w:pPr>
            <w:r w:rsidRPr="00AE556B">
              <w:t>0.1443</w:t>
            </w:r>
          </w:p>
        </w:tc>
        <w:tc>
          <w:tcPr>
            <w:tcW w:w="1411" w:type="dxa"/>
          </w:tcPr>
          <w:p w14:paraId="052CBAA9" w14:textId="515C1F94" w:rsidR="00075EA7" w:rsidRPr="00AE556B" w:rsidRDefault="00840CA0" w:rsidP="001B2AB3">
            <w:pPr>
              <w:spacing w:line="480" w:lineRule="auto"/>
              <w:jc w:val="center"/>
            </w:pPr>
            <w:r w:rsidRPr="00AE556B">
              <w:t>0.1060</w:t>
            </w:r>
          </w:p>
        </w:tc>
      </w:tr>
      <w:tr w:rsidR="00075EA7" w14:paraId="094AD7A6" w14:textId="77777777" w:rsidTr="001B2AB3">
        <w:trPr>
          <w:jc w:val="center"/>
        </w:trPr>
        <w:tc>
          <w:tcPr>
            <w:tcW w:w="3078" w:type="dxa"/>
            <w:vAlign w:val="center"/>
          </w:tcPr>
          <w:p w14:paraId="76194E49" w14:textId="77777777" w:rsidR="00075EA7" w:rsidRDefault="00075EA7" w:rsidP="001B2AB3">
            <w:pPr>
              <w:spacing w:line="480" w:lineRule="auto"/>
              <w:jc w:val="center"/>
            </w:pPr>
            <w:r>
              <w:t>Accuracy</w:t>
            </w:r>
          </w:p>
        </w:tc>
        <w:tc>
          <w:tcPr>
            <w:tcW w:w="1410" w:type="dxa"/>
            <w:vAlign w:val="center"/>
          </w:tcPr>
          <w:p w14:paraId="43DD509D" w14:textId="0CA982F1" w:rsidR="00075EA7" w:rsidRPr="006720B3" w:rsidRDefault="00075EA7" w:rsidP="001B2AB3">
            <w:pPr>
              <w:spacing w:line="480" w:lineRule="auto"/>
              <w:jc w:val="center"/>
              <w:rPr>
                <w:b/>
              </w:rPr>
            </w:pPr>
            <w:r w:rsidRPr="006720B3">
              <w:rPr>
                <w:b/>
              </w:rPr>
              <w:t>87.17%</w:t>
            </w:r>
          </w:p>
        </w:tc>
        <w:tc>
          <w:tcPr>
            <w:tcW w:w="1411" w:type="dxa"/>
            <w:vAlign w:val="center"/>
          </w:tcPr>
          <w:p w14:paraId="1C6A67E3" w14:textId="3414CB2B" w:rsidR="00075EA7" w:rsidRPr="006720B3" w:rsidRDefault="00075EA7" w:rsidP="001B2AB3">
            <w:pPr>
              <w:spacing w:line="480" w:lineRule="auto"/>
              <w:jc w:val="center"/>
              <w:rPr>
                <w:b/>
              </w:rPr>
            </w:pPr>
            <w:r w:rsidRPr="006720B3">
              <w:rPr>
                <w:b/>
              </w:rPr>
              <w:t>87.17%</w:t>
            </w:r>
          </w:p>
        </w:tc>
        <w:tc>
          <w:tcPr>
            <w:tcW w:w="1410" w:type="dxa"/>
          </w:tcPr>
          <w:p w14:paraId="39202291" w14:textId="2D695633" w:rsidR="00075EA7" w:rsidRPr="006720B3" w:rsidRDefault="00075EA7" w:rsidP="001B2AB3">
            <w:pPr>
              <w:spacing w:line="480" w:lineRule="auto"/>
              <w:jc w:val="center"/>
              <w:rPr>
                <w:b/>
              </w:rPr>
            </w:pPr>
            <w:r w:rsidRPr="006720B3">
              <w:rPr>
                <w:b/>
              </w:rPr>
              <w:t>88.89%</w:t>
            </w:r>
          </w:p>
        </w:tc>
        <w:tc>
          <w:tcPr>
            <w:tcW w:w="1411" w:type="dxa"/>
          </w:tcPr>
          <w:p w14:paraId="20DAE9DF" w14:textId="50B11967" w:rsidR="00075EA7" w:rsidRPr="006720B3" w:rsidRDefault="00075EA7" w:rsidP="001B2AB3">
            <w:pPr>
              <w:spacing w:line="480" w:lineRule="auto"/>
              <w:jc w:val="center"/>
              <w:rPr>
                <w:b/>
              </w:rPr>
            </w:pPr>
            <w:r w:rsidRPr="006720B3">
              <w:rPr>
                <w:b/>
              </w:rPr>
              <w:t>88.89%</w:t>
            </w:r>
          </w:p>
        </w:tc>
      </w:tr>
    </w:tbl>
    <w:p w14:paraId="444A91E8" w14:textId="77777777" w:rsidR="00075EA7" w:rsidRDefault="00075EA7" w:rsidP="009153BA">
      <w:pPr>
        <w:spacing w:line="480" w:lineRule="auto"/>
        <w:jc w:val="center"/>
      </w:pPr>
    </w:p>
    <w:p w14:paraId="388BEA28" w14:textId="075F1295" w:rsidR="00D23AD9" w:rsidRDefault="009277B3" w:rsidP="009153BA">
      <w:pPr>
        <w:spacing w:line="480" w:lineRule="auto"/>
        <w:jc w:val="center"/>
      </w:pPr>
      <w:r w:rsidRPr="00A41196">
        <w:t>Table 6</w:t>
      </w:r>
      <w:r w:rsidR="008369D2" w:rsidRPr="00A41196">
        <w:t>: Performance</w:t>
      </w:r>
      <w:r w:rsidR="008369D2" w:rsidRPr="00AE556B">
        <w:t xml:space="preserve"> of the proposed a/v classification method on UK Biobank data after the segmen</w:t>
      </w:r>
      <w:r w:rsidR="00117887" w:rsidRPr="00AE556B">
        <w:t>t voting strategy, over the ROI (0.5-1.0 optic disc diameters from the optic disc boundary).</w:t>
      </w:r>
      <w:r w:rsidR="008369D2">
        <w:t xml:space="preserve"> </w:t>
      </w:r>
    </w:p>
    <w:p w14:paraId="4CAA783D" w14:textId="6FAECBD5" w:rsidR="00A847F3" w:rsidRDefault="00147B27" w:rsidP="009153BA">
      <w:pPr>
        <w:spacing w:line="480" w:lineRule="auto"/>
        <w:jc w:val="center"/>
      </w:pPr>
      <w:r>
        <w:rPr>
          <w:noProof/>
          <w:lang w:eastAsia="en-GB"/>
        </w:rPr>
        <w:lastRenderedPageBreak/>
        <mc:AlternateContent>
          <mc:Choice Requires="wpg">
            <w:drawing>
              <wp:inline distT="0" distB="0" distL="0" distR="0" wp14:anchorId="1FCE90A9" wp14:editId="5290549F">
                <wp:extent cx="5140325" cy="5136515"/>
                <wp:effectExtent l="0" t="0" r="3175" b="0"/>
                <wp:docPr id="196" name="Group 196"/>
                <wp:cNvGraphicFramePr/>
                <a:graphic xmlns:a="http://schemas.openxmlformats.org/drawingml/2006/main">
                  <a:graphicData uri="http://schemas.microsoft.com/office/word/2010/wordprocessingGroup">
                    <wpg:wgp>
                      <wpg:cNvGrpSpPr/>
                      <wpg:grpSpPr>
                        <a:xfrm>
                          <a:off x="0" y="0"/>
                          <a:ext cx="5140325" cy="5136515"/>
                          <a:chOff x="0" y="0"/>
                          <a:chExt cx="5140416" cy="5136595"/>
                        </a:xfrm>
                      </wpg:grpSpPr>
                      <pic:pic xmlns:pic="http://schemas.openxmlformats.org/drawingml/2006/picture">
                        <pic:nvPicPr>
                          <pic:cNvPr id="28" name="Picture 28"/>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48986" y="0"/>
                            <a:ext cx="2519680" cy="2519680"/>
                          </a:xfrm>
                          <a:prstGeom prst="rect">
                            <a:avLst/>
                          </a:prstGeom>
                        </pic:spPr>
                      </pic:pic>
                      <wps:wsp>
                        <wps:cNvPr id="30" name="Text Box 2"/>
                        <wps:cNvSpPr txBox="1">
                          <a:spLocks noChangeArrowheads="1"/>
                        </wps:cNvSpPr>
                        <wps:spPr bwMode="auto">
                          <a:xfrm>
                            <a:off x="0" y="2261507"/>
                            <a:ext cx="380365" cy="294640"/>
                          </a:xfrm>
                          <a:prstGeom prst="rect">
                            <a:avLst/>
                          </a:prstGeom>
                          <a:noFill/>
                          <a:ln w="9525">
                            <a:noFill/>
                            <a:miter lim="800000"/>
                            <a:headEnd/>
                            <a:tailEnd/>
                          </a:ln>
                        </wps:spPr>
                        <wps:txbx>
                          <w:txbxContent>
                            <w:p w14:paraId="72483361" w14:textId="77777777" w:rsidR="00FF6E44" w:rsidRPr="00B11E33" w:rsidRDefault="00FF6E44" w:rsidP="00147B27">
                              <w:pPr>
                                <w:rPr>
                                  <w:color w:val="FFFFFF" w:themeColor="background1"/>
                                </w:rPr>
                              </w:pPr>
                              <w:r>
                                <w:rPr>
                                  <w:color w:val="FFFFFF" w:themeColor="background1"/>
                                </w:rPr>
                                <w:t>(a</w:t>
                              </w:r>
                              <w:r w:rsidRPr="00B11E33">
                                <w:rPr>
                                  <w:color w:val="FFFFFF" w:themeColor="background1"/>
                                </w:rPr>
                                <w:t>)</w:t>
                              </w:r>
                            </w:p>
                          </w:txbxContent>
                        </wps:txbx>
                        <wps:bodyPr rot="0" vert="horz" wrap="square" lIns="91440" tIns="45720" rIns="91440" bIns="45720" anchor="t" anchorCtr="0">
                          <a:noAutofit/>
                        </wps:bodyPr>
                      </wps:wsp>
                      <pic:pic xmlns:pic="http://schemas.openxmlformats.org/drawingml/2006/picture">
                        <pic:nvPicPr>
                          <pic:cNvPr id="8" name="Picture 8"/>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2620736" y="0"/>
                            <a:ext cx="2519680" cy="2519680"/>
                          </a:xfrm>
                          <a:prstGeom prst="rect">
                            <a:avLst/>
                          </a:prstGeom>
                        </pic:spPr>
                      </pic:pic>
                      <pic:pic xmlns:pic="http://schemas.openxmlformats.org/drawingml/2006/picture">
                        <pic:nvPicPr>
                          <pic:cNvPr id="194" name="Picture 194"/>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1338943" y="2571750"/>
                            <a:ext cx="2519680" cy="2519680"/>
                          </a:xfrm>
                          <a:prstGeom prst="rect">
                            <a:avLst/>
                          </a:prstGeom>
                        </pic:spPr>
                      </pic:pic>
                      <wps:wsp>
                        <wps:cNvPr id="31" name="Text Box 2"/>
                        <wps:cNvSpPr txBox="1">
                          <a:spLocks noChangeArrowheads="1"/>
                        </wps:cNvSpPr>
                        <wps:spPr bwMode="auto">
                          <a:xfrm>
                            <a:off x="2571750" y="2269672"/>
                            <a:ext cx="380365" cy="294640"/>
                          </a:xfrm>
                          <a:prstGeom prst="rect">
                            <a:avLst/>
                          </a:prstGeom>
                          <a:noFill/>
                          <a:ln w="9525">
                            <a:noFill/>
                            <a:miter lim="800000"/>
                            <a:headEnd/>
                            <a:tailEnd/>
                          </a:ln>
                        </wps:spPr>
                        <wps:txbx>
                          <w:txbxContent>
                            <w:p w14:paraId="56E7FF0E" w14:textId="77777777" w:rsidR="00FF6E44" w:rsidRPr="00B11E33" w:rsidRDefault="00FF6E44" w:rsidP="00147B27">
                              <w:pPr>
                                <w:rPr>
                                  <w:color w:val="FFFFFF" w:themeColor="background1"/>
                                </w:rPr>
                              </w:pPr>
                              <w:r>
                                <w:rPr>
                                  <w:color w:val="FFFFFF" w:themeColor="background1"/>
                                </w:rPr>
                                <w:t>(b</w:t>
                              </w:r>
                              <w:r w:rsidRPr="00B11E33">
                                <w:rPr>
                                  <w:color w:val="FFFFFF" w:themeColor="background1"/>
                                </w:rPr>
                                <w:t>)</w:t>
                              </w:r>
                            </w:p>
                          </w:txbxContent>
                        </wps:txbx>
                        <wps:bodyPr rot="0" vert="horz" wrap="square" lIns="91440" tIns="45720" rIns="91440" bIns="45720" anchor="t" anchorCtr="0">
                          <a:noAutofit/>
                        </wps:bodyPr>
                      </wps:wsp>
                      <wps:wsp>
                        <wps:cNvPr id="195" name="Text Box 2"/>
                        <wps:cNvSpPr txBox="1">
                          <a:spLocks noChangeArrowheads="1"/>
                        </wps:cNvSpPr>
                        <wps:spPr bwMode="auto">
                          <a:xfrm>
                            <a:off x="1289957" y="4841422"/>
                            <a:ext cx="380963" cy="295173"/>
                          </a:xfrm>
                          <a:prstGeom prst="rect">
                            <a:avLst/>
                          </a:prstGeom>
                          <a:noFill/>
                          <a:ln w="9525">
                            <a:noFill/>
                            <a:miter lim="800000"/>
                            <a:headEnd/>
                            <a:tailEnd/>
                          </a:ln>
                        </wps:spPr>
                        <wps:txbx>
                          <w:txbxContent>
                            <w:p w14:paraId="1D30AECE" w14:textId="77777777" w:rsidR="00FF6E44" w:rsidRPr="00B11E33" w:rsidRDefault="00FF6E44" w:rsidP="00147B27">
                              <w:pPr>
                                <w:rPr>
                                  <w:color w:val="FFFFFF" w:themeColor="background1"/>
                                </w:rPr>
                              </w:pPr>
                              <w:r>
                                <w:rPr>
                                  <w:color w:val="FFFFFF" w:themeColor="background1"/>
                                </w:rPr>
                                <w:t>(c</w:t>
                              </w:r>
                              <w:r w:rsidRPr="00B11E33">
                                <w:rPr>
                                  <w:color w:val="FFFFFF" w:themeColor="background1"/>
                                </w:rPr>
                                <w:t>)</w:t>
                              </w:r>
                            </w:p>
                          </w:txbxContent>
                        </wps:txbx>
                        <wps:bodyPr rot="0" vert="horz" wrap="square" lIns="91440" tIns="45720" rIns="91440" bIns="45720" anchor="t" anchorCtr="0">
                          <a:noAutofit/>
                        </wps:bodyPr>
                      </wps:wsp>
                    </wpg:wgp>
                  </a:graphicData>
                </a:graphic>
              </wp:inline>
            </w:drawing>
          </mc:Choice>
          <mc:Fallback>
            <w:pict>
              <v:group w14:anchorId="1FCE90A9" id="Group 196" o:spid="_x0000_s1049" style="width:404.75pt;height:404.45pt;mso-position-horizontal-relative:char;mso-position-vertical-relative:line" coordsize="51404,51365"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">
                <v:shape id="Picture 28" o:spid="_x0000_s1050" type="#_x0000_t75" style="position:absolute;left:489;width:25197;height:25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">
                  <v:imagedata r:id="rId36" o:title=""/>
                  <v:path arrowok="t"/>
                </v:shape>
                <v:shape id="Text Box 2" o:spid="_x0000_s1051" type="#_x0000_t202" style="position:absolute;top:22615;width:3803;height:29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" filled="f" stroked="f">
                  <v:textbox>
                    <w:txbxContent>
                      <w:p w14:paraId="72483361" w14:textId="77777777" w:rsidR="00FF6E44" w:rsidRPr="00B11E33" w:rsidRDefault="00FF6E44" w:rsidP="00147B27">
                        <w:pPr>
                          <w:rPr>
                            <w:color w:val="FFFFFF" w:themeColor="background1"/>
                          </w:rPr>
                        </w:pPr>
                        <w:r>
                          <w:rPr>
                            <w:color w:val="FFFFFF" w:themeColor="background1"/>
                          </w:rPr>
                          <w:t>(a</w:t>
                        </w:r>
                        <w:r w:rsidRPr="00B11E33">
                          <w:rPr>
                            <w:color w:val="FFFFFF" w:themeColor="background1"/>
                          </w:rPr>
                          <w:t>)</w:t>
                        </w:r>
                      </w:p>
                    </w:txbxContent>
                  </v:textbox>
                </v:shape>
                <v:shape id="Picture 8" o:spid="_x0000_s1052" type="#_x0000_t75" style="position:absolute;left:26207;width:25197;height:25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">
                  <v:imagedata r:id="rId37" o:title=""/>
                  <v:path arrowok="t"/>
                </v:shape>
                <v:shape id="Picture 194" o:spid="_x0000_s1053" type="#_x0000_t75" style="position:absolute;left:13389;top:25717;width:25197;height:251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">
                  <v:imagedata r:id="rId38" o:title=""/>
                  <v:path arrowok="t"/>
                </v:shape>
                <v:shape id="Text Box 2" o:spid="_x0000_s1054" type="#_x0000_t202" style="position:absolute;left:25717;top:22696;width:3804;height:29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14:paraId="56E7FF0E" w14:textId="77777777" w:rsidR="00FF6E44" w:rsidRPr="00B11E33" w:rsidRDefault="00FF6E44" w:rsidP="00147B27">
                        <w:pPr>
                          <w:rPr>
                            <w:color w:val="FFFFFF" w:themeColor="background1"/>
                          </w:rPr>
                        </w:pPr>
                        <w:r>
                          <w:rPr>
                            <w:color w:val="FFFFFF" w:themeColor="background1"/>
                          </w:rPr>
                          <w:t>(b</w:t>
                        </w:r>
                        <w:r w:rsidRPr="00B11E33">
                          <w:rPr>
                            <w:color w:val="FFFFFF" w:themeColor="background1"/>
                          </w:rPr>
                          <w:t>)</w:t>
                        </w:r>
                      </w:p>
                    </w:txbxContent>
                  </v:textbox>
                </v:shape>
                <v:shape id="Text Box 2" o:spid="_x0000_s1055" type="#_x0000_t202" style="position:absolute;left:12899;top:48414;width:3810;height:29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" filled="f" stroked="f">
                  <v:textbox>
                    <w:txbxContent>
                      <w:p w14:paraId="1D30AECE" w14:textId="77777777" w:rsidR="00FF6E44" w:rsidRPr="00B11E33" w:rsidRDefault="00FF6E44" w:rsidP="00147B27">
                        <w:pPr>
                          <w:rPr>
                            <w:color w:val="FFFFFF" w:themeColor="background1"/>
                          </w:rPr>
                        </w:pPr>
                        <w:r>
                          <w:rPr>
                            <w:color w:val="FFFFFF" w:themeColor="background1"/>
                          </w:rPr>
                          <w:t>(c</w:t>
                        </w:r>
                        <w:r w:rsidRPr="00B11E33">
                          <w:rPr>
                            <w:color w:val="FFFFFF" w:themeColor="background1"/>
                          </w:rPr>
                          <w:t>)</w:t>
                        </w:r>
                      </w:p>
                    </w:txbxContent>
                  </v:textbox>
                </v:shape>
                <w10:anchorlock/>
              </v:group>
            </w:pict>
          </mc:Fallback>
        </mc:AlternateContent>
      </w:r>
    </w:p>
    <w:p w14:paraId="79D2B274" w14:textId="667DBB47" w:rsidR="00A50B33" w:rsidRDefault="00147B27" w:rsidP="009153BA">
      <w:pPr>
        <w:spacing w:line="480" w:lineRule="auto"/>
        <w:jc w:val="center"/>
      </w:pPr>
      <w:r w:rsidRPr="00CC1FCD">
        <w:t xml:space="preserve">Figure 9: Classification </w:t>
      </w:r>
      <w:r>
        <w:t xml:space="preserve">of arterioles and venules </w:t>
      </w:r>
      <w:r w:rsidRPr="002C5787">
        <w:t>on UK Biobank data. (a</w:t>
      </w:r>
      <w:r>
        <w:t xml:space="preserve">) Original retinal image. Classification results for the: (b) entire image and (c) ROI. (c)  </w:t>
      </w:r>
      <w:r w:rsidRPr="001F663C">
        <w:t>© UK Biobank</w:t>
      </w:r>
      <w:r w:rsidR="00A50B33">
        <w:t>.</w:t>
      </w:r>
    </w:p>
    <w:p w14:paraId="00866DD6" w14:textId="77777777" w:rsidR="00DC22D4" w:rsidRDefault="00DC22D4" w:rsidP="009153BA">
      <w:pPr>
        <w:spacing w:line="480" w:lineRule="auto"/>
        <w:jc w:val="center"/>
      </w:pPr>
    </w:p>
    <w:p w14:paraId="57B8CEA4" w14:textId="717C64BB" w:rsidR="00945850" w:rsidRDefault="00147B27" w:rsidP="00945850">
      <w:pPr>
        <w:spacing w:line="480" w:lineRule="auto"/>
        <w:jc w:val="both"/>
      </w:pPr>
      <w:r w:rsidRPr="006E31C0">
        <w:t xml:space="preserve">The reported results for other a/v classification methods are presented </w:t>
      </w:r>
      <w:r w:rsidRPr="00AE556B">
        <w:t xml:space="preserve">in </w:t>
      </w:r>
      <w:r w:rsidR="009277B3" w:rsidRPr="00A41196">
        <w:t>table 7</w:t>
      </w:r>
      <w:r w:rsidRPr="00A41196">
        <w:t>.</w:t>
      </w:r>
      <w:r w:rsidR="00ED5589" w:rsidRPr="00A41196">
        <w:t xml:space="preserve"> To enable a better comparison to these methods, the proposed method was also evaluated </w:t>
      </w:r>
      <w:r w:rsidR="007A6AFD" w:rsidRPr="00A41196">
        <w:t xml:space="preserve">on the publicly available DRIVE </w:t>
      </w:r>
      <w:r w:rsidR="007A6AFD" w:rsidRPr="00A41196">
        <w:fldChar w:fldCharType="begin"/>
      </w:r>
      <w:r w:rsidR="007A6AFD" w:rsidRPr="00A41196">
        <w:instrText>ADDIN RW.CITE{{59 Staal,J. 2004}}</w:instrText>
      </w:r>
      <w:r w:rsidR="007A6AFD" w:rsidRPr="00A41196">
        <w:fldChar w:fldCharType="separate"/>
      </w:r>
      <w:r w:rsidR="007A6AFD" w:rsidRPr="00A41196">
        <w:t>[43]</w:t>
      </w:r>
      <w:r w:rsidR="007A6AFD" w:rsidRPr="00A41196">
        <w:fldChar w:fldCharType="end"/>
      </w:r>
      <w:r w:rsidR="007A6AFD" w:rsidRPr="00A41196">
        <w:t xml:space="preserve"> data</w:t>
      </w:r>
      <w:r w:rsidR="00F82FFC" w:rsidRPr="00A41196">
        <w:t>set (results included in table</w:t>
      </w:r>
      <w:r w:rsidR="009277B3" w:rsidRPr="00A41196">
        <w:t xml:space="preserve"> 7</w:t>
      </w:r>
      <w:r w:rsidR="007A6AFD" w:rsidRPr="00A41196">
        <w:t>).</w:t>
      </w:r>
      <w:r w:rsidR="00DD61A0" w:rsidRPr="00A41196">
        <w:t xml:space="preserve"> </w:t>
      </w:r>
      <w:r w:rsidR="00EC0EFB" w:rsidRPr="00A41196">
        <w:t>The methodology</w:t>
      </w:r>
      <w:r w:rsidR="00D23AD9" w:rsidRPr="00A41196">
        <w:t xml:space="preserve"> </w:t>
      </w:r>
      <w:r w:rsidR="00EC0EFB" w:rsidRPr="00A41196">
        <w:t>rema</w:t>
      </w:r>
      <w:r w:rsidR="00706F93" w:rsidRPr="00A41196">
        <w:t>ined unchanged; hence, the</w:t>
      </w:r>
      <w:r w:rsidR="00EC0EFB" w:rsidRPr="00A41196">
        <w:t xml:space="preserve"> same CNN architecture was used. This was enabled by</w:t>
      </w:r>
      <w:r w:rsidR="00EC0EFB" w:rsidRPr="002C5787">
        <w:t xml:space="preserve"> resizing the DRIVE images </w:t>
      </w:r>
      <w:r w:rsidR="00DD61A0" w:rsidRPr="002C5787">
        <w:t>from 565 x 584 pixels to 1464 x 1513 pixels</w:t>
      </w:r>
      <w:r w:rsidR="00EC0EFB" w:rsidRPr="002C5787">
        <w:t xml:space="preserve"> to match the size of the circular field-of-view of the UK Biobank images. </w:t>
      </w:r>
      <w:r w:rsidR="006E31C0" w:rsidRPr="002C5787">
        <w:t xml:space="preserve">To maximise the performance the CNN was retrained on </w:t>
      </w:r>
      <w:r w:rsidR="00D23AD9" w:rsidRPr="002C5787">
        <w:t xml:space="preserve">the </w:t>
      </w:r>
      <w:r w:rsidR="00D23AD9" w:rsidRPr="002C5787">
        <w:lastRenderedPageBreak/>
        <w:t>DRIVE dataset</w:t>
      </w:r>
      <w:r w:rsidR="006E31C0" w:rsidRPr="002C5787">
        <w:t xml:space="preserve"> (following manual labelling</w:t>
      </w:r>
      <w:r w:rsidR="00F90D8E" w:rsidRPr="002C5787">
        <w:t xml:space="preserve"> and data augmentation</w:t>
      </w:r>
      <w:r w:rsidR="006E31C0" w:rsidRPr="002C5787">
        <w:t xml:space="preserve">), with the 40 DRIVE images being split into: 25 training images, 5 validation images and 10 </w:t>
      </w:r>
      <w:r w:rsidR="006E31C0" w:rsidRPr="00AE556B">
        <w:t>testing images.</w:t>
      </w:r>
      <w:r w:rsidR="00FA2BD9" w:rsidRPr="00AE556B">
        <w:t xml:space="preserve"> The need for validation data and the large training data requirements of deep learning meant that it was not practical to use the original split of the DRIVE dataset (20 training and 20 testing images).</w:t>
      </w:r>
      <w:r w:rsidR="00D23AD9" w:rsidRPr="00AE556B">
        <w:t xml:space="preserve"> The parameters of the CNN at epoch 9 was chosen as the final model.</w:t>
      </w:r>
      <w:r w:rsidR="004C6FFA" w:rsidRPr="00AE556B">
        <w:t xml:space="preserve"> The classification</w:t>
      </w:r>
      <w:r w:rsidR="004C6FFA" w:rsidRPr="002C5787">
        <w:t xml:space="preserve"> of vessel segments into arterioles </w:t>
      </w:r>
      <w:r w:rsidR="008004AF" w:rsidRPr="002C5787">
        <w:t>and venules is shown in figure 10.</w:t>
      </w:r>
    </w:p>
    <w:p w14:paraId="4C3140BC" w14:textId="77777777" w:rsidR="00DC22D4" w:rsidRDefault="00DC22D4" w:rsidP="00945850">
      <w:pPr>
        <w:spacing w:line="480" w:lineRule="auto"/>
        <w:jc w:val="both"/>
      </w:pPr>
    </w:p>
    <w:tbl>
      <w:tblPr>
        <w:tblStyle w:val="TableGrid"/>
        <w:tblW w:w="0" w:type="auto"/>
        <w:jc w:val="center"/>
        <w:tblLayout w:type="fixed"/>
        <w:tblLook w:val="04A0" w:firstRow="1" w:lastRow="0" w:firstColumn="1" w:lastColumn="0" w:noHBand="0" w:noVBand="1"/>
      </w:tblPr>
      <w:tblGrid>
        <w:gridCol w:w="1811"/>
        <w:gridCol w:w="906"/>
        <w:gridCol w:w="711"/>
        <w:gridCol w:w="1020"/>
        <w:gridCol w:w="1047"/>
        <w:gridCol w:w="3225"/>
      </w:tblGrid>
      <w:tr w:rsidR="001D6E9D" w14:paraId="0E28CF28" w14:textId="77777777" w:rsidTr="001D6E9D">
        <w:trPr>
          <w:jc w:val="center"/>
        </w:trPr>
        <w:tc>
          <w:tcPr>
            <w:tcW w:w="1811" w:type="dxa"/>
            <w:vAlign w:val="center"/>
          </w:tcPr>
          <w:p w14:paraId="030E5B95" w14:textId="77777777" w:rsidR="007A6AFD" w:rsidRDefault="007A6AFD" w:rsidP="009153BA">
            <w:pPr>
              <w:spacing w:line="480" w:lineRule="auto"/>
              <w:jc w:val="center"/>
            </w:pPr>
            <w:r>
              <w:t>Method</w:t>
            </w:r>
          </w:p>
        </w:tc>
        <w:tc>
          <w:tcPr>
            <w:tcW w:w="906" w:type="dxa"/>
          </w:tcPr>
          <w:p w14:paraId="0F3CDA7D" w14:textId="7BE3C8D2" w:rsidR="007A6AFD" w:rsidRPr="002C5787" w:rsidRDefault="007A6AFD" w:rsidP="009153BA">
            <w:pPr>
              <w:spacing w:line="480" w:lineRule="auto"/>
              <w:jc w:val="center"/>
            </w:pPr>
            <w:r w:rsidRPr="002C5787">
              <w:t>Dataset</w:t>
            </w:r>
          </w:p>
        </w:tc>
        <w:tc>
          <w:tcPr>
            <w:tcW w:w="711" w:type="dxa"/>
            <w:vAlign w:val="center"/>
          </w:tcPr>
          <w:p w14:paraId="58DC109C" w14:textId="7E2C9429" w:rsidR="007A6AFD" w:rsidRDefault="007A6AFD" w:rsidP="009153BA">
            <w:pPr>
              <w:spacing w:line="480" w:lineRule="auto"/>
              <w:jc w:val="center"/>
            </w:pPr>
            <w:r>
              <w:t>Year</w:t>
            </w:r>
          </w:p>
        </w:tc>
        <w:tc>
          <w:tcPr>
            <w:tcW w:w="1020" w:type="dxa"/>
            <w:vAlign w:val="center"/>
          </w:tcPr>
          <w:p w14:paraId="0D761455" w14:textId="77777777" w:rsidR="007A6AFD" w:rsidRDefault="007A6AFD" w:rsidP="009153BA">
            <w:pPr>
              <w:spacing w:line="480" w:lineRule="auto"/>
              <w:jc w:val="center"/>
            </w:pPr>
            <w:r>
              <w:t>Accuracy</w:t>
            </w:r>
          </w:p>
        </w:tc>
        <w:tc>
          <w:tcPr>
            <w:tcW w:w="1047" w:type="dxa"/>
            <w:vAlign w:val="center"/>
          </w:tcPr>
          <w:p w14:paraId="05F6BB54" w14:textId="77777777" w:rsidR="007A6AFD" w:rsidRDefault="007A6AFD" w:rsidP="009153BA">
            <w:pPr>
              <w:spacing w:line="480" w:lineRule="auto"/>
              <w:jc w:val="center"/>
            </w:pPr>
            <w:r>
              <w:t>Level</w:t>
            </w:r>
          </w:p>
        </w:tc>
        <w:tc>
          <w:tcPr>
            <w:tcW w:w="3225" w:type="dxa"/>
            <w:vAlign w:val="center"/>
          </w:tcPr>
          <w:p w14:paraId="657D2CB3" w14:textId="77777777" w:rsidR="007A6AFD" w:rsidRDefault="007A6AFD" w:rsidP="009153BA">
            <w:pPr>
              <w:spacing w:line="480" w:lineRule="auto"/>
              <w:jc w:val="center"/>
            </w:pPr>
            <w:r>
              <w:t>Location</w:t>
            </w:r>
          </w:p>
        </w:tc>
      </w:tr>
      <w:tr w:rsidR="001D6E9D" w14:paraId="68C174DA" w14:textId="77777777" w:rsidTr="001D6E9D">
        <w:trPr>
          <w:jc w:val="center"/>
        </w:trPr>
        <w:tc>
          <w:tcPr>
            <w:tcW w:w="1811" w:type="dxa"/>
            <w:vAlign w:val="center"/>
          </w:tcPr>
          <w:p w14:paraId="4E9FFC3C" w14:textId="5A23F310" w:rsidR="007A6AFD" w:rsidRDefault="007A6AFD" w:rsidP="009153BA">
            <w:pPr>
              <w:spacing w:line="480" w:lineRule="auto"/>
              <w:jc w:val="center"/>
            </w:pPr>
            <w:r>
              <w:t xml:space="preserve">Kondermann </w:t>
            </w:r>
            <w:r>
              <w:fldChar w:fldCharType="begin"/>
            </w:r>
            <w:r>
              <w:instrText>ADDIN RW.CITE{{69 Kondermann,C. 2007}}</w:instrText>
            </w:r>
            <w:r>
              <w:fldChar w:fldCharType="separate"/>
            </w:r>
            <w:r w:rsidRPr="005F1CDE">
              <w:t>[11]</w:t>
            </w:r>
            <w:r>
              <w:fldChar w:fldCharType="end"/>
            </w:r>
          </w:p>
        </w:tc>
        <w:tc>
          <w:tcPr>
            <w:tcW w:w="906" w:type="dxa"/>
            <w:vAlign w:val="center"/>
          </w:tcPr>
          <w:p w14:paraId="2BC35DD3" w14:textId="69EABDD4" w:rsidR="007A6AFD" w:rsidRPr="002C5787" w:rsidRDefault="007A6AFD" w:rsidP="009153BA">
            <w:pPr>
              <w:spacing w:line="480" w:lineRule="auto"/>
              <w:jc w:val="center"/>
            </w:pPr>
            <w:r w:rsidRPr="002C5787">
              <w:t>Private</w:t>
            </w:r>
          </w:p>
        </w:tc>
        <w:tc>
          <w:tcPr>
            <w:tcW w:w="711" w:type="dxa"/>
            <w:vAlign w:val="center"/>
          </w:tcPr>
          <w:p w14:paraId="6A9C674E" w14:textId="2C96AEF9" w:rsidR="007A6AFD" w:rsidRDefault="007A6AFD" w:rsidP="009153BA">
            <w:pPr>
              <w:spacing w:line="480" w:lineRule="auto"/>
              <w:jc w:val="center"/>
            </w:pPr>
            <w:r>
              <w:t>2007</w:t>
            </w:r>
          </w:p>
        </w:tc>
        <w:tc>
          <w:tcPr>
            <w:tcW w:w="1020" w:type="dxa"/>
            <w:vAlign w:val="center"/>
          </w:tcPr>
          <w:p w14:paraId="0D340F8E" w14:textId="77777777" w:rsidR="007A6AFD" w:rsidRDefault="007A6AFD" w:rsidP="009153BA">
            <w:pPr>
              <w:spacing w:line="480" w:lineRule="auto"/>
              <w:jc w:val="center"/>
            </w:pPr>
            <w:r>
              <w:t>95.32%</w:t>
            </w:r>
          </w:p>
        </w:tc>
        <w:tc>
          <w:tcPr>
            <w:tcW w:w="1047" w:type="dxa"/>
            <w:vAlign w:val="center"/>
          </w:tcPr>
          <w:p w14:paraId="21456380" w14:textId="77777777" w:rsidR="007A6AFD" w:rsidRDefault="007A6AFD" w:rsidP="009153BA">
            <w:pPr>
              <w:spacing w:line="480" w:lineRule="auto"/>
              <w:jc w:val="center"/>
            </w:pPr>
            <w:r>
              <w:t>Pixel</w:t>
            </w:r>
          </w:p>
        </w:tc>
        <w:tc>
          <w:tcPr>
            <w:tcW w:w="3225" w:type="dxa"/>
            <w:vAlign w:val="center"/>
          </w:tcPr>
          <w:p w14:paraId="7E06DFB7" w14:textId="77777777" w:rsidR="007A6AFD" w:rsidRDefault="007A6AFD" w:rsidP="009153BA">
            <w:pPr>
              <w:spacing w:line="480" w:lineRule="auto"/>
              <w:jc w:val="center"/>
            </w:pPr>
            <w:r>
              <w:t>Within 3.0 ODD from OD centre</w:t>
            </w:r>
          </w:p>
        </w:tc>
      </w:tr>
      <w:tr w:rsidR="001D6E9D" w14:paraId="37F7EB12" w14:textId="77777777" w:rsidTr="001D6E9D">
        <w:trPr>
          <w:jc w:val="center"/>
        </w:trPr>
        <w:tc>
          <w:tcPr>
            <w:tcW w:w="1811" w:type="dxa"/>
            <w:vAlign w:val="center"/>
          </w:tcPr>
          <w:p w14:paraId="60ACB552" w14:textId="5530F238" w:rsidR="007A6AFD" w:rsidRDefault="007A6AFD" w:rsidP="009153BA">
            <w:pPr>
              <w:spacing w:line="480" w:lineRule="auto"/>
              <w:jc w:val="center"/>
            </w:pPr>
            <w:r>
              <w:t xml:space="preserve">Grisan </w:t>
            </w:r>
            <w:r>
              <w:fldChar w:fldCharType="begin"/>
            </w:r>
            <w:r>
              <w:instrText>ADDIN RW.CITE{{67 Grisan,E. 2003}}</w:instrText>
            </w:r>
            <w:r>
              <w:fldChar w:fldCharType="separate"/>
            </w:r>
            <w:r w:rsidRPr="005F1CDE">
              <w:t>[12]</w:t>
            </w:r>
            <w:r>
              <w:fldChar w:fldCharType="end"/>
            </w:r>
          </w:p>
        </w:tc>
        <w:tc>
          <w:tcPr>
            <w:tcW w:w="906" w:type="dxa"/>
            <w:vAlign w:val="center"/>
          </w:tcPr>
          <w:p w14:paraId="0DF39E28" w14:textId="71BCF39A" w:rsidR="007A6AFD" w:rsidRPr="002C5787" w:rsidRDefault="007A6AFD" w:rsidP="009153BA">
            <w:pPr>
              <w:spacing w:line="480" w:lineRule="auto"/>
              <w:jc w:val="center"/>
            </w:pPr>
            <w:r w:rsidRPr="002C5787">
              <w:t>Private</w:t>
            </w:r>
          </w:p>
        </w:tc>
        <w:tc>
          <w:tcPr>
            <w:tcW w:w="711" w:type="dxa"/>
            <w:vAlign w:val="center"/>
          </w:tcPr>
          <w:p w14:paraId="5CB4FABB" w14:textId="00F3398E" w:rsidR="007A6AFD" w:rsidRDefault="007A6AFD" w:rsidP="009153BA">
            <w:pPr>
              <w:spacing w:line="480" w:lineRule="auto"/>
              <w:jc w:val="center"/>
            </w:pPr>
            <w:r>
              <w:t>2003</w:t>
            </w:r>
          </w:p>
        </w:tc>
        <w:tc>
          <w:tcPr>
            <w:tcW w:w="1020" w:type="dxa"/>
            <w:vAlign w:val="center"/>
          </w:tcPr>
          <w:p w14:paraId="2603C003" w14:textId="77777777" w:rsidR="007A6AFD" w:rsidRDefault="007A6AFD" w:rsidP="009153BA">
            <w:pPr>
              <w:spacing w:line="480" w:lineRule="auto"/>
              <w:jc w:val="center"/>
            </w:pPr>
            <w:r>
              <w:t>87.58%</w:t>
            </w:r>
          </w:p>
        </w:tc>
        <w:tc>
          <w:tcPr>
            <w:tcW w:w="1047" w:type="dxa"/>
            <w:vAlign w:val="center"/>
          </w:tcPr>
          <w:p w14:paraId="78E9F207" w14:textId="77777777" w:rsidR="007A6AFD" w:rsidRDefault="007A6AFD" w:rsidP="009153BA">
            <w:pPr>
              <w:spacing w:line="480" w:lineRule="auto"/>
              <w:jc w:val="center"/>
            </w:pPr>
            <w:r>
              <w:t>Segment</w:t>
            </w:r>
          </w:p>
        </w:tc>
        <w:tc>
          <w:tcPr>
            <w:tcW w:w="3225" w:type="dxa"/>
            <w:vAlign w:val="center"/>
          </w:tcPr>
          <w:p w14:paraId="41F6E690" w14:textId="77777777" w:rsidR="007A6AFD" w:rsidRDefault="007A6AFD" w:rsidP="009153BA">
            <w:pPr>
              <w:spacing w:line="480" w:lineRule="auto"/>
              <w:jc w:val="center"/>
            </w:pPr>
            <w:r>
              <w:t>4 quadrants, 5 largest vessels in each</w:t>
            </w:r>
          </w:p>
        </w:tc>
      </w:tr>
      <w:tr w:rsidR="001D6E9D" w14:paraId="15B234FE" w14:textId="77777777" w:rsidTr="001D6E9D">
        <w:trPr>
          <w:jc w:val="center"/>
        </w:trPr>
        <w:tc>
          <w:tcPr>
            <w:tcW w:w="1811" w:type="dxa"/>
            <w:vAlign w:val="center"/>
          </w:tcPr>
          <w:p w14:paraId="3D01D354" w14:textId="31199694" w:rsidR="007A6AFD" w:rsidRDefault="007A6AFD" w:rsidP="009153BA">
            <w:pPr>
              <w:spacing w:line="480" w:lineRule="auto"/>
              <w:jc w:val="center"/>
            </w:pPr>
            <w:r>
              <w:t xml:space="preserve">Saez </w:t>
            </w:r>
            <w:r>
              <w:fldChar w:fldCharType="begin"/>
            </w:r>
            <w:r>
              <w:instrText>ADDIN RW.CITE{{71 Saez,M. 2012}}</w:instrText>
            </w:r>
            <w:r>
              <w:fldChar w:fldCharType="separate"/>
            </w:r>
            <w:r w:rsidRPr="005F1CDE">
              <w:t>[13]</w:t>
            </w:r>
            <w:r>
              <w:fldChar w:fldCharType="end"/>
            </w:r>
          </w:p>
        </w:tc>
        <w:tc>
          <w:tcPr>
            <w:tcW w:w="906" w:type="dxa"/>
            <w:vAlign w:val="center"/>
          </w:tcPr>
          <w:p w14:paraId="6B58C911" w14:textId="0D6C4E30" w:rsidR="007A6AFD" w:rsidRPr="002C5787" w:rsidRDefault="007A6AFD" w:rsidP="009153BA">
            <w:pPr>
              <w:spacing w:line="480" w:lineRule="auto"/>
              <w:jc w:val="center"/>
            </w:pPr>
            <w:r w:rsidRPr="002C5787">
              <w:t>Private</w:t>
            </w:r>
          </w:p>
        </w:tc>
        <w:tc>
          <w:tcPr>
            <w:tcW w:w="711" w:type="dxa"/>
            <w:vAlign w:val="center"/>
          </w:tcPr>
          <w:p w14:paraId="0A15036D" w14:textId="56072665" w:rsidR="007A6AFD" w:rsidRDefault="007A6AFD" w:rsidP="009153BA">
            <w:pPr>
              <w:spacing w:line="480" w:lineRule="auto"/>
              <w:jc w:val="center"/>
            </w:pPr>
            <w:r>
              <w:t>2012</w:t>
            </w:r>
          </w:p>
        </w:tc>
        <w:tc>
          <w:tcPr>
            <w:tcW w:w="1020" w:type="dxa"/>
            <w:vAlign w:val="center"/>
          </w:tcPr>
          <w:p w14:paraId="63313221" w14:textId="77777777" w:rsidR="007A6AFD" w:rsidRDefault="007A6AFD" w:rsidP="009153BA">
            <w:pPr>
              <w:spacing w:line="480" w:lineRule="auto"/>
              <w:jc w:val="center"/>
            </w:pPr>
            <w:r>
              <w:t>-</w:t>
            </w:r>
          </w:p>
        </w:tc>
        <w:tc>
          <w:tcPr>
            <w:tcW w:w="1047" w:type="dxa"/>
            <w:vAlign w:val="center"/>
          </w:tcPr>
          <w:p w14:paraId="715D0B67" w14:textId="77777777" w:rsidR="007A6AFD" w:rsidRDefault="007A6AFD" w:rsidP="009153BA">
            <w:pPr>
              <w:spacing w:line="480" w:lineRule="auto"/>
              <w:jc w:val="center"/>
            </w:pPr>
            <w:r>
              <w:t>Segment</w:t>
            </w:r>
          </w:p>
        </w:tc>
        <w:tc>
          <w:tcPr>
            <w:tcW w:w="3225" w:type="dxa"/>
            <w:vAlign w:val="center"/>
          </w:tcPr>
          <w:p w14:paraId="198B7272" w14:textId="77777777" w:rsidR="007A6AFD" w:rsidRDefault="007A6AFD" w:rsidP="009153BA">
            <w:pPr>
              <w:spacing w:line="480" w:lineRule="auto"/>
              <w:jc w:val="center"/>
            </w:pPr>
            <w:r>
              <w:t>1.5-2.5 ODR from OD centre</w:t>
            </w:r>
          </w:p>
        </w:tc>
      </w:tr>
      <w:tr w:rsidR="001D6E9D" w14:paraId="2D98951D" w14:textId="77777777" w:rsidTr="001D6E9D">
        <w:trPr>
          <w:jc w:val="center"/>
        </w:trPr>
        <w:tc>
          <w:tcPr>
            <w:tcW w:w="1811" w:type="dxa"/>
            <w:vAlign w:val="center"/>
          </w:tcPr>
          <w:p w14:paraId="70A7A2E0" w14:textId="02A894E9" w:rsidR="007A6AFD" w:rsidRDefault="007A6AFD" w:rsidP="009153BA">
            <w:pPr>
              <w:spacing w:line="480" w:lineRule="auto"/>
              <w:jc w:val="center"/>
            </w:pPr>
            <w:r w:rsidRPr="00B47C1E">
              <w:t>Vazquez</w:t>
            </w:r>
            <w:r>
              <w:t xml:space="preserve"> </w:t>
            </w:r>
            <w:r>
              <w:fldChar w:fldCharType="begin"/>
            </w:r>
            <w:r>
              <w:instrText>ADDIN RW.CITE{{63 Vázquez,S.G. 2013}}</w:instrText>
            </w:r>
            <w:r>
              <w:fldChar w:fldCharType="separate"/>
            </w:r>
            <w:r w:rsidRPr="005F1CDE">
              <w:t>[14]</w:t>
            </w:r>
            <w:r>
              <w:fldChar w:fldCharType="end"/>
            </w:r>
          </w:p>
        </w:tc>
        <w:tc>
          <w:tcPr>
            <w:tcW w:w="906" w:type="dxa"/>
            <w:vAlign w:val="center"/>
          </w:tcPr>
          <w:p w14:paraId="092B78DB" w14:textId="79F6D001" w:rsidR="007A6AFD" w:rsidRPr="002C5787" w:rsidRDefault="007A6AFD" w:rsidP="009153BA">
            <w:pPr>
              <w:spacing w:line="480" w:lineRule="auto"/>
              <w:jc w:val="center"/>
            </w:pPr>
            <w:r w:rsidRPr="002C5787">
              <w:t>VICAVR</w:t>
            </w:r>
          </w:p>
        </w:tc>
        <w:tc>
          <w:tcPr>
            <w:tcW w:w="711" w:type="dxa"/>
            <w:vAlign w:val="center"/>
          </w:tcPr>
          <w:p w14:paraId="6A206AD3" w14:textId="48268790" w:rsidR="007A6AFD" w:rsidRDefault="007A6AFD" w:rsidP="009153BA">
            <w:pPr>
              <w:spacing w:line="480" w:lineRule="auto"/>
              <w:jc w:val="center"/>
            </w:pPr>
            <w:r>
              <w:t>2013</w:t>
            </w:r>
          </w:p>
        </w:tc>
        <w:tc>
          <w:tcPr>
            <w:tcW w:w="1020" w:type="dxa"/>
            <w:vAlign w:val="center"/>
          </w:tcPr>
          <w:p w14:paraId="78AF1FCD" w14:textId="77777777" w:rsidR="007A6AFD" w:rsidRDefault="007A6AFD" w:rsidP="009153BA">
            <w:pPr>
              <w:spacing w:line="480" w:lineRule="auto"/>
              <w:jc w:val="center"/>
            </w:pPr>
            <w:r>
              <w:t>87.68%</w:t>
            </w:r>
          </w:p>
        </w:tc>
        <w:tc>
          <w:tcPr>
            <w:tcW w:w="1047" w:type="dxa"/>
            <w:vAlign w:val="center"/>
          </w:tcPr>
          <w:p w14:paraId="7164050A" w14:textId="77777777" w:rsidR="007A6AFD" w:rsidRDefault="007A6AFD" w:rsidP="009153BA">
            <w:pPr>
              <w:spacing w:line="480" w:lineRule="auto"/>
              <w:jc w:val="center"/>
            </w:pPr>
            <w:r>
              <w:t>Segment</w:t>
            </w:r>
          </w:p>
        </w:tc>
        <w:tc>
          <w:tcPr>
            <w:tcW w:w="3225" w:type="dxa"/>
            <w:vAlign w:val="center"/>
          </w:tcPr>
          <w:p w14:paraId="25223D5B" w14:textId="77777777" w:rsidR="007A6AFD" w:rsidRDefault="007A6AFD" w:rsidP="009153BA">
            <w:pPr>
              <w:spacing w:line="480" w:lineRule="auto"/>
              <w:jc w:val="center"/>
            </w:pPr>
            <w:r>
              <w:t>1.5-3.0 ODR from OD centre</w:t>
            </w:r>
          </w:p>
        </w:tc>
      </w:tr>
      <w:tr w:rsidR="001D6E9D" w14:paraId="6CDBF91B" w14:textId="77777777" w:rsidTr="001D6E9D">
        <w:trPr>
          <w:jc w:val="center"/>
        </w:trPr>
        <w:tc>
          <w:tcPr>
            <w:tcW w:w="1811" w:type="dxa"/>
            <w:vAlign w:val="center"/>
          </w:tcPr>
          <w:p w14:paraId="519D5732" w14:textId="03A5FA1F" w:rsidR="007A6AFD" w:rsidRDefault="007A6AFD" w:rsidP="009153BA">
            <w:pPr>
              <w:spacing w:line="480" w:lineRule="auto"/>
              <w:jc w:val="center"/>
            </w:pPr>
            <w:r>
              <w:t xml:space="preserve">Fraz </w:t>
            </w:r>
            <w:r>
              <w:fldChar w:fldCharType="begin"/>
            </w:r>
            <w:r>
              <w:instrText>ADDIN RW.CITE{{30 Fraz,M.M. 2014}}</w:instrText>
            </w:r>
            <w:r>
              <w:fldChar w:fldCharType="separate"/>
            </w:r>
            <w:r w:rsidRPr="005F1CDE">
              <w:t>[15]</w:t>
            </w:r>
            <w:r>
              <w:fldChar w:fldCharType="end"/>
            </w:r>
          </w:p>
        </w:tc>
        <w:tc>
          <w:tcPr>
            <w:tcW w:w="906" w:type="dxa"/>
            <w:vAlign w:val="center"/>
          </w:tcPr>
          <w:p w14:paraId="0F67CFF0" w14:textId="4A92687B" w:rsidR="007A6AFD" w:rsidRPr="002C5787" w:rsidRDefault="007A6AFD" w:rsidP="009153BA">
            <w:pPr>
              <w:spacing w:line="480" w:lineRule="auto"/>
              <w:jc w:val="center"/>
            </w:pPr>
            <w:r w:rsidRPr="002C5787">
              <w:t>Private</w:t>
            </w:r>
          </w:p>
        </w:tc>
        <w:tc>
          <w:tcPr>
            <w:tcW w:w="711" w:type="dxa"/>
            <w:vAlign w:val="center"/>
          </w:tcPr>
          <w:p w14:paraId="1C26F4F4" w14:textId="63C81F5B" w:rsidR="007A6AFD" w:rsidRDefault="007A6AFD" w:rsidP="009153BA">
            <w:pPr>
              <w:spacing w:line="480" w:lineRule="auto"/>
              <w:jc w:val="center"/>
            </w:pPr>
            <w:r>
              <w:t>2014</w:t>
            </w:r>
          </w:p>
        </w:tc>
        <w:tc>
          <w:tcPr>
            <w:tcW w:w="1020" w:type="dxa"/>
            <w:vAlign w:val="center"/>
          </w:tcPr>
          <w:p w14:paraId="1D8FFBAD" w14:textId="77777777" w:rsidR="007A6AFD" w:rsidRDefault="007A6AFD" w:rsidP="009153BA">
            <w:pPr>
              <w:spacing w:line="480" w:lineRule="auto"/>
              <w:jc w:val="center"/>
            </w:pPr>
            <w:r>
              <w:t>83%</w:t>
            </w:r>
          </w:p>
        </w:tc>
        <w:tc>
          <w:tcPr>
            <w:tcW w:w="1047" w:type="dxa"/>
            <w:vAlign w:val="center"/>
          </w:tcPr>
          <w:p w14:paraId="37B6D6D1" w14:textId="77777777" w:rsidR="007A6AFD" w:rsidRDefault="007A6AFD" w:rsidP="009153BA">
            <w:pPr>
              <w:spacing w:line="480" w:lineRule="auto"/>
              <w:jc w:val="center"/>
            </w:pPr>
            <w:r>
              <w:t>Pixel</w:t>
            </w:r>
          </w:p>
        </w:tc>
        <w:tc>
          <w:tcPr>
            <w:tcW w:w="3225" w:type="dxa"/>
            <w:vAlign w:val="center"/>
          </w:tcPr>
          <w:p w14:paraId="7C5BE7E3" w14:textId="77777777" w:rsidR="007A6AFD" w:rsidRDefault="007A6AFD" w:rsidP="009153BA">
            <w:pPr>
              <w:spacing w:line="480" w:lineRule="auto"/>
              <w:jc w:val="center"/>
            </w:pPr>
            <w:r>
              <w:t>Entire image</w:t>
            </w:r>
          </w:p>
        </w:tc>
      </w:tr>
      <w:tr w:rsidR="001D6E9D" w14:paraId="2B1D0DAF" w14:textId="77777777" w:rsidTr="001D6E9D">
        <w:trPr>
          <w:jc w:val="center"/>
        </w:trPr>
        <w:tc>
          <w:tcPr>
            <w:tcW w:w="1811" w:type="dxa"/>
            <w:vAlign w:val="center"/>
          </w:tcPr>
          <w:p w14:paraId="4DF07493" w14:textId="71A5981A" w:rsidR="007A6AFD" w:rsidRDefault="007A6AFD" w:rsidP="009153BA">
            <w:pPr>
              <w:spacing w:line="480" w:lineRule="auto"/>
              <w:jc w:val="center"/>
            </w:pPr>
            <w:r>
              <w:t xml:space="preserve">Relan </w:t>
            </w:r>
            <w:r>
              <w:fldChar w:fldCharType="begin"/>
            </w:r>
            <w:r>
              <w:instrText>ADDIN RW.CITE{{66 Relan,D. 2014}}</w:instrText>
            </w:r>
            <w:r>
              <w:fldChar w:fldCharType="separate"/>
            </w:r>
            <w:r w:rsidRPr="005F1CDE">
              <w:t>[16]</w:t>
            </w:r>
            <w:r>
              <w:fldChar w:fldCharType="end"/>
            </w:r>
          </w:p>
        </w:tc>
        <w:tc>
          <w:tcPr>
            <w:tcW w:w="906" w:type="dxa"/>
            <w:vAlign w:val="center"/>
          </w:tcPr>
          <w:p w14:paraId="606D8B0F" w14:textId="3D226432" w:rsidR="007A6AFD" w:rsidRPr="002C5787" w:rsidRDefault="00203EBE" w:rsidP="009153BA">
            <w:pPr>
              <w:spacing w:line="480" w:lineRule="auto"/>
              <w:jc w:val="center"/>
            </w:pPr>
            <w:r w:rsidRPr="002C5787">
              <w:t>DRIVE</w:t>
            </w:r>
          </w:p>
        </w:tc>
        <w:tc>
          <w:tcPr>
            <w:tcW w:w="711" w:type="dxa"/>
            <w:vAlign w:val="center"/>
          </w:tcPr>
          <w:p w14:paraId="1CB4F74F" w14:textId="1CA0D08E" w:rsidR="007A6AFD" w:rsidRDefault="007A6AFD" w:rsidP="009153BA">
            <w:pPr>
              <w:spacing w:line="480" w:lineRule="auto"/>
              <w:jc w:val="center"/>
            </w:pPr>
            <w:r>
              <w:t>2014</w:t>
            </w:r>
          </w:p>
        </w:tc>
        <w:tc>
          <w:tcPr>
            <w:tcW w:w="1020" w:type="dxa"/>
            <w:vAlign w:val="center"/>
          </w:tcPr>
          <w:p w14:paraId="6580453F" w14:textId="1DE8F0BE" w:rsidR="007A6AFD" w:rsidRPr="002C5787" w:rsidRDefault="00203EBE" w:rsidP="009153BA">
            <w:pPr>
              <w:spacing w:line="480" w:lineRule="auto"/>
              <w:jc w:val="center"/>
            </w:pPr>
            <w:r w:rsidRPr="002C5787">
              <w:t>89.4</w:t>
            </w:r>
            <w:r w:rsidR="007A6AFD" w:rsidRPr="002C5787">
              <w:t>%</w:t>
            </w:r>
          </w:p>
        </w:tc>
        <w:tc>
          <w:tcPr>
            <w:tcW w:w="1047" w:type="dxa"/>
            <w:vAlign w:val="center"/>
          </w:tcPr>
          <w:p w14:paraId="04ED80E5" w14:textId="77777777" w:rsidR="007A6AFD" w:rsidRPr="002C5787" w:rsidRDefault="007A6AFD" w:rsidP="009153BA">
            <w:pPr>
              <w:spacing w:line="480" w:lineRule="auto"/>
              <w:jc w:val="center"/>
            </w:pPr>
            <w:r w:rsidRPr="002C5787">
              <w:t>Segment</w:t>
            </w:r>
          </w:p>
        </w:tc>
        <w:tc>
          <w:tcPr>
            <w:tcW w:w="3225" w:type="dxa"/>
            <w:vAlign w:val="center"/>
          </w:tcPr>
          <w:p w14:paraId="26768019" w14:textId="77777777" w:rsidR="007A6AFD" w:rsidRPr="002C5787" w:rsidRDefault="007A6AFD" w:rsidP="009153BA">
            <w:pPr>
              <w:spacing w:line="480" w:lineRule="auto"/>
              <w:jc w:val="center"/>
            </w:pPr>
            <w:r w:rsidRPr="002C5787">
              <w:t>0.5-1.0 ODD from OD boundary</w:t>
            </w:r>
          </w:p>
        </w:tc>
      </w:tr>
      <w:tr w:rsidR="001D6E9D" w14:paraId="6A5DA01F" w14:textId="77777777" w:rsidTr="001D6E9D">
        <w:trPr>
          <w:jc w:val="center"/>
        </w:trPr>
        <w:tc>
          <w:tcPr>
            <w:tcW w:w="1811" w:type="dxa"/>
            <w:vAlign w:val="center"/>
          </w:tcPr>
          <w:p w14:paraId="14A2BACF" w14:textId="57802FAB" w:rsidR="007A6AFD" w:rsidRDefault="007A6AFD" w:rsidP="009153BA">
            <w:pPr>
              <w:spacing w:line="480" w:lineRule="auto"/>
              <w:jc w:val="center"/>
            </w:pPr>
            <w:r w:rsidRPr="00B47C1E">
              <w:t>Niemeijer</w:t>
            </w:r>
            <w:r>
              <w:t xml:space="preserve"> </w:t>
            </w:r>
            <w:r>
              <w:fldChar w:fldCharType="begin"/>
            </w:r>
            <w:r>
              <w:instrText>ADDIN RW.CITE{{65 Niemeijer,M. 2011}}</w:instrText>
            </w:r>
            <w:r>
              <w:fldChar w:fldCharType="separate"/>
            </w:r>
            <w:r w:rsidRPr="005F1CDE">
              <w:t>[17]</w:t>
            </w:r>
            <w:r>
              <w:fldChar w:fldCharType="end"/>
            </w:r>
          </w:p>
        </w:tc>
        <w:tc>
          <w:tcPr>
            <w:tcW w:w="906" w:type="dxa"/>
            <w:vAlign w:val="center"/>
          </w:tcPr>
          <w:p w14:paraId="7C718C6F" w14:textId="047F051C" w:rsidR="007A6AFD" w:rsidRPr="002C5787" w:rsidRDefault="001D6E9D" w:rsidP="009153BA">
            <w:pPr>
              <w:spacing w:line="480" w:lineRule="auto"/>
              <w:jc w:val="center"/>
            </w:pPr>
            <w:r w:rsidRPr="002C5787">
              <w:t>Private</w:t>
            </w:r>
          </w:p>
        </w:tc>
        <w:tc>
          <w:tcPr>
            <w:tcW w:w="711" w:type="dxa"/>
            <w:vAlign w:val="center"/>
          </w:tcPr>
          <w:p w14:paraId="41E54E92" w14:textId="657CB67B" w:rsidR="007A6AFD" w:rsidRDefault="007A6AFD" w:rsidP="009153BA">
            <w:pPr>
              <w:spacing w:line="480" w:lineRule="auto"/>
              <w:jc w:val="center"/>
            </w:pPr>
            <w:r>
              <w:t>2011</w:t>
            </w:r>
          </w:p>
        </w:tc>
        <w:tc>
          <w:tcPr>
            <w:tcW w:w="1020" w:type="dxa"/>
            <w:vAlign w:val="center"/>
          </w:tcPr>
          <w:p w14:paraId="150419CC" w14:textId="77777777" w:rsidR="007A6AFD" w:rsidRPr="002C5787" w:rsidRDefault="007A6AFD" w:rsidP="009153BA">
            <w:pPr>
              <w:spacing w:line="480" w:lineRule="auto"/>
              <w:jc w:val="center"/>
            </w:pPr>
            <w:r w:rsidRPr="002C5787">
              <w:t>-</w:t>
            </w:r>
          </w:p>
        </w:tc>
        <w:tc>
          <w:tcPr>
            <w:tcW w:w="1047" w:type="dxa"/>
            <w:vAlign w:val="center"/>
          </w:tcPr>
          <w:p w14:paraId="595E6A05" w14:textId="77777777" w:rsidR="007A6AFD" w:rsidRPr="002C5787" w:rsidRDefault="007A6AFD" w:rsidP="009153BA">
            <w:pPr>
              <w:spacing w:line="480" w:lineRule="auto"/>
              <w:jc w:val="center"/>
            </w:pPr>
            <w:r w:rsidRPr="002C5787">
              <w:t>Pixel</w:t>
            </w:r>
          </w:p>
        </w:tc>
        <w:tc>
          <w:tcPr>
            <w:tcW w:w="3225" w:type="dxa"/>
            <w:vAlign w:val="center"/>
          </w:tcPr>
          <w:p w14:paraId="16162387" w14:textId="77777777" w:rsidR="007A6AFD" w:rsidRPr="002C5787" w:rsidRDefault="007A6AFD" w:rsidP="009153BA">
            <w:pPr>
              <w:spacing w:line="480" w:lineRule="auto"/>
              <w:jc w:val="center"/>
            </w:pPr>
            <w:r w:rsidRPr="002C5787">
              <w:t>1-1.5 ODD from OD centre</w:t>
            </w:r>
          </w:p>
        </w:tc>
      </w:tr>
      <w:tr w:rsidR="001D6E9D" w14:paraId="01B7371E" w14:textId="77777777" w:rsidTr="001D6E9D">
        <w:trPr>
          <w:jc w:val="center"/>
        </w:trPr>
        <w:tc>
          <w:tcPr>
            <w:tcW w:w="1811" w:type="dxa"/>
            <w:vAlign w:val="center"/>
          </w:tcPr>
          <w:p w14:paraId="24D4BA4D" w14:textId="199B5B73" w:rsidR="007A6AFD" w:rsidRDefault="007A6AFD" w:rsidP="009153BA">
            <w:pPr>
              <w:spacing w:line="480" w:lineRule="auto"/>
              <w:jc w:val="center"/>
            </w:pPr>
            <w:r>
              <w:t xml:space="preserve">Xu </w:t>
            </w:r>
            <w:r>
              <w:fldChar w:fldCharType="begin"/>
            </w:r>
            <w:r>
              <w:instrText>ADDIN RW.CITE{{75 Xu,X. 2017}}</w:instrText>
            </w:r>
            <w:r>
              <w:fldChar w:fldCharType="separate"/>
            </w:r>
            <w:r w:rsidRPr="005F1CDE">
              <w:t>[18]</w:t>
            </w:r>
            <w:r>
              <w:fldChar w:fldCharType="end"/>
            </w:r>
          </w:p>
        </w:tc>
        <w:tc>
          <w:tcPr>
            <w:tcW w:w="906" w:type="dxa"/>
            <w:vAlign w:val="center"/>
          </w:tcPr>
          <w:p w14:paraId="56B646C2" w14:textId="7A542A12" w:rsidR="007A6AFD" w:rsidRPr="002C5787" w:rsidRDefault="007A6AFD" w:rsidP="009153BA">
            <w:pPr>
              <w:spacing w:line="480" w:lineRule="auto"/>
              <w:jc w:val="center"/>
            </w:pPr>
            <w:r w:rsidRPr="002C5787">
              <w:t>DRIVE</w:t>
            </w:r>
          </w:p>
        </w:tc>
        <w:tc>
          <w:tcPr>
            <w:tcW w:w="711" w:type="dxa"/>
            <w:vAlign w:val="center"/>
          </w:tcPr>
          <w:p w14:paraId="0FFBEB2D" w14:textId="2B2572EA" w:rsidR="007A6AFD" w:rsidRDefault="007A6AFD" w:rsidP="009153BA">
            <w:pPr>
              <w:spacing w:line="480" w:lineRule="auto"/>
              <w:jc w:val="center"/>
            </w:pPr>
            <w:r>
              <w:t>2017</w:t>
            </w:r>
          </w:p>
        </w:tc>
        <w:tc>
          <w:tcPr>
            <w:tcW w:w="1020" w:type="dxa"/>
            <w:vAlign w:val="center"/>
          </w:tcPr>
          <w:p w14:paraId="4E79D099" w14:textId="77777777" w:rsidR="007A6AFD" w:rsidRPr="002C5787" w:rsidRDefault="007A6AFD" w:rsidP="009153BA">
            <w:pPr>
              <w:spacing w:line="480" w:lineRule="auto"/>
              <w:jc w:val="center"/>
            </w:pPr>
            <w:r w:rsidRPr="002C5787">
              <w:t>92.3%</w:t>
            </w:r>
          </w:p>
        </w:tc>
        <w:tc>
          <w:tcPr>
            <w:tcW w:w="1047" w:type="dxa"/>
            <w:vAlign w:val="center"/>
          </w:tcPr>
          <w:p w14:paraId="324460B7" w14:textId="77777777" w:rsidR="007A6AFD" w:rsidRPr="002C5787" w:rsidRDefault="007A6AFD" w:rsidP="009153BA">
            <w:pPr>
              <w:spacing w:line="480" w:lineRule="auto"/>
              <w:jc w:val="center"/>
            </w:pPr>
            <w:r w:rsidRPr="002C5787">
              <w:t>Pixel</w:t>
            </w:r>
          </w:p>
        </w:tc>
        <w:tc>
          <w:tcPr>
            <w:tcW w:w="3225" w:type="dxa"/>
            <w:vAlign w:val="center"/>
          </w:tcPr>
          <w:p w14:paraId="043F0BE0" w14:textId="77777777" w:rsidR="007A6AFD" w:rsidRPr="002C5787" w:rsidRDefault="007A6AFD" w:rsidP="009153BA">
            <w:pPr>
              <w:spacing w:line="480" w:lineRule="auto"/>
              <w:jc w:val="center"/>
            </w:pPr>
            <w:r w:rsidRPr="002C5787">
              <w:t>Entire image</w:t>
            </w:r>
          </w:p>
        </w:tc>
      </w:tr>
      <w:tr w:rsidR="001D6E9D" w14:paraId="6ED85C86" w14:textId="77777777" w:rsidTr="001D6E9D">
        <w:trPr>
          <w:jc w:val="center"/>
        </w:trPr>
        <w:tc>
          <w:tcPr>
            <w:tcW w:w="1811" w:type="dxa"/>
            <w:vAlign w:val="center"/>
          </w:tcPr>
          <w:p w14:paraId="6CCA29DA" w14:textId="1B4036C4" w:rsidR="007A6AFD" w:rsidRDefault="007A6AFD" w:rsidP="009153BA">
            <w:pPr>
              <w:spacing w:line="480" w:lineRule="auto"/>
              <w:jc w:val="center"/>
            </w:pPr>
            <w:r w:rsidRPr="00B47C1E">
              <w:t>Dashtbozorg</w:t>
            </w:r>
            <w:r>
              <w:t xml:space="preserve"> </w:t>
            </w:r>
            <w:r>
              <w:fldChar w:fldCharType="begin"/>
            </w:r>
            <w:r>
              <w:instrText>ADDIN RW.CITE{{73 Dashtbozorg,B. 2014}}</w:instrText>
            </w:r>
            <w:r>
              <w:fldChar w:fldCharType="separate"/>
            </w:r>
            <w:r w:rsidRPr="005F1CDE">
              <w:t>[20]</w:t>
            </w:r>
            <w:r>
              <w:fldChar w:fldCharType="end"/>
            </w:r>
          </w:p>
        </w:tc>
        <w:tc>
          <w:tcPr>
            <w:tcW w:w="906" w:type="dxa"/>
            <w:vAlign w:val="center"/>
          </w:tcPr>
          <w:p w14:paraId="16D29CD0" w14:textId="35575C94" w:rsidR="007A6AFD" w:rsidRPr="002C5787" w:rsidRDefault="007A6AFD" w:rsidP="009153BA">
            <w:pPr>
              <w:spacing w:line="480" w:lineRule="auto"/>
              <w:jc w:val="center"/>
            </w:pPr>
            <w:r w:rsidRPr="002C5787">
              <w:t>DRIVE</w:t>
            </w:r>
          </w:p>
        </w:tc>
        <w:tc>
          <w:tcPr>
            <w:tcW w:w="711" w:type="dxa"/>
            <w:vAlign w:val="center"/>
          </w:tcPr>
          <w:p w14:paraId="22B473A1" w14:textId="29C572D2" w:rsidR="007A6AFD" w:rsidRDefault="007A6AFD" w:rsidP="009153BA">
            <w:pPr>
              <w:spacing w:line="480" w:lineRule="auto"/>
              <w:jc w:val="center"/>
            </w:pPr>
            <w:r>
              <w:t>2014</w:t>
            </w:r>
          </w:p>
        </w:tc>
        <w:tc>
          <w:tcPr>
            <w:tcW w:w="1020" w:type="dxa"/>
            <w:vAlign w:val="center"/>
          </w:tcPr>
          <w:p w14:paraId="7FC4B363" w14:textId="51063D37" w:rsidR="007A6AFD" w:rsidRPr="002C5787" w:rsidRDefault="007A6AFD" w:rsidP="009153BA">
            <w:pPr>
              <w:spacing w:line="480" w:lineRule="auto"/>
              <w:jc w:val="center"/>
            </w:pPr>
            <w:r w:rsidRPr="002C5787">
              <w:t>87.4%</w:t>
            </w:r>
          </w:p>
        </w:tc>
        <w:tc>
          <w:tcPr>
            <w:tcW w:w="1047" w:type="dxa"/>
            <w:vAlign w:val="center"/>
          </w:tcPr>
          <w:p w14:paraId="3822DD3E" w14:textId="77777777" w:rsidR="007A6AFD" w:rsidRPr="002C5787" w:rsidRDefault="007A6AFD" w:rsidP="009153BA">
            <w:pPr>
              <w:spacing w:line="480" w:lineRule="auto"/>
              <w:jc w:val="center"/>
            </w:pPr>
            <w:r w:rsidRPr="002C5787">
              <w:t>Pixel</w:t>
            </w:r>
          </w:p>
        </w:tc>
        <w:tc>
          <w:tcPr>
            <w:tcW w:w="3225" w:type="dxa"/>
            <w:vAlign w:val="center"/>
          </w:tcPr>
          <w:p w14:paraId="2C8E6C2A" w14:textId="77777777" w:rsidR="007A6AFD" w:rsidRPr="002C5787" w:rsidRDefault="007A6AFD" w:rsidP="009153BA">
            <w:pPr>
              <w:spacing w:line="480" w:lineRule="auto"/>
              <w:jc w:val="center"/>
            </w:pPr>
            <w:r w:rsidRPr="002C5787">
              <w:t>Entire image</w:t>
            </w:r>
          </w:p>
        </w:tc>
      </w:tr>
      <w:tr w:rsidR="001D6E9D" w14:paraId="4FAFE97B" w14:textId="77777777" w:rsidTr="001D6E9D">
        <w:trPr>
          <w:jc w:val="center"/>
        </w:trPr>
        <w:tc>
          <w:tcPr>
            <w:tcW w:w="1811" w:type="dxa"/>
            <w:vMerge w:val="restart"/>
            <w:vAlign w:val="center"/>
          </w:tcPr>
          <w:p w14:paraId="3171C193" w14:textId="5312AA77" w:rsidR="001D6E9D" w:rsidRDefault="001D6E9D" w:rsidP="009153BA">
            <w:pPr>
              <w:spacing w:line="480" w:lineRule="auto"/>
              <w:jc w:val="center"/>
            </w:pPr>
            <w:r>
              <w:t xml:space="preserve">Estrada </w:t>
            </w:r>
            <w:r>
              <w:fldChar w:fldCharType="begin"/>
            </w:r>
            <w:r>
              <w:instrText>ADDIN RW.CITE{{74 Estrada,R. 2015}}</w:instrText>
            </w:r>
            <w:r>
              <w:fldChar w:fldCharType="separate"/>
            </w:r>
            <w:r w:rsidRPr="005F1CDE">
              <w:t>[21]</w:t>
            </w:r>
            <w:r>
              <w:fldChar w:fldCharType="end"/>
            </w:r>
          </w:p>
        </w:tc>
        <w:tc>
          <w:tcPr>
            <w:tcW w:w="906" w:type="dxa"/>
            <w:vMerge w:val="restart"/>
            <w:vAlign w:val="center"/>
          </w:tcPr>
          <w:p w14:paraId="48D4B97D" w14:textId="5FCB45EE" w:rsidR="001D6E9D" w:rsidRPr="002C5787" w:rsidRDefault="001D6E9D" w:rsidP="009153BA">
            <w:pPr>
              <w:spacing w:line="480" w:lineRule="auto"/>
              <w:jc w:val="center"/>
            </w:pPr>
            <w:r w:rsidRPr="002C5787">
              <w:t>DRIVE</w:t>
            </w:r>
          </w:p>
        </w:tc>
        <w:tc>
          <w:tcPr>
            <w:tcW w:w="711" w:type="dxa"/>
            <w:vMerge w:val="restart"/>
            <w:vAlign w:val="center"/>
          </w:tcPr>
          <w:p w14:paraId="741BEE47" w14:textId="28D685B8" w:rsidR="001D6E9D" w:rsidRDefault="001D6E9D" w:rsidP="009153BA">
            <w:pPr>
              <w:spacing w:line="480" w:lineRule="auto"/>
              <w:jc w:val="center"/>
            </w:pPr>
            <w:r>
              <w:t>2015</w:t>
            </w:r>
          </w:p>
        </w:tc>
        <w:tc>
          <w:tcPr>
            <w:tcW w:w="1020" w:type="dxa"/>
            <w:vAlign w:val="center"/>
          </w:tcPr>
          <w:p w14:paraId="6E911DBD" w14:textId="77777777" w:rsidR="001D6E9D" w:rsidRPr="002C5787" w:rsidRDefault="001D6E9D" w:rsidP="009153BA">
            <w:pPr>
              <w:spacing w:line="480" w:lineRule="auto"/>
              <w:jc w:val="center"/>
            </w:pPr>
            <w:r w:rsidRPr="002C5787">
              <w:t>91.7%</w:t>
            </w:r>
          </w:p>
        </w:tc>
        <w:tc>
          <w:tcPr>
            <w:tcW w:w="1047" w:type="dxa"/>
            <w:vAlign w:val="center"/>
          </w:tcPr>
          <w:p w14:paraId="502ED6EB" w14:textId="77777777" w:rsidR="001D6E9D" w:rsidRPr="002C5787" w:rsidRDefault="001D6E9D" w:rsidP="009153BA">
            <w:pPr>
              <w:spacing w:line="480" w:lineRule="auto"/>
              <w:jc w:val="center"/>
            </w:pPr>
            <w:r w:rsidRPr="002C5787">
              <w:t>Pixel</w:t>
            </w:r>
          </w:p>
        </w:tc>
        <w:tc>
          <w:tcPr>
            <w:tcW w:w="3225" w:type="dxa"/>
            <w:vAlign w:val="center"/>
          </w:tcPr>
          <w:p w14:paraId="2FF7C792" w14:textId="77777777" w:rsidR="001D6E9D" w:rsidRPr="002C5787" w:rsidRDefault="001D6E9D" w:rsidP="009153BA">
            <w:pPr>
              <w:spacing w:line="480" w:lineRule="auto"/>
              <w:jc w:val="center"/>
            </w:pPr>
            <w:r w:rsidRPr="002C5787">
              <w:t>Entire image</w:t>
            </w:r>
          </w:p>
        </w:tc>
      </w:tr>
      <w:tr w:rsidR="001D6E9D" w14:paraId="1AF6F0C2" w14:textId="77777777" w:rsidTr="001D6E9D">
        <w:trPr>
          <w:jc w:val="center"/>
        </w:trPr>
        <w:tc>
          <w:tcPr>
            <w:tcW w:w="1811" w:type="dxa"/>
            <w:vMerge/>
            <w:vAlign w:val="center"/>
          </w:tcPr>
          <w:p w14:paraId="2A9CEB6D" w14:textId="77777777" w:rsidR="001D6E9D" w:rsidRDefault="001D6E9D" w:rsidP="009153BA">
            <w:pPr>
              <w:spacing w:line="480" w:lineRule="auto"/>
              <w:jc w:val="center"/>
            </w:pPr>
          </w:p>
        </w:tc>
        <w:tc>
          <w:tcPr>
            <w:tcW w:w="906" w:type="dxa"/>
            <w:vMerge/>
            <w:vAlign w:val="center"/>
          </w:tcPr>
          <w:p w14:paraId="66118466" w14:textId="77777777" w:rsidR="001D6E9D" w:rsidRPr="002C5787" w:rsidRDefault="001D6E9D" w:rsidP="009153BA">
            <w:pPr>
              <w:spacing w:line="480" w:lineRule="auto"/>
              <w:jc w:val="center"/>
            </w:pPr>
          </w:p>
        </w:tc>
        <w:tc>
          <w:tcPr>
            <w:tcW w:w="711" w:type="dxa"/>
            <w:vMerge/>
            <w:vAlign w:val="center"/>
          </w:tcPr>
          <w:p w14:paraId="610082F9" w14:textId="23DCBB7E" w:rsidR="001D6E9D" w:rsidRDefault="001D6E9D" w:rsidP="009153BA">
            <w:pPr>
              <w:spacing w:line="480" w:lineRule="auto"/>
              <w:jc w:val="center"/>
            </w:pPr>
          </w:p>
        </w:tc>
        <w:tc>
          <w:tcPr>
            <w:tcW w:w="1020" w:type="dxa"/>
            <w:vAlign w:val="center"/>
          </w:tcPr>
          <w:p w14:paraId="6BAD6425" w14:textId="77777777" w:rsidR="001D6E9D" w:rsidRPr="002C5787" w:rsidRDefault="001D6E9D" w:rsidP="009153BA">
            <w:pPr>
              <w:spacing w:line="480" w:lineRule="auto"/>
              <w:jc w:val="center"/>
            </w:pPr>
            <w:r w:rsidRPr="002C5787">
              <w:t>93.5%</w:t>
            </w:r>
          </w:p>
        </w:tc>
        <w:tc>
          <w:tcPr>
            <w:tcW w:w="1047" w:type="dxa"/>
            <w:vAlign w:val="center"/>
          </w:tcPr>
          <w:p w14:paraId="75E7C989" w14:textId="77777777" w:rsidR="001D6E9D" w:rsidRPr="002C5787" w:rsidRDefault="001D6E9D" w:rsidP="009153BA">
            <w:pPr>
              <w:spacing w:line="480" w:lineRule="auto"/>
              <w:jc w:val="center"/>
            </w:pPr>
            <w:r w:rsidRPr="002C5787">
              <w:t>Segment</w:t>
            </w:r>
          </w:p>
        </w:tc>
        <w:tc>
          <w:tcPr>
            <w:tcW w:w="3225" w:type="dxa"/>
            <w:vAlign w:val="center"/>
          </w:tcPr>
          <w:p w14:paraId="582B94C3" w14:textId="77777777" w:rsidR="001D6E9D" w:rsidRPr="002C5787" w:rsidRDefault="001D6E9D" w:rsidP="009153BA">
            <w:pPr>
              <w:spacing w:line="480" w:lineRule="auto"/>
              <w:jc w:val="center"/>
            </w:pPr>
            <w:r w:rsidRPr="002C5787">
              <w:t>Entire image</w:t>
            </w:r>
          </w:p>
        </w:tc>
      </w:tr>
      <w:tr w:rsidR="001D6E9D" w14:paraId="17E6E98E" w14:textId="77777777" w:rsidTr="001D6E9D">
        <w:trPr>
          <w:jc w:val="center"/>
        </w:trPr>
        <w:tc>
          <w:tcPr>
            <w:tcW w:w="1811" w:type="dxa"/>
            <w:vMerge w:val="restart"/>
            <w:vAlign w:val="center"/>
          </w:tcPr>
          <w:p w14:paraId="13FD53F4" w14:textId="18D97626" w:rsidR="007A6AFD" w:rsidRPr="002C5787" w:rsidRDefault="007A6AFD" w:rsidP="009153BA">
            <w:pPr>
              <w:spacing w:line="480" w:lineRule="auto"/>
              <w:jc w:val="center"/>
            </w:pPr>
            <w:r w:rsidRPr="002C5787">
              <w:t>Proposed method</w:t>
            </w:r>
          </w:p>
        </w:tc>
        <w:tc>
          <w:tcPr>
            <w:tcW w:w="906" w:type="dxa"/>
            <w:vMerge w:val="restart"/>
            <w:vAlign w:val="center"/>
          </w:tcPr>
          <w:p w14:paraId="308576E8" w14:textId="4494AEBB" w:rsidR="007A6AFD" w:rsidRPr="002C5787" w:rsidRDefault="007A6AFD" w:rsidP="009153BA">
            <w:pPr>
              <w:spacing w:line="480" w:lineRule="auto"/>
              <w:jc w:val="center"/>
            </w:pPr>
            <w:r w:rsidRPr="002C5787">
              <w:t>DRIVE</w:t>
            </w:r>
          </w:p>
        </w:tc>
        <w:tc>
          <w:tcPr>
            <w:tcW w:w="711" w:type="dxa"/>
            <w:vMerge w:val="restart"/>
            <w:vAlign w:val="center"/>
          </w:tcPr>
          <w:p w14:paraId="788A6EB6" w14:textId="49111CAA" w:rsidR="007A6AFD" w:rsidRPr="002C5787" w:rsidRDefault="007A6AFD" w:rsidP="009153BA">
            <w:pPr>
              <w:spacing w:line="480" w:lineRule="auto"/>
              <w:jc w:val="center"/>
            </w:pPr>
            <w:r w:rsidRPr="002C5787">
              <w:t>-</w:t>
            </w:r>
          </w:p>
        </w:tc>
        <w:tc>
          <w:tcPr>
            <w:tcW w:w="1020" w:type="dxa"/>
            <w:vAlign w:val="center"/>
          </w:tcPr>
          <w:p w14:paraId="71C6295C" w14:textId="233E1943" w:rsidR="007A6AFD" w:rsidRPr="002C5787" w:rsidRDefault="007A6AFD" w:rsidP="009153BA">
            <w:pPr>
              <w:spacing w:line="480" w:lineRule="auto"/>
              <w:jc w:val="center"/>
            </w:pPr>
            <w:r w:rsidRPr="002C5787">
              <w:t>91.97%</w:t>
            </w:r>
          </w:p>
        </w:tc>
        <w:tc>
          <w:tcPr>
            <w:tcW w:w="1047" w:type="dxa"/>
            <w:vAlign w:val="center"/>
          </w:tcPr>
          <w:p w14:paraId="5A2DA854" w14:textId="4B7F91C3" w:rsidR="007A6AFD" w:rsidRPr="002C5787" w:rsidRDefault="007A6AFD" w:rsidP="009153BA">
            <w:pPr>
              <w:spacing w:line="480" w:lineRule="auto"/>
              <w:jc w:val="center"/>
            </w:pPr>
            <w:r w:rsidRPr="002C5787">
              <w:t>Pixel</w:t>
            </w:r>
          </w:p>
        </w:tc>
        <w:tc>
          <w:tcPr>
            <w:tcW w:w="3225" w:type="dxa"/>
            <w:vAlign w:val="center"/>
          </w:tcPr>
          <w:p w14:paraId="249F8CBD" w14:textId="7ED37F28" w:rsidR="007A6AFD" w:rsidRPr="002C5787" w:rsidRDefault="007A6AFD" w:rsidP="009153BA">
            <w:pPr>
              <w:spacing w:line="480" w:lineRule="auto"/>
              <w:jc w:val="center"/>
            </w:pPr>
            <w:r w:rsidRPr="002C5787">
              <w:t>Entire image</w:t>
            </w:r>
          </w:p>
        </w:tc>
      </w:tr>
      <w:tr w:rsidR="001D6E9D" w14:paraId="2C9ED652" w14:textId="77777777" w:rsidTr="001D6E9D">
        <w:trPr>
          <w:jc w:val="center"/>
        </w:trPr>
        <w:tc>
          <w:tcPr>
            <w:tcW w:w="1811" w:type="dxa"/>
            <w:vMerge/>
            <w:vAlign w:val="center"/>
          </w:tcPr>
          <w:p w14:paraId="11C64EE4" w14:textId="77777777" w:rsidR="007A6AFD" w:rsidRPr="00611207" w:rsidRDefault="007A6AFD" w:rsidP="009153BA">
            <w:pPr>
              <w:spacing w:line="480" w:lineRule="auto"/>
              <w:jc w:val="center"/>
              <w:rPr>
                <w:highlight w:val="yellow"/>
              </w:rPr>
            </w:pPr>
          </w:p>
        </w:tc>
        <w:tc>
          <w:tcPr>
            <w:tcW w:w="906" w:type="dxa"/>
            <w:vMerge/>
            <w:vAlign w:val="center"/>
          </w:tcPr>
          <w:p w14:paraId="3618B5B0" w14:textId="77777777" w:rsidR="007A6AFD" w:rsidRPr="00611207" w:rsidRDefault="007A6AFD" w:rsidP="009153BA">
            <w:pPr>
              <w:spacing w:line="480" w:lineRule="auto"/>
              <w:jc w:val="center"/>
              <w:rPr>
                <w:highlight w:val="yellow"/>
              </w:rPr>
            </w:pPr>
          </w:p>
        </w:tc>
        <w:tc>
          <w:tcPr>
            <w:tcW w:w="711" w:type="dxa"/>
            <w:vMerge/>
            <w:vAlign w:val="center"/>
          </w:tcPr>
          <w:p w14:paraId="7FCD44A2" w14:textId="0B2F7142" w:rsidR="007A6AFD" w:rsidRPr="00611207" w:rsidRDefault="007A6AFD" w:rsidP="009153BA">
            <w:pPr>
              <w:spacing w:line="480" w:lineRule="auto"/>
              <w:jc w:val="center"/>
              <w:rPr>
                <w:highlight w:val="yellow"/>
              </w:rPr>
            </w:pPr>
          </w:p>
        </w:tc>
        <w:tc>
          <w:tcPr>
            <w:tcW w:w="1020" w:type="dxa"/>
            <w:vAlign w:val="center"/>
          </w:tcPr>
          <w:p w14:paraId="00CF09D2" w14:textId="7173D6FB" w:rsidR="007A6AFD" w:rsidRPr="002C5787" w:rsidRDefault="007A6AFD" w:rsidP="009153BA">
            <w:pPr>
              <w:spacing w:line="480" w:lineRule="auto"/>
              <w:jc w:val="center"/>
            </w:pPr>
            <w:r w:rsidRPr="002C5787">
              <w:t>91.27%</w:t>
            </w:r>
          </w:p>
        </w:tc>
        <w:tc>
          <w:tcPr>
            <w:tcW w:w="1047" w:type="dxa"/>
            <w:vAlign w:val="center"/>
          </w:tcPr>
          <w:p w14:paraId="21B86048" w14:textId="6A9A8EE3" w:rsidR="007A6AFD" w:rsidRPr="002C5787" w:rsidRDefault="007A6AFD" w:rsidP="009153BA">
            <w:pPr>
              <w:spacing w:line="480" w:lineRule="auto"/>
              <w:jc w:val="center"/>
            </w:pPr>
            <w:r w:rsidRPr="002C5787">
              <w:t>Segment</w:t>
            </w:r>
          </w:p>
        </w:tc>
        <w:tc>
          <w:tcPr>
            <w:tcW w:w="3225" w:type="dxa"/>
            <w:vAlign w:val="center"/>
          </w:tcPr>
          <w:p w14:paraId="39527D54" w14:textId="2D2D6ADE" w:rsidR="007A6AFD" w:rsidRPr="002C5787" w:rsidRDefault="007A6AFD" w:rsidP="009153BA">
            <w:pPr>
              <w:spacing w:line="480" w:lineRule="auto"/>
              <w:jc w:val="center"/>
            </w:pPr>
            <w:r w:rsidRPr="002C5787">
              <w:t>Entire image</w:t>
            </w:r>
          </w:p>
        </w:tc>
      </w:tr>
      <w:tr w:rsidR="001D6E9D" w14:paraId="351B2D89" w14:textId="77777777" w:rsidTr="001D6E9D">
        <w:trPr>
          <w:jc w:val="center"/>
        </w:trPr>
        <w:tc>
          <w:tcPr>
            <w:tcW w:w="1811" w:type="dxa"/>
            <w:vMerge/>
            <w:vAlign w:val="center"/>
          </w:tcPr>
          <w:p w14:paraId="57136241" w14:textId="77777777" w:rsidR="007A6AFD" w:rsidRPr="00611207" w:rsidRDefault="007A6AFD" w:rsidP="009153BA">
            <w:pPr>
              <w:spacing w:line="480" w:lineRule="auto"/>
              <w:jc w:val="center"/>
              <w:rPr>
                <w:highlight w:val="yellow"/>
              </w:rPr>
            </w:pPr>
          </w:p>
        </w:tc>
        <w:tc>
          <w:tcPr>
            <w:tcW w:w="906" w:type="dxa"/>
            <w:vMerge/>
            <w:vAlign w:val="center"/>
          </w:tcPr>
          <w:p w14:paraId="0A6672CF" w14:textId="77777777" w:rsidR="007A6AFD" w:rsidRPr="00611207" w:rsidRDefault="007A6AFD" w:rsidP="009153BA">
            <w:pPr>
              <w:spacing w:line="480" w:lineRule="auto"/>
              <w:jc w:val="center"/>
              <w:rPr>
                <w:highlight w:val="yellow"/>
              </w:rPr>
            </w:pPr>
          </w:p>
        </w:tc>
        <w:tc>
          <w:tcPr>
            <w:tcW w:w="711" w:type="dxa"/>
            <w:vMerge/>
            <w:vAlign w:val="center"/>
          </w:tcPr>
          <w:p w14:paraId="1DAD2E3C" w14:textId="6CFEEA11" w:rsidR="007A6AFD" w:rsidRPr="00611207" w:rsidRDefault="007A6AFD" w:rsidP="009153BA">
            <w:pPr>
              <w:spacing w:line="480" w:lineRule="auto"/>
              <w:jc w:val="center"/>
              <w:rPr>
                <w:highlight w:val="yellow"/>
              </w:rPr>
            </w:pPr>
          </w:p>
        </w:tc>
        <w:tc>
          <w:tcPr>
            <w:tcW w:w="1020" w:type="dxa"/>
            <w:vAlign w:val="center"/>
          </w:tcPr>
          <w:p w14:paraId="17D36660" w14:textId="3938717C" w:rsidR="007A6AFD" w:rsidRPr="002C5787" w:rsidRDefault="00C450D2" w:rsidP="009153BA">
            <w:pPr>
              <w:spacing w:line="480" w:lineRule="auto"/>
              <w:jc w:val="center"/>
            </w:pPr>
            <w:r w:rsidRPr="002C5787">
              <w:t>91.99</w:t>
            </w:r>
            <w:r w:rsidR="007A6AFD" w:rsidRPr="002C5787">
              <w:t>%</w:t>
            </w:r>
          </w:p>
        </w:tc>
        <w:tc>
          <w:tcPr>
            <w:tcW w:w="1047" w:type="dxa"/>
            <w:vAlign w:val="center"/>
          </w:tcPr>
          <w:p w14:paraId="240B3BA8" w14:textId="207E2ABB" w:rsidR="007A6AFD" w:rsidRPr="002C5787" w:rsidRDefault="007A6AFD" w:rsidP="009153BA">
            <w:pPr>
              <w:spacing w:line="480" w:lineRule="auto"/>
              <w:jc w:val="center"/>
            </w:pPr>
            <w:r w:rsidRPr="002C5787">
              <w:t>Pixel</w:t>
            </w:r>
          </w:p>
        </w:tc>
        <w:tc>
          <w:tcPr>
            <w:tcW w:w="3225" w:type="dxa"/>
            <w:vAlign w:val="center"/>
          </w:tcPr>
          <w:p w14:paraId="5DFC5A25" w14:textId="37F4CBA9" w:rsidR="007A6AFD" w:rsidRPr="002C5787" w:rsidRDefault="007A6AFD" w:rsidP="009153BA">
            <w:pPr>
              <w:spacing w:line="480" w:lineRule="auto"/>
              <w:jc w:val="center"/>
            </w:pPr>
            <w:r w:rsidRPr="002C5787">
              <w:t>0.5-1.0 ODD from OD boundary</w:t>
            </w:r>
          </w:p>
        </w:tc>
      </w:tr>
      <w:tr w:rsidR="001D6E9D" w14:paraId="09DDDC58" w14:textId="77777777" w:rsidTr="001D6E9D">
        <w:trPr>
          <w:jc w:val="center"/>
        </w:trPr>
        <w:tc>
          <w:tcPr>
            <w:tcW w:w="1811" w:type="dxa"/>
            <w:vMerge/>
            <w:vAlign w:val="center"/>
          </w:tcPr>
          <w:p w14:paraId="3C78BC77" w14:textId="77777777" w:rsidR="007A6AFD" w:rsidRPr="00611207" w:rsidRDefault="007A6AFD" w:rsidP="009153BA">
            <w:pPr>
              <w:spacing w:line="480" w:lineRule="auto"/>
              <w:jc w:val="center"/>
              <w:rPr>
                <w:highlight w:val="yellow"/>
              </w:rPr>
            </w:pPr>
          </w:p>
        </w:tc>
        <w:tc>
          <w:tcPr>
            <w:tcW w:w="906" w:type="dxa"/>
            <w:vMerge/>
            <w:vAlign w:val="center"/>
          </w:tcPr>
          <w:p w14:paraId="51A19C24" w14:textId="77777777" w:rsidR="007A6AFD" w:rsidRPr="00611207" w:rsidRDefault="007A6AFD" w:rsidP="009153BA">
            <w:pPr>
              <w:spacing w:line="480" w:lineRule="auto"/>
              <w:jc w:val="center"/>
              <w:rPr>
                <w:highlight w:val="yellow"/>
              </w:rPr>
            </w:pPr>
          </w:p>
        </w:tc>
        <w:tc>
          <w:tcPr>
            <w:tcW w:w="711" w:type="dxa"/>
            <w:vMerge/>
            <w:vAlign w:val="center"/>
          </w:tcPr>
          <w:p w14:paraId="7EE3022F" w14:textId="174F2094" w:rsidR="007A6AFD" w:rsidRPr="00611207" w:rsidRDefault="007A6AFD" w:rsidP="009153BA">
            <w:pPr>
              <w:spacing w:line="480" w:lineRule="auto"/>
              <w:jc w:val="center"/>
              <w:rPr>
                <w:highlight w:val="yellow"/>
              </w:rPr>
            </w:pPr>
          </w:p>
        </w:tc>
        <w:tc>
          <w:tcPr>
            <w:tcW w:w="1020" w:type="dxa"/>
            <w:vAlign w:val="center"/>
          </w:tcPr>
          <w:p w14:paraId="65D7C6EC" w14:textId="5638FCA0" w:rsidR="007A6AFD" w:rsidRPr="002C5787" w:rsidRDefault="00892678" w:rsidP="009153BA">
            <w:pPr>
              <w:spacing w:line="480" w:lineRule="auto"/>
              <w:jc w:val="center"/>
            </w:pPr>
            <w:r w:rsidRPr="002C5787">
              <w:t>90</w:t>
            </w:r>
            <w:r w:rsidR="00C450D2" w:rsidRPr="002C5787">
              <w:t>.77</w:t>
            </w:r>
            <w:r w:rsidR="007A6AFD" w:rsidRPr="002C5787">
              <w:t>%</w:t>
            </w:r>
          </w:p>
        </w:tc>
        <w:tc>
          <w:tcPr>
            <w:tcW w:w="1047" w:type="dxa"/>
            <w:vAlign w:val="center"/>
          </w:tcPr>
          <w:p w14:paraId="21F743B2" w14:textId="5AA34B16" w:rsidR="007A6AFD" w:rsidRPr="002C5787" w:rsidRDefault="007A6AFD" w:rsidP="009153BA">
            <w:pPr>
              <w:spacing w:line="480" w:lineRule="auto"/>
              <w:jc w:val="center"/>
            </w:pPr>
            <w:r w:rsidRPr="002C5787">
              <w:t>Segment</w:t>
            </w:r>
          </w:p>
        </w:tc>
        <w:tc>
          <w:tcPr>
            <w:tcW w:w="3225" w:type="dxa"/>
            <w:vAlign w:val="center"/>
          </w:tcPr>
          <w:p w14:paraId="25ECD616" w14:textId="59575395" w:rsidR="007A6AFD" w:rsidRPr="002C5787" w:rsidRDefault="007A6AFD" w:rsidP="009153BA">
            <w:pPr>
              <w:spacing w:line="480" w:lineRule="auto"/>
              <w:jc w:val="center"/>
            </w:pPr>
            <w:r w:rsidRPr="002C5787">
              <w:t>0.5-1.0 ODD from OD boundary</w:t>
            </w:r>
          </w:p>
        </w:tc>
      </w:tr>
    </w:tbl>
    <w:p w14:paraId="526569CC" w14:textId="77777777" w:rsidR="009153BA" w:rsidRDefault="009153BA" w:rsidP="009153BA">
      <w:pPr>
        <w:spacing w:line="480" w:lineRule="auto"/>
        <w:jc w:val="center"/>
        <w:rPr>
          <w:color w:val="00B050"/>
        </w:rPr>
      </w:pPr>
    </w:p>
    <w:p w14:paraId="37AB8371" w14:textId="7798EDEF" w:rsidR="00C91073" w:rsidRDefault="00227481" w:rsidP="009153BA">
      <w:pPr>
        <w:spacing w:line="480" w:lineRule="auto"/>
        <w:jc w:val="center"/>
      </w:pPr>
      <w:r w:rsidRPr="00A41196">
        <w:t>Table</w:t>
      </w:r>
      <w:r w:rsidR="009277B3" w:rsidRPr="00A41196">
        <w:t xml:space="preserve"> 7</w:t>
      </w:r>
      <w:r w:rsidR="000D586A" w:rsidRPr="00A41196">
        <w:t xml:space="preserve">: </w:t>
      </w:r>
      <w:r w:rsidR="00D2233E" w:rsidRPr="00A41196">
        <w:t>Reported</w:t>
      </w:r>
      <w:r w:rsidR="00A617F8">
        <w:t xml:space="preserve"> results for </w:t>
      </w:r>
      <w:r w:rsidR="007C2690">
        <w:t xml:space="preserve">other </w:t>
      </w:r>
      <w:r w:rsidR="00904B2C" w:rsidRPr="002B55A3">
        <w:t xml:space="preserve">automated </w:t>
      </w:r>
      <w:r w:rsidR="00A617F8" w:rsidRPr="002B55A3">
        <w:t>a</w:t>
      </w:r>
      <w:r w:rsidR="00A617F8" w:rsidRPr="002C5787">
        <w:t>/v classification</w:t>
      </w:r>
      <w:r w:rsidR="0035175F" w:rsidRPr="002C5787">
        <w:t xml:space="preserve"> methods</w:t>
      </w:r>
      <w:r w:rsidR="00611207" w:rsidRPr="002C5787">
        <w:t xml:space="preserve"> and the results of the proposed method on the publicly available DRIVE </w:t>
      </w:r>
      <w:r w:rsidR="00611207" w:rsidRPr="002C5787">
        <w:fldChar w:fldCharType="begin"/>
      </w:r>
      <w:r w:rsidR="00611207" w:rsidRPr="002C5787">
        <w:instrText>ADDIN RW.CITE{{59 Staal,J. 2004}}</w:instrText>
      </w:r>
      <w:r w:rsidR="00611207" w:rsidRPr="002C5787">
        <w:fldChar w:fldCharType="separate"/>
      </w:r>
      <w:r w:rsidR="00611207" w:rsidRPr="002C5787">
        <w:t>[43]</w:t>
      </w:r>
      <w:r w:rsidR="00611207" w:rsidRPr="002C5787">
        <w:fldChar w:fldCharType="end"/>
      </w:r>
      <w:r w:rsidR="00611207" w:rsidRPr="002C5787">
        <w:t xml:space="preserve"> dataset</w:t>
      </w:r>
      <w:r w:rsidR="00833BC0" w:rsidRPr="002C5787">
        <w:t>.</w:t>
      </w:r>
      <w:r w:rsidR="008B55B4" w:rsidRPr="002C5787">
        <w:t xml:space="preserve"> </w:t>
      </w:r>
      <w:r w:rsidR="0062736F" w:rsidRPr="002C5787">
        <w:t>OD = optic disc</w:t>
      </w:r>
      <w:r w:rsidR="00EF0793" w:rsidRPr="002C5787">
        <w:t>, ODD</w:t>
      </w:r>
      <w:r w:rsidR="00A617F8" w:rsidRPr="002C5787">
        <w:t xml:space="preserve"> = </w:t>
      </w:r>
      <w:r w:rsidR="0062736F" w:rsidRPr="002C5787">
        <w:t xml:space="preserve">optic disc diameter, </w:t>
      </w:r>
      <w:r w:rsidR="00EF0793" w:rsidRPr="002C5787">
        <w:t>ODR</w:t>
      </w:r>
      <w:r w:rsidR="0062736F" w:rsidRPr="002C5787">
        <w:t xml:space="preserve"> = optic disc radius</w:t>
      </w:r>
      <w:r w:rsidR="00A617F8" w:rsidRPr="002C5787">
        <w:t>.  Saez</w:t>
      </w:r>
      <w:r w:rsidR="0062736F" w:rsidRPr="002C5787">
        <w:t xml:space="preserve"> </w:t>
      </w:r>
      <w:r w:rsidR="00923D7A" w:rsidRPr="002C5787">
        <w:fldChar w:fldCharType="begin"/>
      </w:r>
      <w:r w:rsidR="00923D7A" w:rsidRPr="002C5787">
        <w:instrText>ADDIN RW.CITE{{71 Saez,M. 2012}}</w:instrText>
      </w:r>
      <w:r w:rsidR="00923D7A" w:rsidRPr="002C5787">
        <w:fldChar w:fldCharType="separate"/>
      </w:r>
      <w:r w:rsidR="005F1CDE" w:rsidRPr="002C5787">
        <w:t>[13]</w:t>
      </w:r>
      <w:r w:rsidR="00923D7A" w:rsidRPr="002C5787">
        <w:fldChar w:fldCharType="end"/>
      </w:r>
      <w:r w:rsidR="009C6199" w:rsidRPr="002C5787">
        <w:t xml:space="preserve"> reports an</w:t>
      </w:r>
      <w:r w:rsidR="009C6199" w:rsidRPr="002B55A3">
        <w:t xml:space="preserve"> arteriole and venule</w:t>
      </w:r>
      <w:r w:rsidR="0062736F">
        <w:t xml:space="preserve"> sensitivity of 78.19% and 87.90% respectively. Nie</w:t>
      </w:r>
      <w:r w:rsidR="00A617F8">
        <w:t>m</w:t>
      </w:r>
      <w:r w:rsidR="0062736F">
        <w:t xml:space="preserve">eijer </w:t>
      </w:r>
      <w:r w:rsidR="00923D7A">
        <w:fldChar w:fldCharType="begin"/>
      </w:r>
      <w:r w:rsidR="00923D7A">
        <w:instrText>ADDIN RW.CITE{{65 Niemeijer,M. 2011}}</w:instrText>
      </w:r>
      <w:r w:rsidR="00923D7A">
        <w:fldChar w:fldCharType="separate"/>
      </w:r>
      <w:r w:rsidR="005F1CDE" w:rsidRPr="005F1CDE">
        <w:t>[17]</w:t>
      </w:r>
      <w:r w:rsidR="00923D7A">
        <w:fldChar w:fldCharType="end"/>
      </w:r>
      <w:r w:rsidR="00E64C84">
        <w:t xml:space="preserve"> </w:t>
      </w:r>
      <w:r w:rsidR="0062736F">
        <w:t>reports an area under the ROC curve</w:t>
      </w:r>
      <w:r w:rsidR="00A617F8">
        <w:t xml:space="preserve"> o</w:t>
      </w:r>
      <w:r w:rsidR="0062736F">
        <w:t>f 0.84.</w:t>
      </w:r>
    </w:p>
    <w:p w14:paraId="5A88B500" w14:textId="77777777" w:rsidR="008004AF" w:rsidRDefault="008004AF" w:rsidP="009153BA">
      <w:pPr>
        <w:spacing w:line="480" w:lineRule="auto"/>
        <w:jc w:val="center"/>
      </w:pPr>
    </w:p>
    <w:p w14:paraId="49DE6390" w14:textId="169EC5B7" w:rsidR="008B270E" w:rsidRDefault="008004AF" w:rsidP="009153BA">
      <w:pPr>
        <w:spacing w:line="480" w:lineRule="auto"/>
        <w:jc w:val="center"/>
      </w:pPr>
      <w:r>
        <w:rPr>
          <w:noProof/>
          <w:lang w:eastAsia="en-GB"/>
        </w:rPr>
        <mc:AlternateContent>
          <mc:Choice Requires="wpg">
            <w:drawing>
              <wp:inline distT="0" distB="0" distL="0" distR="0" wp14:anchorId="3E7980D1" wp14:editId="564FB8A7">
                <wp:extent cx="4980305" cy="2552700"/>
                <wp:effectExtent l="0" t="0" r="0" b="0"/>
                <wp:docPr id="202" name="Group 202"/>
                <wp:cNvGraphicFramePr/>
                <a:graphic xmlns:a="http://schemas.openxmlformats.org/drawingml/2006/main">
                  <a:graphicData uri="http://schemas.microsoft.com/office/word/2010/wordprocessingGroup">
                    <wpg:wgp>
                      <wpg:cNvGrpSpPr/>
                      <wpg:grpSpPr>
                        <a:xfrm>
                          <a:off x="0" y="0"/>
                          <a:ext cx="4980305" cy="2552700"/>
                          <a:chOff x="0" y="0"/>
                          <a:chExt cx="4980305" cy="2552700"/>
                        </a:xfrm>
                      </wpg:grpSpPr>
                      <wpg:grpSp>
                        <wpg:cNvPr id="200" name="Group 200"/>
                        <wpg:cNvGrpSpPr/>
                        <wpg:grpSpPr>
                          <a:xfrm>
                            <a:off x="0" y="0"/>
                            <a:ext cx="2494280" cy="2552700"/>
                            <a:chOff x="0" y="0"/>
                            <a:chExt cx="2494280" cy="2552700"/>
                          </a:xfrm>
                        </wpg:grpSpPr>
                        <pic:pic xmlns:pic="http://schemas.openxmlformats.org/drawingml/2006/picture">
                          <pic:nvPicPr>
                            <pic:cNvPr id="29" name="Picture 29"/>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57150" y="0"/>
                              <a:ext cx="2437130" cy="2519680"/>
                            </a:xfrm>
                            <a:prstGeom prst="rect">
                              <a:avLst/>
                            </a:prstGeom>
                          </pic:spPr>
                        </pic:pic>
                        <wps:wsp>
                          <wps:cNvPr id="198" name="Text Box 2"/>
                          <wps:cNvSpPr txBox="1">
                            <a:spLocks noChangeArrowheads="1"/>
                          </wps:cNvSpPr>
                          <wps:spPr bwMode="auto">
                            <a:xfrm>
                              <a:off x="0" y="2276475"/>
                              <a:ext cx="352425" cy="276225"/>
                            </a:xfrm>
                            <a:prstGeom prst="rect">
                              <a:avLst/>
                            </a:prstGeom>
                            <a:noFill/>
                            <a:ln w="9525">
                              <a:noFill/>
                              <a:miter lim="800000"/>
                              <a:headEnd/>
                              <a:tailEnd/>
                            </a:ln>
                          </wps:spPr>
                          <wps:txbx>
                            <w:txbxContent>
                              <w:p w14:paraId="11FDC56D" w14:textId="0C23DE4F" w:rsidR="00FF6E44" w:rsidRPr="008004AF" w:rsidRDefault="00FF6E44">
                                <w:pPr>
                                  <w:rPr>
                                    <w:color w:val="FFFFFF" w:themeColor="background1"/>
                                  </w:rPr>
                                </w:pPr>
                                <w:r w:rsidRPr="008004AF">
                                  <w:rPr>
                                    <w:color w:val="FFFFFF" w:themeColor="background1"/>
                                  </w:rPr>
                                  <w:t>(a)</w:t>
                                </w:r>
                              </w:p>
                            </w:txbxContent>
                          </wps:txbx>
                          <wps:bodyPr rot="0" vert="horz" wrap="square" lIns="91440" tIns="45720" rIns="91440" bIns="45720" anchor="t" anchorCtr="0">
                            <a:noAutofit/>
                          </wps:bodyPr>
                        </wps:wsp>
                      </wpg:grpSp>
                      <wpg:grpSp>
                        <wpg:cNvPr id="201" name="Group 201"/>
                        <wpg:cNvGrpSpPr/>
                        <wpg:grpSpPr>
                          <a:xfrm>
                            <a:off x="2486025" y="0"/>
                            <a:ext cx="2494280" cy="2552700"/>
                            <a:chOff x="0" y="0"/>
                            <a:chExt cx="2494280" cy="2552700"/>
                          </a:xfrm>
                        </wpg:grpSpPr>
                        <pic:pic xmlns:pic="http://schemas.openxmlformats.org/drawingml/2006/picture">
                          <pic:nvPicPr>
                            <pic:cNvPr id="193" name="Picture 193"/>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57150" y="0"/>
                              <a:ext cx="2437130" cy="2519680"/>
                            </a:xfrm>
                            <a:prstGeom prst="rect">
                              <a:avLst/>
                            </a:prstGeom>
                          </pic:spPr>
                        </pic:pic>
                        <wps:wsp>
                          <wps:cNvPr id="199" name="Text Box 2"/>
                          <wps:cNvSpPr txBox="1">
                            <a:spLocks noChangeArrowheads="1"/>
                          </wps:cNvSpPr>
                          <wps:spPr bwMode="auto">
                            <a:xfrm>
                              <a:off x="0" y="2276475"/>
                              <a:ext cx="352425" cy="276225"/>
                            </a:xfrm>
                            <a:prstGeom prst="rect">
                              <a:avLst/>
                            </a:prstGeom>
                            <a:noFill/>
                            <a:ln w="9525">
                              <a:noFill/>
                              <a:miter lim="800000"/>
                              <a:headEnd/>
                              <a:tailEnd/>
                            </a:ln>
                          </wps:spPr>
                          <wps:txbx>
                            <w:txbxContent>
                              <w:p w14:paraId="5F1C7B4B" w14:textId="73EC2C8B" w:rsidR="00FF6E44" w:rsidRPr="008004AF" w:rsidRDefault="00FF6E44" w:rsidP="008004AF">
                                <w:pPr>
                                  <w:rPr>
                                    <w:color w:val="FFFFFF" w:themeColor="background1"/>
                                  </w:rPr>
                                </w:pPr>
                                <w:r>
                                  <w:rPr>
                                    <w:color w:val="FFFFFF" w:themeColor="background1"/>
                                  </w:rPr>
                                  <w:t>(b</w:t>
                                </w:r>
                                <w:r w:rsidRPr="008004AF">
                                  <w:rPr>
                                    <w:color w:val="FFFFFF" w:themeColor="background1"/>
                                  </w:rPr>
                                  <w:t>)</w:t>
                                </w:r>
                              </w:p>
                            </w:txbxContent>
                          </wps:txbx>
                          <wps:bodyPr rot="0" vert="horz" wrap="square" lIns="91440" tIns="45720" rIns="91440" bIns="45720" anchor="t" anchorCtr="0">
                            <a:noAutofit/>
                          </wps:bodyPr>
                        </wps:wsp>
                      </wpg:grpSp>
                    </wpg:wgp>
                  </a:graphicData>
                </a:graphic>
              </wp:inline>
            </w:drawing>
          </mc:Choice>
          <mc:Fallback>
            <w:pict>
              <v:group w14:anchorId="3E7980D1" id="Group 202" o:spid="_x0000_s1056" style="width:392.15pt;height:201pt;mso-position-horizontal-relative:char;mso-position-vertical-relative:line" coordsize="49803,2552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">
                <v:group id="Group 200" o:spid="_x0000_s1057" style="position:absolute;width:24942;height:25527" coordsize="24942,25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">
                  <v:shape id="Picture 29" o:spid="_x0000_s1058" type="#_x0000_t75" style="position:absolute;left:571;width:24371;height:25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">
                    <v:imagedata r:id="rId41" o:title=""/>
                    <v:path arrowok="t"/>
                  </v:shape>
                  <v:shape id="Text Box 2" o:spid="_x0000_s1059" type="#_x0000_t202" style="position:absolute;top:22764;width:3524;height: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" filled="f" stroked="f">
                    <v:textbox>
                      <w:txbxContent>
                        <w:p w14:paraId="11FDC56D" w14:textId="0C23DE4F" w:rsidR="00FF6E44" w:rsidRPr="008004AF" w:rsidRDefault="00FF6E44">
                          <w:pPr>
                            <w:rPr>
                              <w:color w:val="FFFFFF" w:themeColor="background1"/>
                            </w:rPr>
                          </w:pPr>
                          <w:r w:rsidRPr="008004AF">
                            <w:rPr>
                              <w:color w:val="FFFFFF" w:themeColor="background1"/>
                            </w:rPr>
                            <w:t>(a)</w:t>
                          </w:r>
                        </w:p>
                      </w:txbxContent>
                    </v:textbox>
                  </v:shape>
                </v:group>
                <v:group id="Group 201" o:spid="_x0000_s1060" style="position:absolute;left:24860;width:24943;height:25527" coordsize="24942,25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">
                  <v:shape id="Picture 193" o:spid="_x0000_s1061" type="#_x0000_t75" style="position:absolute;left:571;width:24371;height:25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">
                    <v:imagedata r:id="rId42" o:title=""/>
                    <v:path arrowok="t"/>
                  </v:shape>
                  <v:shape id="Text Box 2" o:spid="_x0000_s1062" type="#_x0000_t202" style="position:absolute;top:22764;width:3524;height: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" filled="f" stroked="f">
                    <v:textbox>
                      <w:txbxContent>
                        <w:p w14:paraId="5F1C7B4B" w14:textId="73EC2C8B" w:rsidR="00FF6E44" w:rsidRPr="008004AF" w:rsidRDefault="00FF6E44" w:rsidP="008004AF">
                          <w:pPr>
                            <w:rPr>
                              <w:color w:val="FFFFFF" w:themeColor="background1"/>
                            </w:rPr>
                          </w:pPr>
                          <w:r>
                            <w:rPr>
                              <w:color w:val="FFFFFF" w:themeColor="background1"/>
                            </w:rPr>
                            <w:t>(b</w:t>
                          </w:r>
                          <w:r w:rsidRPr="008004AF">
                            <w:rPr>
                              <w:color w:val="FFFFFF" w:themeColor="background1"/>
                            </w:rPr>
                            <w:t>)</w:t>
                          </w:r>
                        </w:p>
                      </w:txbxContent>
                    </v:textbox>
                  </v:shape>
                </v:group>
                <w10:anchorlock/>
              </v:group>
            </w:pict>
          </mc:Fallback>
        </mc:AlternateContent>
      </w:r>
    </w:p>
    <w:p w14:paraId="43202305" w14:textId="46AB712D" w:rsidR="00A50B33" w:rsidRPr="00D35EFF" w:rsidRDefault="008004AF" w:rsidP="009153BA">
      <w:pPr>
        <w:spacing w:line="480" w:lineRule="auto"/>
        <w:jc w:val="center"/>
      </w:pPr>
      <w:r w:rsidRPr="002C5787">
        <w:t xml:space="preserve">Figure 10: Classification of arterioles and venules on DRIVE data. (a) Original retinal image. </w:t>
      </w:r>
      <w:r w:rsidR="00615E04" w:rsidRPr="002C5787">
        <w:t xml:space="preserve">(b) </w:t>
      </w:r>
      <w:r w:rsidRPr="002C5787">
        <w:t>Classification result</w:t>
      </w:r>
      <w:r w:rsidR="00615E04" w:rsidRPr="002C5787">
        <w:t>s.</w:t>
      </w:r>
    </w:p>
    <w:p w14:paraId="1CCF6F89" w14:textId="77777777" w:rsidR="008258EB" w:rsidRPr="008258EB" w:rsidRDefault="00B92A0E" w:rsidP="009153BA">
      <w:pPr>
        <w:pStyle w:val="ListParagraph"/>
        <w:numPr>
          <w:ilvl w:val="0"/>
          <w:numId w:val="9"/>
        </w:numPr>
        <w:spacing w:line="480" w:lineRule="auto"/>
        <w:jc w:val="both"/>
        <w:rPr>
          <w:b/>
          <w:u w:val="single"/>
        </w:rPr>
      </w:pPr>
      <w:r w:rsidRPr="00B92A0E">
        <w:rPr>
          <w:b/>
          <w:u w:val="single"/>
        </w:rPr>
        <w:t>Discussion and Conclusion</w:t>
      </w:r>
      <w:r>
        <w:rPr>
          <w:b/>
          <w:u w:val="single"/>
        </w:rPr>
        <w:t>:</w:t>
      </w:r>
    </w:p>
    <w:p w14:paraId="5CF69523" w14:textId="05958141" w:rsidR="008258EB" w:rsidRDefault="008258EB" w:rsidP="009153BA">
      <w:pPr>
        <w:spacing w:line="480" w:lineRule="auto"/>
        <w:jc w:val="both"/>
      </w:pPr>
      <w:r>
        <w:t>In this paper</w:t>
      </w:r>
      <w:r w:rsidR="00D57D59">
        <w:t>,</w:t>
      </w:r>
      <w:r w:rsidR="003E63B9">
        <w:t xml:space="preserve"> we have presented a highly robust</w:t>
      </w:r>
      <w:r w:rsidR="00497543">
        <w:t xml:space="preserve"> a/v classification method</w:t>
      </w:r>
      <w:r w:rsidR="00A83108">
        <w:t xml:space="preserve"> </w:t>
      </w:r>
      <w:r>
        <w:t>based</w:t>
      </w:r>
      <w:r w:rsidR="00A83108">
        <w:t xml:space="preserve"> on the use of deep learning. This </w:t>
      </w:r>
      <w:r w:rsidR="00497543">
        <w:t>comprises</w:t>
      </w:r>
      <w:r w:rsidR="00A83108">
        <w:t xml:space="preserve"> </w:t>
      </w:r>
      <w:r w:rsidR="00497543">
        <w:t xml:space="preserve">of </w:t>
      </w:r>
      <w:r w:rsidR="00A83108">
        <w:t>a</w:t>
      </w:r>
      <w:r w:rsidR="00D57D59">
        <w:t xml:space="preserve"> </w:t>
      </w:r>
      <w:r w:rsidR="00A83108">
        <w:t>convolutional neural network</w:t>
      </w:r>
      <w:r w:rsidR="00D57D59">
        <w:t xml:space="preserve"> </w:t>
      </w:r>
      <w:r w:rsidR="00A83108">
        <w:t>whose architecture</w:t>
      </w:r>
      <w:r w:rsidR="00D57D59">
        <w:t xml:space="preserve"> contains six learned layers</w:t>
      </w:r>
      <w:r w:rsidR="00C008FB">
        <w:t>:</w:t>
      </w:r>
      <w:r w:rsidR="00A83108">
        <w:t xml:space="preserve"> three convolutional and three </w:t>
      </w:r>
      <w:r w:rsidR="00A83108" w:rsidRPr="008C5A07">
        <w:t xml:space="preserve">fully-connected. </w:t>
      </w:r>
      <w:r w:rsidR="008C5A07" w:rsidRPr="008C5A07">
        <w:t>Complex patterns were automatically l</w:t>
      </w:r>
      <w:r w:rsidR="008C5A07">
        <w:t>earnt from the data,</w:t>
      </w:r>
      <w:r w:rsidR="008C5A07" w:rsidRPr="008C5A07">
        <w:t xml:space="preserve"> avoiding the use of hand crafted features.</w:t>
      </w:r>
      <w:r w:rsidR="008C5A07">
        <w:t xml:space="preserve"> </w:t>
      </w:r>
      <w:r w:rsidR="00A83108">
        <w:t>The method was developed for use on the UK</w:t>
      </w:r>
      <w:r w:rsidR="002C1FAE">
        <w:t xml:space="preserve"> Biobank</w:t>
      </w:r>
      <w:r w:rsidR="00A83108">
        <w:t xml:space="preserve"> </w:t>
      </w:r>
      <w:r w:rsidR="00497543">
        <w:t xml:space="preserve">retinal image </w:t>
      </w:r>
      <w:r w:rsidR="00A83108">
        <w:t>dataset and produce</w:t>
      </w:r>
      <w:r w:rsidR="0055157E">
        <w:t>s</w:t>
      </w:r>
      <w:r w:rsidR="00A83108">
        <w:t xml:space="preserve"> </w:t>
      </w:r>
      <w:r w:rsidR="00497543">
        <w:t xml:space="preserve">an </w:t>
      </w:r>
      <w:r w:rsidR="00A83108">
        <w:t xml:space="preserve">accuracy </w:t>
      </w:r>
      <w:r w:rsidR="0055157E">
        <w:t>of 86.97% (per pixel basis) for a/v classification over the entire image</w:t>
      </w:r>
      <w:r w:rsidR="006312B8">
        <w:t>.</w:t>
      </w:r>
      <w:r w:rsidR="00645673">
        <w:t xml:space="preserve"> The performance increases </w:t>
      </w:r>
      <w:r w:rsidR="00645673">
        <w:lastRenderedPageBreak/>
        <w:t>to 87.17% (per pixel ba</w:t>
      </w:r>
      <w:r w:rsidR="00C87D06">
        <w:t>sis) when evaluated over a ROI, the increase is only slight which indicates the performance is stable across the entire retina</w:t>
      </w:r>
      <w:r w:rsidR="001D7856">
        <w:t xml:space="preserve"> </w:t>
      </w:r>
      <w:r w:rsidR="001D7856" w:rsidRPr="002C5787">
        <w:t>(normally a significant increase is expected for the ROI)</w:t>
      </w:r>
      <w:r w:rsidR="00C87D06" w:rsidRPr="002C5787">
        <w:t>. The</w:t>
      </w:r>
      <w:r w:rsidR="006312B8" w:rsidRPr="002C5787">
        <w:t>s</w:t>
      </w:r>
      <w:r w:rsidR="00C87D06" w:rsidRPr="002C5787">
        <w:t>e figures</w:t>
      </w:r>
      <w:r w:rsidR="006312B8" w:rsidRPr="002C5787">
        <w:t xml:space="preserve"> </w:t>
      </w:r>
      <w:r w:rsidR="00C87D06" w:rsidRPr="002C5787">
        <w:t>represent</w:t>
      </w:r>
      <w:r w:rsidR="006312B8" w:rsidRPr="002C5787">
        <w:t xml:space="preserve"> a high level of performance</w:t>
      </w:r>
      <w:r w:rsidR="00497543">
        <w:t xml:space="preserve"> when</w:t>
      </w:r>
      <w:r w:rsidR="0055157E">
        <w:t xml:space="preserve"> considering the </w:t>
      </w:r>
      <w:r w:rsidR="0055157E" w:rsidRPr="00AE556B">
        <w:t xml:space="preserve">challenging nature of the </w:t>
      </w:r>
      <w:r w:rsidR="002C1FAE" w:rsidRPr="00AE556B">
        <w:t>UK Biobank</w:t>
      </w:r>
      <w:r w:rsidR="00BF5C90" w:rsidRPr="00AE556B">
        <w:t xml:space="preserve"> </w:t>
      </w:r>
      <w:r w:rsidR="0055157E" w:rsidRPr="00AE556B">
        <w:t xml:space="preserve">dataset in terms of the </w:t>
      </w:r>
      <w:r w:rsidR="00A83108" w:rsidRPr="00AE556B">
        <w:t>considerab</w:t>
      </w:r>
      <w:r w:rsidR="00375159" w:rsidRPr="00AE556B">
        <w:t>le</w:t>
      </w:r>
      <w:r w:rsidR="00A83108" w:rsidRPr="00AE556B">
        <w:t xml:space="preserve"> variability in image </w:t>
      </w:r>
      <w:r w:rsidR="0055157E" w:rsidRPr="00AE556B">
        <w:t>quality.</w:t>
      </w:r>
      <w:r w:rsidR="000D2DFD" w:rsidRPr="00AE556B">
        <w:t xml:space="preserve"> Likelihood ratios (listed in tables 3 and 4) were also high and confirmed the high reliability</w:t>
      </w:r>
      <w:r w:rsidR="003B5776" w:rsidRPr="00AE556B">
        <w:t xml:space="preserve"> of our proposed method</w:t>
      </w:r>
      <w:r w:rsidR="000D2DFD" w:rsidRPr="00AE556B">
        <w:t>.</w:t>
      </w:r>
    </w:p>
    <w:p w14:paraId="7AC44CA8" w14:textId="6076D7F2" w:rsidR="007F193F" w:rsidRDefault="00497543" w:rsidP="009153BA">
      <w:pPr>
        <w:spacing w:line="480" w:lineRule="auto"/>
        <w:jc w:val="both"/>
      </w:pPr>
      <w:r>
        <w:t xml:space="preserve">The main contribution of this paper is the novel application </w:t>
      </w:r>
      <w:r w:rsidR="005D413A">
        <w:t>of</w:t>
      </w:r>
      <w:r w:rsidR="003B471E">
        <w:t xml:space="preserve"> </w:t>
      </w:r>
      <w:r w:rsidR="006930A2">
        <w:t>CNN</w:t>
      </w:r>
      <w:r w:rsidR="005D413A">
        <w:t>s</w:t>
      </w:r>
      <w:r w:rsidR="006930A2">
        <w:t xml:space="preserve"> to tackle a/v classification in retinal images.</w:t>
      </w:r>
      <w:r w:rsidR="00143C3C">
        <w:t xml:space="preserve"> </w:t>
      </w:r>
      <w:r w:rsidR="004C38A3">
        <w:t>This sees the proposed CNN label</w:t>
      </w:r>
      <w:r w:rsidR="00490D19">
        <w:t>ling small image</w:t>
      </w:r>
      <w:r w:rsidR="004C38A3">
        <w:t xml:space="preserve"> patches</w:t>
      </w:r>
      <w:r w:rsidR="00490D19">
        <w:t xml:space="preserve"> </w:t>
      </w:r>
      <w:r w:rsidR="00AD1367">
        <w:t xml:space="preserve">containing sections of individual </w:t>
      </w:r>
      <w:r w:rsidR="00490D19">
        <w:t>vessels</w:t>
      </w:r>
      <w:r w:rsidR="004C38A3">
        <w:t xml:space="preserve">. </w:t>
      </w:r>
      <w:r w:rsidR="00A62616">
        <w:t>Human</w:t>
      </w:r>
      <w:r w:rsidR="00AF2FC2">
        <w:t xml:space="preserve"> observers use the aspects of size, brightness and colour</w:t>
      </w:r>
      <w:r w:rsidR="00182614">
        <w:t>,</w:t>
      </w:r>
      <w:r w:rsidR="00AF2FC2">
        <w:t xml:space="preserve"> relative to neighbouring vessels </w:t>
      </w:r>
      <w:r w:rsidR="00F77E4B">
        <w:t xml:space="preserve">and also track the routes of vessels </w:t>
      </w:r>
      <w:r w:rsidR="00AF2FC2">
        <w:t>to determine the a/v st</w:t>
      </w:r>
      <w:r w:rsidR="00126CD2">
        <w:t>atus.</w:t>
      </w:r>
      <w:r w:rsidR="00AF2FC2">
        <w:t xml:space="preserve"> </w:t>
      </w:r>
      <w:r w:rsidR="00AD1367">
        <w:t>Therefore</w:t>
      </w:r>
      <w:r w:rsidR="00143C3C">
        <w:t xml:space="preserve">, </w:t>
      </w:r>
      <w:r w:rsidR="00126CD2">
        <w:t>human observers</w:t>
      </w:r>
      <w:r w:rsidR="00AF2FC2">
        <w:t xml:space="preserve"> would struggle to determine the a/v status</w:t>
      </w:r>
      <w:r w:rsidR="00490D19">
        <w:t xml:space="preserve"> </w:t>
      </w:r>
      <w:r w:rsidR="00AD1367">
        <w:t xml:space="preserve">of a </w:t>
      </w:r>
      <w:r w:rsidR="00F541C1">
        <w:t xml:space="preserve">random </w:t>
      </w:r>
      <w:r w:rsidR="00126CD2">
        <w:t xml:space="preserve">selection of </w:t>
      </w:r>
      <w:r w:rsidR="00490D19">
        <w:t>these image</w:t>
      </w:r>
      <w:r w:rsidR="00126CD2">
        <w:t xml:space="preserve"> patches</w:t>
      </w:r>
      <w:r w:rsidR="00C31C1D">
        <w:t xml:space="preserve">. </w:t>
      </w:r>
      <w:r w:rsidR="00DA33E8">
        <w:t>Conventionally CNN models are designed to classify images in which different classes display apparent visual differences (e.g. diabetic retinopathy</w:t>
      </w:r>
      <w:r w:rsidR="00F77E4B">
        <w:t xml:space="preserve"> grades</w:t>
      </w:r>
      <w:r w:rsidR="00DA33E8">
        <w:t>, breed of dog etc.).</w:t>
      </w:r>
      <w:r w:rsidR="00C31C1D">
        <w:t xml:space="preserve"> </w:t>
      </w:r>
      <w:r w:rsidR="006074EA">
        <w:t xml:space="preserve">Our method </w:t>
      </w:r>
      <w:r w:rsidR="00956F24">
        <w:t>further</w:t>
      </w:r>
      <w:r w:rsidR="006074EA">
        <w:t xml:space="preserve"> demonstrates the</w:t>
      </w:r>
      <w:r w:rsidR="00956F24">
        <w:t xml:space="preserve"> capabilities of </w:t>
      </w:r>
      <w:r w:rsidR="00143C3C">
        <w:t>CNNs</w:t>
      </w:r>
      <w:r w:rsidR="003B471E">
        <w:t>,</w:t>
      </w:r>
      <w:r w:rsidR="00C31C1D">
        <w:t xml:space="preserve"> </w:t>
      </w:r>
      <w:r w:rsidR="006074EA">
        <w:t xml:space="preserve">effectively classifying </w:t>
      </w:r>
      <w:r w:rsidR="00AD1367">
        <w:t>image</w:t>
      </w:r>
      <w:r w:rsidR="007F193F">
        <w:t xml:space="preserve"> </w:t>
      </w:r>
      <w:r w:rsidR="004C38A3">
        <w:t xml:space="preserve">patches </w:t>
      </w:r>
      <w:r w:rsidR="00C31C1D">
        <w:t xml:space="preserve">when the </w:t>
      </w:r>
      <w:r w:rsidR="007F193F">
        <w:t>differences</w:t>
      </w:r>
      <w:r w:rsidR="00C31C1D">
        <w:t xml:space="preserve"> are not </w:t>
      </w:r>
      <w:r w:rsidR="00743985">
        <w:t>so</w:t>
      </w:r>
      <w:r w:rsidR="004C38A3">
        <w:t xml:space="preserve"> </w:t>
      </w:r>
      <w:r w:rsidR="00C31C1D">
        <w:t>apparent</w:t>
      </w:r>
      <w:r w:rsidR="00C31C1D" w:rsidRPr="002C5787">
        <w:t>.</w:t>
      </w:r>
      <w:r w:rsidR="0065173E" w:rsidRPr="002C5787">
        <w:t xml:space="preserve"> </w:t>
      </w:r>
      <w:r w:rsidR="00E76319" w:rsidRPr="002C5787">
        <w:t>Thus,</w:t>
      </w:r>
      <w:r w:rsidR="00F77E4B" w:rsidRPr="002C5787">
        <w:t xml:space="preserve"> avoid</w:t>
      </w:r>
      <w:r w:rsidR="00E76319" w:rsidRPr="002C5787">
        <w:t>ing</w:t>
      </w:r>
      <w:r w:rsidR="002137F9">
        <w:t xml:space="preserve"> the need to identify </w:t>
      </w:r>
      <w:r w:rsidR="001F523C">
        <w:t>neighbouring vessels or correctly</w:t>
      </w:r>
      <w:r w:rsidR="00F541C1">
        <w:t xml:space="preserve"> linking vessel</w:t>
      </w:r>
      <w:r w:rsidR="001F523C">
        <w:t xml:space="preserve"> </w:t>
      </w:r>
      <w:r w:rsidR="006074EA">
        <w:t>segments</w:t>
      </w:r>
      <w:r w:rsidR="000E03D0">
        <w:t xml:space="preserve"> </w:t>
      </w:r>
      <w:r w:rsidR="00743985">
        <w:t>which can b</w:t>
      </w:r>
      <w:r w:rsidR="00F0319B">
        <w:t xml:space="preserve">e unreliable when sections of the vasculature cannot be segmented due to variability in </w:t>
      </w:r>
      <w:r w:rsidR="00695653">
        <w:t xml:space="preserve">the </w:t>
      </w:r>
      <w:r w:rsidR="00F0319B">
        <w:t>image quality</w:t>
      </w:r>
      <w:r w:rsidR="00695653">
        <w:t xml:space="preserve"> of</w:t>
      </w:r>
      <w:r w:rsidR="00694C04">
        <w:t xml:space="preserve"> this</w:t>
      </w:r>
      <w:r w:rsidR="00695653">
        <w:t xml:space="preserve"> dataset.</w:t>
      </w:r>
    </w:p>
    <w:p w14:paraId="57BDCD47" w14:textId="25A73FDE" w:rsidR="006241F6" w:rsidRPr="00A41196" w:rsidRDefault="00694C04" w:rsidP="009153BA">
      <w:pPr>
        <w:spacing w:line="480" w:lineRule="auto"/>
        <w:jc w:val="both"/>
      </w:pPr>
      <w:r>
        <w:t>Significant improvements were demonstrated when</w:t>
      </w:r>
      <w:r w:rsidR="00480A3D">
        <w:t xml:space="preserve"> comparing our method to the</w:t>
      </w:r>
      <w:r w:rsidR="003E71FF">
        <w:t xml:space="preserve"> baseline performance</w:t>
      </w:r>
      <w:r w:rsidR="00480A3D">
        <w:t>, increasing classification accuracy from 74.16% to 82.26% (per pixel basis, entire image</w:t>
      </w:r>
      <w:r w:rsidR="00360378">
        <w:t>, prior to voting strategy</w:t>
      </w:r>
      <w:r w:rsidR="00480A3D">
        <w:t>), an increase of 8.1</w:t>
      </w:r>
      <w:r w:rsidR="00480A3D" w:rsidRPr="002B55A3">
        <w:t>%.</w:t>
      </w:r>
      <w:r w:rsidR="00AF1CDD" w:rsidRPr="002B55A3">
        <w:t xml:space="preserve"> </w:t>
      </w:r>
      <w:r w:rsidR="00BD69BE" w:rsidRPr="002B55A3">
        <w:t>The baseline performance</w:t>
      </w:r>
      <w:r w:rsidR="003E71FF">
        <w:t xml:space="preserve"> </w:t>
      </w:r>
      <w:r w:rsidR="003E71FF" w:rsidRPr="003E71FF">
        <w:t xml:space="preserve">implemented </w:t>
      </w:r>
      <w:r w:rsidR="003E71FF">
        <w:t xml:space="preserve">the method developed by Fraz </w:t>
      </w:r>
      <w:r w:rsidR="00643D1C">
        <w:fldChar w:fldCharType="begin"/>
      </w:r>
      <w:r w:rsidR="00643D1C">
        <w:instrText>ADDIN RW.CITE{{30 Fraz,M.M. 2014}}</w:instrText>
      </w:r>
      <w:r w:rsidR="00643D1C">
        <w:fldChar w:fldCharType="separate"/>
      </w:r>
      <w:r w:rsidR="005F1CDE" w:rsidRPr="005F1CDE">
        <w:t>[15]</w:t>
      </w:r>
      <w:r w:rsidR="00643D1C">
        <w:fldChar w:fldCharType="end"/>
      </w:r>
      <w:r w:rsidR="003E71FF" w:rsidRPr="003E71FF">
        <w:t xml:space="preserve"> on the exact same </w:t>
      </w:r>
      <w:r w:rsidR="006241F6">
        <w:t xml:space="preserve">retinal images from </w:t>
      </w:r>
      <w:r w:rsidR="003E71FF" w:rsidRPr="003E71FF">
        <w:t>UK</w:t>
      </w:r>
      <w:r w:rsidR="002C1FAE">
        <w:t xml:space="preserve"> Biobank</w:t>
      </w:r>
      <w:r w:rsidR="003E71FF" w:rsidRPr="003E71FF">
        <w:t xml:space="preserve"> data used in this paper</w:t>
      </w:r>
      <w:r w:rsidR="00AF1CDD">
        <w:t xml:space="preserve">. Thus, </w:t>
      </w:r>
      <w:r w:rsidR="006241F6">
        <w:t>we can state the use of</w:t>
      </w:r>
      <w:r w:rsidR="00AF1CDD">
        <w:t xml:space="preserve"> c</w:t>
      </w:r>
      <w:r w:rsidR="006241F6">
        <w:t>onvolutional neural networks</w:t>
      </w:r>
      <w:r w:rsidR="00AF1CDD">
        <w:t xml:space="preserve"> is more effective than</w:t>
      </w:r>
      <w:r w:rsidR="00360378">
        <w:t xml:space="preserve"> </w:t>
      </w:r>
      <w:r w:rsidR="00063176">
        <w:t>the</w:t>
      </w:r>
      <w:r w:rsidR="00AF1CDD">
        <w:t xml:space="preserve"> </w:t>
      </w:r>
      <w:r w:rsidR="00AF1CDD" w:rsidRPr="00AF1CDD">
        <w:t>ensemble cla</w:t>
      </w:r>
      <w:r w:rsidR="00063176">
        <w:t xml:space="preserve">ssifier of bagged decision (used with </w:t>
      </w:r>
      <w:r w:rsidR="00360378">
        <w:t xml:space="preserve">colour </w:t>
      </w:r>
      <w:r w:rsidR="00360378" w:rsidRPr="002C5787">
        <w:t>features</w:t>
      </w:r>
      <w:r w:rsidR="00063176" w:rsidRPr="002C5787">
        <w:t>)</w:t>
      </w:r>
      <w:r w:rsidR="00AF1CDD" w:rsidRPr="002C5787">
        <w:t>.</w:t>
      </w:r>
      <w:r w:rsidR="008A260B" w:rsidRPr="002C5787">
        <w:t xml:space="preserve"> Whilst </w:t>
      </w:r>
      <w:r w:rsidR="008A260B" w:rsidRPr="002C5787">
        <w:lastRenderedPageBreak/>
        <w:t xml:space="preserve">Fraz </w:t>
      </w:r>
      <w:r w:rsidR="008A260B" w:rsidRPr="002C5787">
        <w:fldChar w:fldCharType="begin"/>
      </w:r>
      <w:r w:rsidR="008A260B" w:rsidRPr="002C5787">
        <w:instrText>ADDIN RW.CITE{{30 Fraz,M.M. 2014}}</w:instrText>
      </w:r>
      <w:r w:rsidR="008A260B" w:rsidRPr="002C5787">
        <w:fldChar w:fldCharType="separate"/>
      </w:r>
      <w:r w:rsidR="008A260B" w:rsidRPr="002C5787">
        <w:t>[15]</w:t>
      </w:r>
      <w:r w:rsidR="008A260B" w:rsidRPr="002C5787">
        <w:fldChar w:fldCharType="end"/>
      </w:r>
      <w:r w:rsidR="008A260B" w:rsidRPr="002C5787">
        <w:t xml:space="preserve"> does not present</w:t>
      </w:r>
      <w:r w:rsidR="00F82FFC">
        <w:t xml:space="preserve"> the highest accuracy </w:t>
      </w:r>
      <w:r w:rsidR="009277B3">
        <w:t xml:space="preserve">in </w:t>
      </w:r>
      <w:r w:rsidR="009277B3" w:rsidRPr="00A41196">
        <w:t>table 7</w:t>
      </w:r>
      <w:r w:rsidR="008A260B" w:rsidRPr="00A41196">
        <w:t xml:space="preserve">, it was the only other method designed for use with images of variability quality from a large cohort study (EPIC-Norfolk </w:t>
      </w:r>
      <w:r w:rsidR="008A260B" w:rsidRPr="00A41196">
        <w:fldChar w:fldCharType="begin"/>
      </w:r>
      <w:r w:rsidR="008A260B" w:rsidRPr="00A41196">
        <w:instrText>ADDIN RW.CITE{{15 EPIC-Norfolk [No Information]}}</w:instrText>
      </w:r>
      <w:r w:rsidR="008A260B" w:rsidRPr="00A41196">
        <w:fldChar w:fldCharType="separate"/>
      </w:r>
      <w:r w:rsidR="008A260B" w:rsidRPr="00A41196">
        <w:t>[40]</w:t>
      </w:r>
      <w:r w:rsidR="008A260B" w:rsidRPr="00A41196">
        <w:fldChar w:fldCharType="end"/>
      </w:r>
      <w:r w:rsidR="008A260B" w:rsidRPr="00A41196">
        <w:t xml:space="preserve">) and therefore was a suitable choice as the baseline method. </w:t>
      </w:r>
      <w:r w:rsidR="00D20B2A" w:rsidRPr="00A41196">
        <w:t xml:space="preserve">Fraz </w:t>
      </w:r>
      <w:r w:rsidR="000814E3" w:rsidRPr="00A41196">
        <w:fldChar w:fldCharType="begin"/>
      </w:r>
      <w:r w:rsidR="000814E3" w:rsidRPr="00A41196">
        <w:instrText>ADDIN RW.CITE{{30 Fraz,M.M. 2014}}</w:instrText>
      </w:r>
      <w:r w:rsidR="000814E3" w:rsidRPr="00A41196">
        <w:fldChar w:fldCharType="separate"/>
      </w:r>
      <w:r w:rsidR="005F1CDE" w:rsidRPr="00A41196">
        <w:t>[15]</w:t>
      </w:r>
      <w:r w:rsidR="000814E3" w:rsidRPr="00A41196">
        <w:fldChar w:fldCharType="end"/>
      </w:r>
      <w:r w:rsidR="00D20B2A" w:rsidRPr="00A41196">
        <w:t xml:space="preserve"> reports</w:t>
      </w:r>
      <w:r w:rsidR="000814E3" w:rsidRPr="00A41196">
        <w:t xml:space="preserve"> a</w:t>
      </w:r>
      <w:r w:rsidR="003251FF" w:rsidRPr="00A41196">
        <w:t xml:space="preserve"> classification</w:t>
      </w:r>
      <w:r w:rsidR="00225CD4" w:rsidRPr="00A41196">
        <w:t xml:space="preserve"> accuracy</w:t>
      </w:r>
      <w:r w:rsidR="003251FF" w:rsidRPr="00A41196">
        <w:t xml:space="preserve"> of 83%</w:t>
      </w:r>
      <w:r w:rsidR="00225CD4" w:rsidRPr="00A41196">
        <w:t xml:space="preserve"> for </w:t>
      </w:r>
      <w:r w:rsidR="00EF28F5" w:rsidRPr="00A41196">
        <w:t xml:space="preserve">images from the EPIC-Norfolk </w:t>
      </w:r>
      <w:r w:rsidR="000814E3" w:rsidRPr="00A41196">
        <w:fldChar w:fldCharType="begin"/>
      </w:r>
      <w:r w:rsidR="000814E3" w:rsidRPr="00A41196">
        <w:instrText>ADDIN RW.CITE{{15 EPIC-Norfolk [No Information]}}</w:instrText>
      </w:r>
      <w:r w:rsidR="000814E3" w:rsidRPr="00A41196">
        <w:fldChar w:fldCharType="separate"/>
      </w:r>
      <w:r w:rsidR="000E1C04" w:rsidRPr="00A41196">
        <w:t>[40]</w:t>
      </w:r>
      <w:r w:rsidR="000814E3" w:rsidRPr="00A41196">
        <w:fldChar w:fldCharType="end"/>
      </w:r>
      <w:r w:rsidR="00D20B2A" w:rsidRPr="00A41196">
        <w:t xml:space="preserve"> dataset which contains </w:t>
      </w:r>
      <w:r w:rsidR="005A4295" w:rsidRPr="00A41196">
        <w:t xml:space="preserve">retinal </w:t>
      </w:r>
      <w:r w:rsidR="00D20B2A" w:rsidRPr="00A41196">
        <w:t>images similar to UK</w:t>
      </w:r>
      <w:r w:rsidR="00DB2E95" w:rsidRPr="00A41196">
        <w:t xml:space="preserve"> Biobank</w:t>
      </w:r>
      <w:r w:rsidR="00D20B2A" w:rsidRPr="00A41196">
        <w:t xml:space="preserve"> </w:t>
      </w:r>
      <w:r w:rsidR="005A4295" w:rsidRPr="00A41196">
        <w:t xml:space="preserve">dataset </w:t>
      </w:r>
      <w:r w:rsidR="00C50F61" w:rsidRPr="00A41196">
        <w:t>in respect</w:t>
      </w:r>
      <w:r w:rsidR="00D20B2A" w:rsidRPr="00A41196">
        <w:t xml:space="preserve"> to image quality</w:t>
      </w:r>
      <w:r w:rsidR="00EF28F5" w:rsidRPr="00A41196">
        <w:t xml:space="preserve">.  </w:t>
      </w:r>
      <w:r w:rsidR="00A0002A" w:rsidRPr="00A41196">
        <w:t>However, the</w:t>
      </w:r>
      <w:r w:rsidR="00273547" w:rsidRPr="00A41196">
        <w:t>ir evaluation process</w:t>
      </w:r>
      <w:r w:rsidR="00A0002A" w:rsidRPr="00A41196">
        <w:t xml:space="preserve"> requires </w:t>
      </w:r>
      <w:r w:rsidR="00182614" w:rsidRPr="00A41196">
        <w:t>adjustment to be suitable for comparison purposes because the</w:t>
      </w:r>
      <w:r w:rsidR="006524A9" w:rsidRPr="00A41196">
        <w:t>ir</w:t>
      </w:r>
      <w:r w:rsidR="00182614" w:rsidRPr="00A41196">
        <w:t xml:space="preserve"> method uses</w:t>
      </w:r>
      <w:r w:rsidR="0029291E" w:rsidRPr="00A41196">
        <w:t xml:space="preserve"> the </w:t>
      </w:r>
      <w:r w:rsidR="00A0002A" w:rsidRPr="00A41196">
        <w:t>right eyes of the participants</w:t>
      </w:r>
      <w:r w:rsidR="0029291E" w:rsidRPr="00A41196">
        <w:t xml:space="preserve"> as training data and </w:t>
      </w:r>
      <w:r w:rsidR="00A0002A" w:rsidRPr="00A41196">
        <w:t>the left eye</w:t>
      </w:r>
      <w:r w:rsidR="0029291E" w:rsidRPr="00A41196">
        <w:t>s</w:t>
      </w:r>
      <w:r w:rsidR="00A0002A" w:rsidRPr="00A41196">
        <w:t xml:space="preserve"> of those same participants</w:t>
      </w:r>
      <w:r w:rsidR="00182614" w:rsidRPr="00A41196">
        <w:t xml:space="preserve"> are</w:t>
      </w:r>
      <w:r w:rsidR="0029291E" w:rsidRPr="00A41196">
        <w:t xml:space="preserve"> used as testing data.</w:t>
      </w:r>
    </w:p>
    <w:p w14:paraId="32A036DB" w14:textId="3530BE91" w:rsidR="00D47D8B" w:rsidRDefault="009277B3" w:rsidP="009153BA">
      <w:pPr>
        <w:spacing w:line="480" w:lineRule="auto"/>
        <w:jc w:val="both"/>
      </w:pPr>
      <w:r w:rsidRPr="00A41196">
        <w:t>Table 7</w:t>
      </w:r>
      <w:r w:rsidR="00C87D06" w:rsidRPr="00A41196">
        <w:t xml:space="preserve"> presents the reported results of other a/v classification</w:t>
      </w:r>
      <w:bookmarkStart w:id="0" w:name="_GoBack"/>
      <w:bookmarkEnd w:id="0"/>
      <w:r w:rsidR="00C87D06" w:rsidRPr="00C87D06">
        <w:t xml:space="preserve"> </w:t>
      </w:r>
      <w:r w:rsidR="00C87D06" w:rsidRPr="002C5787">
        <w:t xml:space="preserve">methods. </w:t>
      </w:r>
      <w:r w:rsidR="00F3794A" w:rsidRPr="002C5787">
        <w:t xml:space="preserve">Impressive results </w:t>
      </w:r>
      <w:r w:rsidR="00A91FDC" w:rsidRPr="002C5787">
        <w:t xml:space="preserve">by </w:t>
      </w:r>
      <w:r w:rsidR="00F3794A" w:rsidRPr="002C5787">
        <w:t xml:space="preserve">Estrada </w:t>
      </w:r>
      <w:r w:rsidR="000814E3" w:rsidRPr="002C5787">
        <w:fldChar w:fldCharType="begin"/>
      </w:r>
      <w:r w:rsidR="000814E3" w:rsidRPr="002C5787">
        <w:instrText>ADDIN RW.CITE{{74 Estrada,R. 2015}}</w:instrText>
      </w:r>
      <w:r w:rsidR="000814E3" w:rsidRPr="002C5787">
        <w:fldChar w:fldCharType="separate"/>
      </w:r>
      <w:r w:rsidR="005F1CDE" w:rsidRPr="002C5787">
        <w:t>[21]</w:t>
      </w:r>
      <w:r w:rsidR="000814E3" w:rsidRPr="002C5787">
        <w:fldChar w:fldCharType="end"/>
      </w:r>
      <w:r w:rsidR="00F3794A" w:rsidRPr="002C5787">
        <w:t xml:space="preserve"> and Xu </w:t>
      </w:r>
      <w:r w:rsidR="000814E3" w:rsidRPr="002C5787">
        <w:fldChar w:fldCharType="begin"/>
      </w:r>
      <w:r w:rsidR="000814E3" w:rsidRPr="002C5787">
        <w:instrText>ADDIN RW.CITE{{75 Xu,X. 2017}}</w:instrText>
      </w:r>
      <w:r w:rsidR="000814E3" w:rsidRPr="002C5787">
        <w:fldChar w:fldCharType="separate"/>
      </w:r>
      <w:r w:rsidR="005F1CDE" w:rsidRPr="002C5787">
        <w:t>[18]</w:t>
      </w:r>
      <w:r w:rsidR="000814E3" w:rsidRPr="002C5787">
        <w:fldChar w:fldCharType="end"/>
      </w:r>
      <w:r w:rsidR="00D94E2C" w:rsidRPr="002C5787">
        <w:t xml:space="preserve"> </w:t>
      </w:r>
      <w:r w:rsidR="00D46503" w:rsidRPr="002C5787">
        <w:t xml:space="preserve">were reported, </w:t>
      </w:r>
      <w:r w:rsidR="00D94E2C" w:rsidRPr="002C5787">
        <w:t xml:space="preserve">both </w:t>
      </w:r>
      <w:r w:rsidR="00D46503" w:rsidRPr="002C5787">
        <w:t>achieved</w:t>
      </w:r>
      <w:r w:rsidR="00D94E2C" w:rsidRPr="002C5787">
        <w:t xml:space="preserve"> </w:t>
      </w:r>
      <w:r w:rsidR="00D46503" w:rsidRPr="002C5787">
        <w:t>classification accuracies</w:t>
      </w:r>
      <w:r w:rsidR="00D94E2C" w:rsidRPr="002C5787">
        <w:t xml:space="preserve"> of +90%</w:t>
      </w:r>
      <w:r w:rsidR="00F3794A" w:rsidRPr="002C5787">
        <w:t>.</w:t>
      </w:r>
      <w:r w:rsidR="001A7E93" w:rsidRPr="002C5787">
        <w:t xml:space="preserve"> </w:t>
      </w:r>
      <w:r w:rsidR="005A4295" w:rsidRPr="002C5787">
        <w:t xml:space="preserve">The results reported by </w:t>
      </w:r>
      <w:r w:rsidR="001A7E93" w:rsidRPr="002C5787">
        <w:t xml:space="preserve">Kondermann </w:t>
      </w:r>
      <w:r w:rsidR="000814E3" w:rsidRPr="002C5787">
        <w:fldChar w:fldCharType="begin"/>
      </w:r>
      <w:r w:rsidR="000814E3" w:rsidRPr="002C5787">
        <w:instrText>ADDIN RW.CITE{{69 Kondermann,C. 2007}}</w:instrText>
      </w:r>
      <w:r w:rsidR="000814E3" w:rsidRPr="002C5787">
        <w:fldChar w:fldCharType="separate"/>
      </w:r>
      <w:r w:rsidR="005F1CDE" w:rsidRPr="002C5787">
        <w:t>[11]</w:t>
      </w:r>
      <w:r w:rsidR="000814E3" w:rsidRPr="002C5787">
        <w:fldChar w:fldCharType="end"/>
      </w:r>
      <w:r w:rsidR="00F3794A" w:rsidRPr="002C5787">
        <w:t xml:space="preserve"> have been</w:t>
      </w:r>
      <w:r w:rsidR="001A7E93" w:rsidRPr="002C5787">
        <w:t xml:space="preserve"> </w:t>
      </w:r>
      <w:r w:rsidR="00251D1B" w:rsidRPr="002C5787">
        <w:t>considerably boosted</w:t>
      </w:r>
      <w:r w:rsidR="001A7E93" w:rsidRPr="002C5787">
        <w:t xml:space="preserve"> using manual vessel segmentation</w:t>
      </w:r>
      <w:r w:rsidR="00675E94" w:rsidRPr="002C5787">
        <w:t xml:space="preserve">, </w:t>
      </w:r>
      <w:r w:rsidR="00273DBD" w:rsidRPr="002C5787">
        <w:t>use of automatic</w:t>
      </w:r>
      <w:r w:rsidR="00675E94" w:rsidRPr="002C5787">
        <w:t xml:space="preserve"> segmentation sees the results deteriorate by 10%.</w:t>
      </w:r>
      <w:r w:rsidR="00BF5C90" w:rsidRPr="002C5787">
        <w:t xml:space="preserve"> </w:t>
      </w:r>
      <w:r w:rsidR="000C2715" w:rsidRPr="002C5787">
        <w:t xml:space="preserve">Amongst the datasets used by these methods </w:t>
      </w:r>
      <w:r w:rsidR="00470F4F" w:rsidRPr="002C5787">
        <w:fldChar w:fldCharType="begin"/>
      </w:r>
      <w:r w:rsidR="00470F4F" w:rsidRPr="002C5787">
        <w:instrText>ADDIN RW.CITE{{75 Xu,X. 2017; 73 Dashtbozorg,B. 2014; 74 Estrada,R. 2015}}</w:instrText>
      </w:r>
      <w:r w:rsidR="00470F4F" w:rsidRPr="002C5787">
        <w:fldChar w:fldCharType="separate"/>
      </w:r>
      <w:r w:rsidR="001A1FEA" w:rsidRPr="002C5787">
        <w:t>[18</w:t>
      </w:r>
      <w:r w:rsidR="00470F4F" w:rsidRPr="002C5787">
        <w:t>,21]</w:t>
      </w:r>
      <w:r w:rsidR="00470F4F" w:rsidRPr="002C5787">
        <w:fldChar w:fldCharType="end"/>
      </w:r>
      <w:r w:rsidR="00705374" w:rsidRPr="002C5787">
        <w:t xml:space="preserve"> was</w:t>
      </w:r>
      <w:r w:rsidR="00453017" w:rsidRPr="002C5787">
        <w:t xml:space="preserve"> </w:t>
      </w:r>
      <w:r w:rsidR="00211D20" w:rsidRPr="002C5787">
        <w:t xml:space="preserve">the publicly available </w:t>
      </w:r>
      <w:r w:rsidR="00453017" w:rsidRPr="002C5787">
        <w:t>DRIVE</w:t>
      </w:r>
      <w:r w:rsidR="00211D20" w:rsidRPr="002C5787">
        <w:t xml:space="preserve"> dataset</w:t>
      </w:r>
      <w:r w:rsidR="00453017" w:rsidRPr="002C5787">
        <w:t xml:space="preserve"> </w:t>
      </w:r>
      <w:r w:rsidR="00B66FB1" w:rsidRPr="002C5787">
        <w:fldChar w:fldCharType="begin"/>
      </w:r>
      <w:r w:rsidR="00B66FB1" w:rsidRPr="002C5787">
        <w:instrText>ADDIN RW.CITE{{59 Staal,J. 2004}}</w:instrText>
      </w:r>
      <w:r w:rsidR="00B66FB1" w:rsidRPr="002C5787">
        <w:fldChar w:fldCharType="separate"/>
      </w:r>
      <w:r w:rsidR="000E1C04" w:rsidRPr="002C5787">
        <w:t>[43]</w:t>
      </w:r>
      <w:r w:rsidR="00B66FB1" w:rsidRPr="002C5787">
        <w:fldChar w:fldCharType="end"/>
      </w:r>
      <w:r w:rsidR="003A7928" w:rsidRPr="002C5787">
        <w:t>,</w:t>
      </w:r>
      <w:r w:rsidR="00E35590" w:rsidRPr="002C5787">
        <w:t xml:space="preserve"> </w:t>
      </w:r>
      <w:r w:rsidR="003A7928" w:rsidRPr="002C5787">
        <w:t xml:space="preserve">in </w:t>
      </w:r>
      <w:r w:rsidR="00CF5F83" w:rsidRPr="002C5787">
        <w:t>which</w:t>
      </w:r>
      <w:r w:rsidR="00E125F1" w:rsidRPr="002C5787">
        <w:t xml:space="preserve"> image</w:t>
      </w:r>
      <w:r w:rsidR="00211D20" w:rsidRPr="002C5787">
        <w:t xml:space="preserve">s are of good quality </w:t>
      </w:r>
      <w:r w:rsidR="00CF5F83" w:rsidRPr="002C5787">
        <w:t>with</w:t>
      </w:r>
      <w:r w:rsidR="00B337AB" w:rsidRPr="002C5787">
        <w:t xml:space="preserve"> respect</w:t>
      </w:r>
      <w:r w:rsidR="00211D20" w:rsidRPr="002C5787">
        <w:t xml:space="preserve"> to not suffering from poor illumination</w:t>
      </w:r>
      <w:r w:rsidR="00273DBD" w:rsidRPr="002C5787">
        <w:t>, camera artefacts, obstruction from</w:t>
      </w:r>
      <w:r w:rsidR="00211D20" w:rsidRPr="002C5787">
        <w:t xml:space="preserve"> eyes lashes,</w:t>
      </w:r>
      <w:r w:rsidR="00E125F1" w:rsidRPr="002C5787">
        <w:t xml:space="preserve"> </w:t>
      </w:r>
      <w:r w:rsidR="00211D20" w:rsidRPr="002C5787">
        <w:t>etc.</w:t>
      </w:r>
      <w:r w:rsidR="008B5ED3" w:rsidRPr="002C5787">
        <w:t xml:space="preserve"> </w:t>
      </w:r>
      <w:r w:rsidR="00D46503" w:rsidRPr="002C5787">
        <w:t>To enable a direct comparison to these methods, our proposed methodology was also evaluated on the DRIVE dataset</w:t>
      </w:r>
      <w:r w:rsidR="00CF5F83" w:rsidRPr="002C5787">
        <w:t>,</w:t>
      </w:r>
      <w:r w:rsidR="00C66492" w:rsidRPr="002C5787">
        <w:t xml:space="preserve"> achieving a similar</w:t>
      </w:r>
      <w:r w:rsidR="00D46503" w:rsidRPr="002C5787">
        <w:t xml:space="preserve"> classification rat</w:t>
      </w:r>
      <w:r w:rsidR="00063176" w:rsidRPr="002C5787">
        <w:t>e</w:t>
      </w:r>
      <w:r w:rsidR="00C66492" w:rsidRPr="002C5787">
        <w:t xml:space="preserve"> (+90%)</w:t>
      </w:r>
      <w:r w:rsidR="00063176" w:rsidRPr="002C5787">
        <w:t xml:space="preserve"> </w:t>
      </w:r>
      <w:r w:rsidR="00C66492" w:rsidRPr="002C5787">
        <w:t>to the state-of-the-art methods. This is impressive considering the training of the CNN would have been limited by the small size of the DRIVE dataset (despite the use of data augmentation)</w:t>
      </w:r>
      <w:r w:rsidR="00F90D8E" w:rsidRPr="002C5787">
        <w:t xml:space="preserve">. </w:t>
      </w:r>
      <w:r w:rsidR="00CF5F83" w:rsidRPr="002C5787">
        <w:t>Also, w</w:t>
      </w:r>
      <w:r w:rsidR="00F90D8E" w:rsidRPr="002C5787">
        <w:t xml:space="preserve">hilst the DRIVE dataset images </w:t>
      </w:r>
      <w:r w:rsidR="00CF5F83" w:rsidRPr="002C5787">
        <w:t>are of</w:t>
      </w:r>
      <w:r w:rsidR="00F90D8E" w:rsidRPr="002C5787">
        <w:t xml:space="preserve"> good quality </w:t>
      </w:r>
      <w:r w:rsidR="00CF5F83" w:rsidRPr="002C5787">
        <w:t>with</w:t>
      </w:r>
      <w:r w:rsidR="00C50F61" w:rsidRPr="002C5787">
        <w:t xml:space="preserve"> respect</w:t>
      </w:r>
      <w:r w:rsidR="00F90D8E" w:rsidRPr="002C5787">
        <w:t xml:space="preserve"> to illumination etc., their </w:t>
      </w:r>
      <w:r w:rsidR="00CF5F83" w:rsidRPr="002C5787">
        <w:t xml:space="preserve">low </w:t>
      </w:r>
      <w:r w:rsidR="00F90D8E" w:rsidRPr="002C5787">
        <w:t>image resolution</w:t>
      </w:r>
      <w:r w:rsidR="00CF5F83" w:rsidRPr="002C5787">
        <w:t xml:space="preserve"> of 565 x 584 pixels is another limiting factor.</w:t>
      </w:r>
      <w:r w:rsidR="00F90D8E">
        <w:t xml:space="preserve"> </w:t>
      </w:r>
    </w:p>
    <w:p w14:paraId="6A0A0EF3" w14:textId="2C5777EB" w:rsidR="0064716B" w:rsidRDefault="00F0601B" w:rsidP="009153BA">
      <w:pPr>
        <w:spacing w:line="480" w:lineRule="auto"/>
        <w:jc w:val="both"/>
      </w:pPr>
      <w:r>
        <w:t>Numerous CNN architectures in respect to the number of layers</w:t>
      </w:r>
      <w:r w:rsidR="00A3792D">
        <w:t xml:space="preserve">, the type of layers, </w:t>
      </w:r>
      <w:r>
        <w:t>the number of neurons</w:t>
      </w:r>
      <w:r w:rsidR="00A3792D">
        <w:t xml:space="preserve">, the number of filters, etc. were explored with their </w:t>
      </w:r>
      <w:r w:rsidR="00BF42DD">
        <w:t>performances being</w:t>
      </w:r>
      <w:r w:rsidR="00A3792D">
        <w:t xml:space="preserve"> compared on the validation set. It was important to develop a model complex enough to tackle </w:t>
      </w:r>
      <w:r w:rsidR="00A3792D">
        <w:lastRenderedPageBreak/>
        <w:t>the problem</w:t>
      </w:r>
      <w:r w:rsidR="00BF42DD">
        <w:t xml:space="preserve">, without being overly complex </w:t>
      </w:r>
      <w:r w:rsidR="00B13E3B">
        <w:t>to avoid overfitting; this</w:t>
      </w:r>
      <w:r w:rsidR="00BF42DD">
        <w:t xml:space="preserve"> was </w:t>
      </w:r>
      <w:r w:rsidR="00BF42DD" w:rsidRPr="002C5787">
        <w:t xml:space="preserve">ascertained by comparing the performance on </w:t>
      </w:r>
      <w:r w:rsidR="00B94D6A" w:rsidRPr="002C5787">
        <w:t>the training set to that on</w:t>
      </w:r>
      <w:r w:rsidR="00BF42DD" w:rsidRPr="002C5787">
        <w:t xml:space="preserve"> the validation set. Rotation </w:t>
      </w:r>
      <w:r w:rsidR="002A771F" w:rsidRPr="002C5787">
        <w:t>and scaling were</w:t>
      </w:r>
      <w:r w:rsidR="00B17E98" w:rsidRPr="002C5787">
        <w:t xml:space="preserve"> explored for data </w:t>
      </w:r>
      <w:r w:rsidR="00BF42DD" w:rsidRPr="002C5787">
        <w:t>augmen</w:t>
      </w:r>
      <w:r w:rsidR="00B17E98" w:rsidRPr="002C5787">
        <w:t>tation to further enlarge the t</w:t>
      </w:r>
      <w:r w:rsidR="002A771F" w:rsidRPr="002C5787">
        <w:t>raining set</w:t>
      </w:r>
      <w:r w:rsidR="00B17E98" w:rsidRPr="002C5787">
        <w:t xml:space="preserve">, </w:t>
      </w:r>
      <w:r w:rsidR="00B13E3B" w:rsidRPr="002C5787">
        <w:t>this helped</w:t>
      </w:r>
      <w:r w:rsidR="00B17E98" w:rsidRPr="002C5787">
        <w:t xml:space="preserve"> to combat</w:t>
      </w:r>
      <w:r w:rsidR="00B13E3B" w:rsidRPr="002C5787">
        <w:t xml:space="preserve"> overfitting and allowed</w:t>
      </w:r>
      <w:r w:rsidR="00B17E98" w:rsidRPr="002C5787">
        <w:t xml:space="preserve"> more complex models to be </w:t>
      </w:r>
      <w:r w:rsidR="00B13E3B" w:rsidRPr="002C5787">
        <w:t>investigated</w:t>
      </w:r>
      <w:r w:rsidR="00B17E98" w:rsidRPr="002C5787">
        <w:t>.</w:t>
      </w:r>
      <w:r w:rsidR="0064716B" w:rsidRPr="002C5787">
        <w:t xml:space="preserve"> De</w:t>
      </w:r>
      <w:r w:rsidR="0064716B">
        <w:t>spite this, no improvements could be achieved</w:t>
      </w:r>
      <w:r w:rsidR="009D2295">
        <w:t>,</w:t>
      </w:r>
      <w:r w:rsidR="002A771F">
        <w:t xml:space="preserve"> likely due to interpolation</w:t>
      </w:r>
      <w:r w:rsidR="00686372">
        <w:t xml:space="preserve"> </w:t>
      </w:r>
      <w:r w:rsidR="00B94D6A">
        <w:t xml:space="preserve">overly </w:t>
      </w:r>
      <w:r w:rsidR="0064716B">
        <w:t xml:space="preserve">altering pixel intensities which </w:t>
      </w:r>
      <w:r w:rsidR="00145731">
        <w:t>is</w:t>
      </w:r>
      <w:r w:rsidR="0064716B">
        <w:t xml:space="preserve"> problematic considering this</w:t>
      </w:r>
      <w:r w:rsidR="00145731">
        <w:t xml:space="preserve"> CNN wa</w:t>
      </w:r>
      <w:r w:rsidR="0064716B">
        <w:t>s</w:t>
      </w:r>
      <w:r w:rsidR="00145731">
        <w:t xml:space="preserve"> designed to be very react</w:t>
      </w:r>
      <w:r w:rsidR="00A43B74">
        <w:t>ive to small pixel distribution patterns</w:t>
      </w:r>
      <w:r w:rsidR="00145731">
        <w:t>.</w:t>
      </w:r>
      <w:r w:rsidR="00B94D6A">
        <w:t xml:space="preserve"> Other exploration included</w:t>
      </w:r>
      <w:r w:rsidR="00EE4255">
        <w:t xml:space="preserve"> trying alternatives to the pre-processed image patch inputs. Thi</w:t>
      </w:r>
      <w:r w:rsidR="00B94D6A">
        <w:t xml:space="preserve">s included </w:t>
      </w:r>
      <w:r w:rsidR="00EE4255">
        <w:t>original image</w:t>
      </w:r>
      <w:r w:rsidR="00B94D6A">
        <w:t xml:space="preserve"> patches</w:t>
      </w:r>
      <w:r w:rsidR="00EE4255">
        <w:t>, rotat</w:t>
      </w:r>
      <w:r w:rsidR="00372391">
        <w:t>ing</w:t>
      </w:r>
      <w:r w:rsidR="00EE4255">
        <w:t xml:space="preserve"> the patch according the vessel orientation and varying the size of the patch according to the vessel width (with the patch being resized after</w:t>
      </w:r>
      <w:r w:rsidR="009D2295">
        <w:t>wards</w:t>
      </w:r>
      <w:r w:rsidR="00EE4255">
        <w:t xml:space="preserve">).   </w:t>
      </w:r>
    </w:p>
    <w:p w14:paraId="1EEC5E9D" w14:textId="12CE1E23" w:rsidR="00353A28" w:rsidRPr="00FE4EB9" w:rsidRDefault="008C1058" w:rsidP="009153BA">
      <w:pPr>
        <w:spacing w:line="480" w:lineRule="auto"/>
        <w:jc w:val="both"/>
        <w:rPr>
          <w:highlight w:val="yellow"/>
        </w:rPr>
      </w:pPr>
      <w:r>
        <w:t xml:space="preserve">The future plan would be to further take advantage of the scalability of deep learning. There is the potential to improve results by using more data, multiple GPUs and more complex (deeper) models. </w:t>
      </w:r>
      <w:r w:rsidR="00203F3F">
        <w:t>We have data available</w:t>
      </w:r>
      <w:r>
        <w:t xml:space="preserve"> in terms of </w:t>
      </w:r>
      <w:r w:rsidR="00A50281">
        <w:t xml:space="preserve">UK Biobank </w:t>
      </w:r>
      <w:r>
        <w:t xml:space="preserve">retinal images; </w:t>
      </w:r>
      <w:r w:rsidR="00203F3F">
        <w:t>o</w:t>
      </w:r>
      <w:r>
        <w:t>ur limitation is that hand labelling those images is</w:t>
      </w:r>
      <w:r w:rsidR="00F8124F">
        <w:t xml:space="preserve"> </w:t>
      </w:r>
      <w:r>
        <w:t xml:space="preserve">time-consuming. A possibility would be crowdsourcing with the prerequisite of the individuals having an </w:t>
      </w:r>
      <w:r w:rsidRPr="00353A28">
        <w:t>ophthalmic background</w:t>
      </w:r>
      <w:r>
        <w:t xml:space="preserve"> to ensure data of high </w:t>
      </w:r>
      <w:r w:rsidRPr="002C5787">
        <w:t>quality.</w:t>
      </w:r>
      <w:r w:rsidR="00353A28" w:rsidRPr="002C5787">
        <w:t xml:space="preserve"> </w:t>
      </w:r>
      <w:r w:rsidR="00FE4EB9" w:rsidRPr="002C5787">
        <w:t xml:space="preserve">Producing a single trained CNN that performs well on all retinal image datasets is another aspect that warrants investigation. The CNN trained on UK Biobank </w:t>
      </w:r>
      <w:r w:rsidR="00A50B33" w:rsidRPr="002C5787">
        <w:t xml:space="preserve">data </w:t>
      </w:r>
      <w:r w:rsidR="00FE4EB9" w:rsidRPr="002C5787">
        <w:t xml:space="preserve">was not effective on the DRIVE dataset (despite resizing) and required retraining on DRIVE data, although preliminary investigations show it to be very effective on the similar EPIC-Norfolk </w:t>
      </w:r>
      <w:r w:rsidR="00FE4EB9" w:rsidRPr="002C5787">
        <w:fldChar w:fldCharType="begin"/>
      </w:r>
      <w:r w:rsidR="00FE4EB9" w:rsidRPr="002C5787">
        <w:instrText>ADDIN RW.CITE{{15 EPIC-Norfolk [No Information]}}</w:instrText>
      </w:r>
      <w:r w:rsidR="00FE4EB9" w:rsidRPr="002C5787">
        <w:fldChar w:fldCharType="separate"/>
      </w:r>
      <w:r w:rsidR="00FE4EB9" w:rsidRPr="002C5787">
        <w:t>[40]</w:t>
      </w:r>
      <w:r w:rsidR="00FE4EB9" w:rsidRPr="002C5787">
        <w:fldChar w:fldCharType="end"/>
      </w:r>
      <w:r w:rsidR="00FE4EB9" w:rsidRPr="002C5787">
        <w:t xml:space="preserve"> dataset. Finally, t</w:t>
      </w:r>
      <w:r w:rsidR="00353A28" w:rsidRPr="002C5787">
        <w:t>he</w:t>
      </w:r>
      <w:r w:rsidR="00353A28">
        <w:t xml:space="preserve"> possibility of deep learning completely taking over the whole procedure is also viable in the future, directly performing segmentation of the background, arterioles, venules and the optic disc.</w:t>
      </w:r>
    </w:p>
    <w:p w14:paraId="449796F2" w14:textId="580BC9D8" w:rsidR="00945850" w:rsidRDefault="00E81C30" w:rsidP="009153BA">
      <w:pPr>
        <w:spacing w:line="480" w:lineRule="auto"/>
        <w:jc w:val="both"/>
      </w:pPr>
      <w:r>
        <w:t xml:space="preserve">In </w:t>
      </w:r>
      <w:r w:rsidR="00025C05">
        <w:t>conclusion</w:t>
      </w:r>
      <w:r>
        <w:t>,</w:t>
      </w:r>
      <w:r w:rsidR="008C5A07">
        <w:t xml:space="preserve"> this paper has demonstrated </w:t>
      </w:r>
      <w:r w:rsidR="00B66354">
        <w:t xml:space="preserve">a deep learning approach for </w:t>
      </w:r>
      <w:r w:rsidR="008C5A07">
        <w:t>the automatic classification of arteriole</w:t>
      </w:r>
      <w:r w:rsidR="00B66354">
        <w:t>s</w:t>
      </w:r>
      <w:r w:rsidR="008C5A07">
        <w:t xml:space="preserve"> and venules across the entire </w:t>
      </w:r>
      <w:r w:rsidR="008C5A07" w:rsidRPr="002B55A3">
        <w:t>retinal</w:t>
      </w:r>
      <w:r w:rsidR="00B66354" w:rsidRPr="002B55A3">
        <w:t xml:space="preserve"> image for images of variable</w:t>
      </w:r>
      <w:r w:rsidR="00BD69BE" w:rsidRPr="002B55A3">
        <w:t xml:space="preserve"> </w:t>
      </w:r>
      <w:r w:rsidR="00BD69BE" w:rsidRPr="002B55A3">
        <w:lastRenderedPageBreak/>
        <w:t>quality. The method was</w:t>
      </w:r>
      <w:r w:rsidR="00B66354" w:rsidRPr="002B55A3">
        <w:t xml:space="preserve"> incorpo</w:t>
      </w:r>
      <w:r w:rsidR="00BD69BE" w:rsidRPr="002B55A3">
        <w:t xml:space="preserve">rated into QUARTZ and </w:t>
      </w:r>
      <w:r w:rsidR="007776F2" w:rsidRPr="002B55A3">
        <w:t xml:space="preserve">was </w:t>
      </w:r>
      <w:r w:rsidR="00BD69BE" w:rsidRPr="002B55A3">
        <w:t xml:space="preserve">used to </w:t>
      </w:r>
      <w:r w:rsidR="00B66354" w:rsidRPr="002B55A3">
        <w:t>process the entire U</w:t>
      </w:r>
      <w:r w:rsidR="00A4318B" w:rsidRPr="002B55A3">
        <w:t>K Biobank retinal i</w:t>
      </w:r>
      <w:r w:rsidR="00BD69BE" w:rsidRPr="002B55A3">
        <w:t xml:space="preserve">mage dataset with the output </w:t>
      </w:r>
      <w:r w:rsidR="007776F2" w:rsidRPr="002B55A3">
        <w:t xml:space="preserve">currently </w:t>
      </w:r>
      <w:r w:rsidR="00A4318B" w:rsidRPr="002B55A3">
        <w:t>be</w:t>
      </w:r>
      <w:r w:rsidR="00BD69BE" w:rsidRPr="002B55A3">
        <w:t>ing</w:t>
      </w:r>
      <w:r w:rsidR="008C5A07" w:rsidRPr="002B55A3">
        <w:t xml:space="preserve"> </w:t>
      </w:r>
      <w:r w:rsidR="00A4318B" w:rsidRPr="002B55A3">
        <w:t>used in epidemiological studies.</w:t>
      </w:r>
    </w:p>
    <w:p w14:paraId="46D245DE" w14:textId="77777777" w:rsidR="00D26AF9" w:rsidRPr="00B92A0E" w:rsidRDefault="00D26AF9" w:rsidP="009153BA">
      <w:pPr>
        <w:spacing w:line="480" w:lineRule="auto"/>
        <w:jc w:val="both"/>
        <w:rPr>
          <w:b/>
          <w:u w:val="single"/>
        </w:rPr>
      </w:pPr>
      <w:r w:rsidRPr="00B92A0E">
        <w:rPr>
          <w:b/>
          <w:u w:val="single"/>
        </w:rPr>
        <w:t>Members of the UK Biobank Eye and Vision Consortium:</w:t>
      </w:r>
    </w:p>
    <w:p w14:paraId="0BCF3A6E" w14:textId="7F9276FF" w:rsidR="002225B6" w:rsidRDefault="00D26AF9" w:rsidP="009153BA">
      <w:pPr>
        <w:spacing w:line="480" w:lineRule="auto"/>
        <w:jc w:val="both"/>
      </w:pPr>
      <w:r>
        <w:t xml:space="preserve">Prof Tariq Aslam, </w:t>
      </w:r>
      <w:r w:rsidR="0075180F">
        <w:t>Prof</w:t>
      </w:r>
      <w:r>
        <w:t xml:space="preserve"> Sarah Barman, Prof Paul Bishop , Mr Peter Blows, Dr Catey Bunce, Dr Roxana Carare, Prof Usha Chakravarthy, Miss Michelle Chan, Mrs Antonietta Chianca, Dr Valentina Cipriani, Prof David Crabb, Mrs Philippa Cumberland, Dr Alexander Day, Miss Parul Desai, Prof Bal Dhillon, Prof Andrew Dick, Prof Paul Foster, Dr John Gallacher, Prof David (Ted) Garway-Heath, Mr Srini Goverdhan, Prof Jeremy Guggenheim, Mrs Priyal Gupta, Prof Chris Hammond, Dr Ruth Hogg, Prof Anne Hughes, Mr Pearse Keane, Prof Sir Peng Tee Khaw, Mr Anthony Khawaja, Mr Gerassimos Lascaratos, Prof Andrew Lotery, Prof Phil Luthert, Dr Tom Mac-Gillivray, Dr Sarah Mackie, Prof Keith Martin, Ms Michelle McGaughey, Dr Bernadette McGuinness, Dr Gareth McKay, Mr Martin McKibbin, Dr Danny Mitry, Prof Tony Moore, Prof James Morgan, Ms Zaynah Muthy, Mr Eoin O'Sullivan, </w:t>
      </w:r>
      <w:r w:rsidR="009D2295">
        <w:t>Prof</w:t>
      </w:r>
      <w:r>
        <w:t xml:space="preserve"> Chris Owen, Mr Praveen Patel, Dr Tunde Peto, Prof Jugnoo Rahi, Dr Alicja Rudnicka, Miss Carlota Grossi Sampedro, Mr David Steel, Mrs Irene Stratton, Mr Nicholas Strouthidis, Prof Cathie Sudlow, Dr Caroline Thaung, Miss Dhanes Thomas, Prof Emanuele Trucco, Mr Adnan Tufail, Prof Stephen Vernon, Mr Ananth Viswanathan, Miss Cathy Williams, Dr Katie Williams, Prof John Yates, Dr Max Yates, Dr Jennifer Yip, Dr Haogang Zhu.</w:t>
      </w:r>
    </w:p>
    <w:p w14:paraId="30EC0CF9" w14:textId="77777777" w:rsidR="00A50B33" w:rsidRDefault="00A50B33" w:rsidP="009153BA">
      <w:pPr>
        <w:spacing w:line="480" w:lineRule="auto"/>
        <w:jc w:val="both"/>
      </w:pPr>
    </w:p>
    <w:p w14:paraId="28014D34" w14:textId="77777777" w:rsidR="00D26AF9" w:rsidRPr="00D26AF9" w:rsidRDefault="00D26AF9" w:rsidP="009153BA">
      <w:pPr>
        <w:spacing w:line="480" w:lineRule="auto"/>
        <w:jc w:val="both"/>
        <w:rPr>
          <w:b/>
          <w:u w:val="single"/>
        </w:rPr>
      </w:pPr>
      <w:r w:rsidRPr="00D26AF9">
        <w:rPr>
          <w:b/>
          <w:u w:val="single"/>
        </w:rPr>
        <w:t>Acknowledgements:</w:t>
      </w:r>
    </w:p>
    <w:p w14:paraId="54FB830E" w14:textId="32BD0FD5" w:rsidR="00686372" w:rsidRPr="00E47EB2" w:rsidRDefault="00D26AF9" w:rsidP="009153BA">
      <w:pPr>
        <w:spacing w:line="480" w:lineRule="auto"/>
        <w:jc w:val="both"/>
      </w:pPr>
      <w:r>
        <w:t xml:space="preserve">This research has been conducted using the UK Biobank </w:t>
      </w:r>
      <w:r w:rsidRPr="002B55A3">
        <w:t>resource</w:t>
      </w:r>
      <w:r w:rsidR="00C1174E" w:rsidRPr="002B55A3">
        <w:t xml:space="preserve"> under application number 522</w:t>
      </w:r>
      <w:r w:rsidRPr="002B55A3">
        <w:t>.</w:t>
      </w:r>
      <w:r>
        <w:t xml:space="preserve"> The UK Biobank Eye and Vision Consortium is supported by funding from The Special Trustees of Moorfields Eye Hospital NHS Foundation Trust, and at the NIHR Biomedical Research Centre at Moorfields Eye Hospital and UCL Institute of Ophthalmology. The image </w:t>
      </w:r>
      <w:r>
        <w:lastRenderedPageBreak/>
        <w:t>analysis work was supported by the Medical Research Council Population and Systems Medicine Board (MR/L02005X/1), the British Heart Foundation (PG/15/101/31889), and Fight for Sight (1477/8).</w:t>
      </w:r>
    </w:p>
    <w:p w14:paraId="4FDF8EA5" w14:textId="77777777" w:rsidR="00D6656F" w:rsidRPr="00B92A0E" w:rsidRDefault="00B92A0E" w:rsidP="009153BA">
      <w:pPr>
        <w:spacing w:line="480" w:lineRule="auto"/>
        <w:jc w:val="both"/>
        <w:rPr>
          <w:b/>
          <w:u w:val="single"/>
        </w:rPr>
      </w:pPr>
      <w:r w:rsidRPr="00B92A0E">
        <w:rPr>
          <w:b/>
          <w:u w:val="single"/>
        </w:rPr>
        <w:t>References</w:t>
      </w:r>
      <w:r w:rsidR="00D95A64" w:rsidRPr="00B92A0E">
        <w:rPr>
          <w:b/>
          <w:u w:val="single"/>
        </w:rPr>
        <w:t>:</w:t>
      </w:r>
    </w:p>
    <w:p w14:paraId="3DE3BE1F" w14:textId="5A6293A9" w:rsidR="000E1C04" w:rsidRPr="000E1C04" w:rsidRDefault="00E125F1" w:rsidP="00557257">
      <w:pPr>
        <w:pStyle w:val="NormalWeb"/>
        <w:spacing w:line="480" w:lineRule="auto"/>
        <w:rPr>
          <w:rFonts w:ascii="Calibri" w:hAnsi="Calibri"/>
          <w:sz w:val="22"/>
        </w:rPr>
      </w:pPr>
      <w:r>
        <w:fldChar w:fldCharType="begin"/>
      </w:r>
      <w:r w:rsidR="000E1C04">
        <w:instrText>ADDIN RW.BIB</w:instrText>
      </w:r>
      <w:r>
        <w:fldChar w:fldCharType="separate"/>
      </w:r>
      <w:r w:rsidR="000E1C04" w:rsidRPr="000E1C04">
        <w:rPr>
          <w:rFonts w:ascii="Calibri" w:hAnsi="Calibri"/>
          <w:sz w:val="22"/>
        </w:rPr>
        <w:t>[1] N. Cheung, S.M. Saw, F.M. Islam, S.L. Rogers, A. Shankar, K. Haseth, et al., BMI and retinal vascular caliber in children, Obesity 15 (2007) 209-215.</w:t>
      </w:r>
    </w:p>
    <w:p w14:paraId="65018B05" w14:textId="77777777" w:rsidR="000E1C04" w:rsidRPr="000E1C04" w:rsidRDefault="000E1C04" w:rsidP="00557257">
      <w:pPr>
        <w:pStyle w:val="NormalWeb"/>
        <w:spacing w:line="480" w:lineRule="auto"/>
        <w:rPr>
          <w:rFonts w:ascii="Calibri" w:hAnsi="Calibri"/>
          <w:sz w:val="22"/>
        </w:rPr>
      </w:pPr>
      <w:r w:rsidRPr="000E1C04">
        <w:rPr>
          <w:rFonts w:ascii="Calibri" w:hAnsi="Calibri"/>
          <w:sz w:val="22"/>
        </w:rPr>
        <w:t>[2] C.G. Owen, A.R. Rudnicka, C.M. Nightingale, R. Mullen, S.A. Barman, N. Sattar, et al., Retinal arteriolar tortuosity and cardiovascular risk factors in a multi-ethnic population study of 10-year-old children; the Child Heart and Health Study in England (CHASE), Arteriosclerosis, Thrombosis, and Vascular Biology 31 (2011) 1933-1938.</w:t>
      </w:r>
    </w:p>
    <w:p w14:paraId="073F1DE7" w14:textId="77777777" w:rsidR="000E1C04" w:rsidRPr="000E1C04" w:rsidRDefault="000E1C04" w:rsidP="00557257">
      <w:pPr>
        <w:pStyle w:val="NormalWeb"/>
        <w:spacing w:line="480" w:lineRule="auto"/>
        <w:rPr>
          <w:rFonts w:ascii="Calibri" w:hAnsi="Calibri"/>
          <w:sz w:val="22"/>
        </w:rPr>
      </w:pPr>
      <w:r w:rsidRPr="000E1C04">
        <w:rPr>
          <w:rFonts w:ascii="Calibri" w:hAnsi="Calibri"/>
          <w:sz w:val="22"/>
        </w:rPr>
        <w:t>[3] T.Y. Wong, F.M. Islam, R. Klein, B.E. Klein, M.F. Cotch, C. Castro, et al., Retinal vascular caliber, cardiovascular risk factors, and inflammation: the multi-ethnic study of atherosclerosis (MESA), Investigative Ophthalmology &amp; Visual Science 47 (2006) 2341-2350.</w:t>
      </w:r>
    </w:p>
    <w:p w14:paraId="1B6AEDA7" w14:textId="77777777" w:rsidR="000E1C04" w:rsidRPr="000E1C04" w:rsidRDefault="000E1C04" w:rsidP="00557257">
      <w:pPr>
        <w:pStyle w:val="NormalWeb"/>
        <w:spacing w:line="480" w:lineRule="auto"/>
        <w:rPr>
          <w:rFonts w:ascii="Calibri" w:hAnsi="Calibri"/>
          <w:sz w:val="22"/>
        </w:rPr>
      </w:pPr>
      <w:r w:rsidRPr="000E1C04">
        <w:rPr>
          <w:rFonts w:ascii="Calibri" w:hAnsi="Calibri"/>
          <w:sz w:val="22"/>
        </w:rPr>
        <w:t>[4] T.Y. Wong, R. Klein, A.R. Sharrett, B.B. Duncan, D.J. Couper, J.M. Tielsch, et al., Retinal arteriolar narrowing and risk of coronary heart disease in men and women: the Atherosclerosis Risk in Communities Study, JAMA: The Journal of the American Medical Association 287 (2002) 1153-1159.</w:t>
      </w:r>
    </w:p>
    <w:p w14:paraId="702BE520" w14:textId="77777777" w:rsidR="000E1C04" w:rsidRPr="000E1C04" w:rsidRDefault="000E1C04" w:rsidP="00557257">
      <w:pPr>
        <w:pStyle w:val="NormalWeb"/>
        <w:spacing w:line="480" w:lineRule="auto"/>
        <w:rPr>
          <w:rFonts w:ascii="Calibri" w:hAnsi="Calibri"/>
          <w:sz w:val="22"/>
        </w:rPr>
      </w:pPr>
      <w:r w:rsidRPr="000E1C04">
        <w:rPr>
          <w:rFonts w:ascii="Calibri" w:hAnsi="Calibri"/>
          <w:sz w:val="22"/>
        </w:rPr>
        <w:t>[5] J.J. Kanski and B. Bowling, Clinical ophthalmology: a systematic approach, (Elsevier Health Sciences, 2011).</w:t>
      </w:r>
    </w:p>
    <w:p w14:paraId="5F01E513" w14:textId="77777777" w:rsidR="000E1C04" w:rsidRPr="000E1C04" w:rsidRDefault="000E1C04" w:rsidP="00557257">
      <w:pPr>
        <w:pStyle w:val="NormalWeb"/>
        <w:spacing w:line="480" w:lineRule="auto"/>
        <w:rPr>
          <w:rFonts w:ascii="Calibri" w:hAnsi="Calibri"/>
          <w:sz w:val="22"/>
        </w:rPr>
      </w:pPr>
      <w:r w:rsidRPr="000E1C04">
        <w:rPr>
          <w:rFonts w:ascii="Calibri" w:hAnsi="Calibri"/>
          <w:sz w:val="22"/>
        </w:rPr>
        <w:t xml:space="preserve">[6] M.M. Fraz, R.A. Welikala, A.R. Rudnicka, C.G. Owen, D.P. Strachan, S.A. Barman, QUARTZ: Quantitative Analysis of Retinal Vessel Topology and size - An automated system for </w:t>
      </w:r>
      <w:r w:rsidRPr="000E1C04">
        <w:rPr>
          <w:rFonts w:ascii="Calibri" w:hAnsi="Calibri"/>
          <w:sz w:val="22"/>
        </w:rPr>
        <w:lastRenderedPageBreak/>
        <w:t>quantification of retinal vessels morphology, Expert Systems with Applications 42 (2015) 7221-7234.</w:t>
      </w:r>
    </w:p>
    <w:p w14:paraId="66BDEBD5" w14:textId="77777777" w:rsidR="000E1C04" w:rsidRPr="000E1C04" w:rsidRDefault="000E1C04" w:rsidP="00557257">
      <w:pPr>
        <w:pStyle w:val="NormalWeb"/>
        <w:spacing w:line="480" w:lineRule="auto"/>
        <w:rPr>
          <w:rFonts w:ascii="Calibri" w:hAnsi="Calibri"/>
          <w:sz w:val="22"/>
        </w:rPr>
      </w:pPr>
      <w:r w:rsidRPr="000E1C04">
        <w:rPr>
          <w:rFonts w:ascii="Calibri" w:hAnsi="Calibri"/>
          <w:sz w:val="22"/>
        </w:rPr>
        <w:t>[7] R.A. Welikala, M.M. Fraz, S. Hayat, A.R. Rudnicka, P.J. Foster, P.H. Whincup, et al., Automated retinal vessel recognition and measurements on large  datasets, Engineering in Medicine and Biology Society, EMBC, Annual International Conference of the IEEE (2015) 5239-5242.</w:t>
      </w:r>
    </w:p>
    <w:p w14:paraId="1F0D33BB" w14:textId="77777777" w:rsidR="000E1C04" w:rsidRPr="000E1C04" w:rsidRDefault="000E1C04" w:rsidP="00557257">
      <w:pPr>
        <w:pStyle w:val="NormalWeb"/>
        <w:spacing w:line="480" w:lineRule="auto"/>
        <w:rPr>
          <w:rFonts w:ascii="Calibri" w:hAnsi="Calibri"/>
          <w:sz w:val="22"/>
        </w:rPr>
      </w:pPr>
      <w:r w:rsidRPr="000E1C04">
        <w:rPr>
          <w:rFonts w:ascii="Calibri" w:hAnsi="Calibri"/>
          <w:sz w:val="22"/>
        </w:rPr>
        <w:t>[8] T.J. MacGillivray, J.R. Cameron, Q. Zhang, A. El-Medany, C. Mulholland, Z. Sheng, et al., Suitability of UK Biobank retinal images for automatic analysis of morphometric properties of the vasculature, PLoS ONE 10 (2015) e0127914.</w:t>
      </w:r>
    </w:p>
    <w:p w14:paraId="58864F3E" w14:textId="77777777" w:rsidR="000E1C04" w:rsidRPr="000E1C04" w:rsidRDefault="000E1C04" w:rsidP="00557257">
      <w:pPr>
        <w:pStyle w:val="NormalWeb"/>
        <w:spacing w:line="480" w:lineRule="auto"/>
        <w:rPr>
          <w:rFonts w:ascii="Calibri" w:hAnsi="Calibri"/>
          <w:sz w:val="22"/>
        </w:rPr>
      </w:pPr>
      <w:r w:rsidRPr="000E1C04">
        <w:rPr>
          <w:rFonts w:ascii="Calibri" w:hAnsi="Calibri"/>
          <w:sz w:val="22"/>
        </w:rPr>
        <w:t>[9] A. Perez-Rovira, T. MacGillivray, E. Trucco, K.S. Chin, K. Zutis, C. Lupascu, et al., VAMPIRE: Vessel Assessment and Measurement Platform for Images of the REtina, Engineering in Medicine and Biology Society, EMBC, Annual International Conference of the IEEE (2011) 3391-3394.</w:t>
      </w:r>
    </w:p>
    <w:p w14:paraId="339AF436" w14:textId="23BFD059" w:rsidR="000E1C04" w:rsidRPr="000E1C04" w:rsidRDefault="000E1C04" w:rsidP="00557257">
      <w:pPr>
        <w:pStyle w:val="NormalWeb"/>
        <w:spacing w:line="480" w:lineRule="auto"/>
        <w:rPr>
          <w:rFonts w:ascii="Calibri" w:hAnsi="Calibri"/>
          <w:sz w:val="22"/>
        </w:rPr>
      </w:pPr>
      <w:r w:rsidRPr="000E1C04">
        <w:rPr>
          <w:rFonts w:ascii="Calibri" w:hAnsi="Calibri"/>
          <w:sz w:val="22"/>
        </w:rPr>
        <w:t xml:space="preserve">[10] E. Trucco, L. Ballerini, D. Relan, A. Giachetti, T. MacGillivray, K. Zutis, et al., Novel VAMPIRE algorithms for quantitative analysis of the retinal vasculature, </w:t>
      </w:r>
      <w:r w:rsidR="00546D2D" w:rsidRPr="00546D2D">
        <w:rPr>
          <w:rFonts w:ascii="Calibri" w:hAnsi="Calibri"/>
          <w:sz w:val="22"/>
        </w:rPr>
        <w:t xml:space="preserve">Biosignals and Biorobotics Conference </w:t>
      </w:r>
      <w:r w:rsidRPr="000E1C04">
        <w:rPr>
          <w:rFonts w:ascii="Calibri" w:hAnsi="Calibri"/>
          <w:sz w:val="22"/>
        </w:rPr>
        <w:t>(2013) 1-4.</w:t>
      </w:r>
    </w:p>
    <w:p w14:paraId="5A978AAA" w14:textId="4B2A39A6" w:rsidR="000E1C04" w:rsidRPr="000E1C04" w:rsidRDefault="000E1C04" w:rsidP="00557257">
      <w:pPr>
        <w:pStyle w:val="NormalWeb"/>
        <w:spacing w:line="480" w:lineRule="auto"/>
        <w:rPr>
          <w:rFonts w:ascii="Calibri" w:hAnsi="Calibri"/>
          <w:sz w:val="22"/>
        </w:rPr>
      </w:pPr>
      <w:r w:rsidRPr="000E1C04">
        <w:rPr>
          <w:rFonts w:ascii="Calibri" w:hAnsi="Calibri"/>
          <w:sz w:val="22"/>
        </w:rPr>
        <w:t xml:space="preserve">[11] C. Kondermann, D. Kondermann, M. Yan, Blood vessel classification into arteries and veins in retinal images, </w:t>
      </w:r>
      <w:r w:rsidR="00546D2D" w:rsidRPr="00546D2D">
        <w:rPr>
          <w:rFonts w:ascii="Calibri" w:hAnsi="Calibri"/>
          <w:sz w:val="22"/>
        </w:rPr>
        <w:t xml:space="preserve">Medical Imaging, International Society for Optics and Photonics </w:t>
      </w:r>
      <w:r w:rsidRPr="000E1C04">
        <w:rPr>
          <w:rFonts w:ascii="Calibri" w:hAnsi="Calibri"/>
          <w:sz w:val="22"/>
        </w:rPr>
        <w:t>(2007) 651247-65124</w:t>
      </w:r>
      <w:r w:rsidR="00546D2D">
        <w:rPr>
          <w:rFonts w:ascii="Calibri" w:hAnsi="Calibri"/>
          <w:sz w:val="22"/>
        </w:rPr>
        <w:t>7</w:t>
      </w:r>
      <w:r w:rsidRPr="000E1C04">
        <w:rPr>
          <w:rFonts w:ascii="Calibri" w:hAnsi="Calibri"/>
          <w:sz w:val="22"/>
        </w:rPr>
        <w:t>.</w:t>
      </w:r>
    </w:p>
    <w:p w14:paraId="02AF8DCE" w14:textId="6795324A" w:rsidR="000E1C04" w:rsidRPr="000E1C04" w:rsidRDefault="000E1C04" w:rsidP="00557257">
      <w:pPr>
        <w:pStyle w:val="NormalWeb"/>
        <w:spacing w:line="480" w:lineRule="auto"/>
        <w:rPr>
          <w:rFonts w:ascii="Calibri" w:hAnsi="Calibri"/>
          <w:sz w:val="22"/>
        </w:rPr>
      </w:pPr>
      <w:r w:rsidRPr="000E1C04">
        <w:rPr>
          <w:rFonts w:ascii="Calibri" w:hAnsi="Calibri"/>
          <w:sz w:val="22"/>
        </w:rPr>
        <w:t xml:space="preserve">[12] E. Grisan and A. Ruggeri, A divide et impera strategy for automatic classification of retinal vessels into arteries and veins, </w:t>
      </w:r>
      <w:r w:rsidR="00546D2D" w:rsidRPr="00546D2D">
        <w:rPr>
          <w:rFonts w:ascii="Calibri" w:hAnsi="Calibri"/>
          <w:sz w:val="22"/>
        </w:rPr>
        <w:t xml:space="preserve">Engineering in Medicine and Biology Society, Annual International Conference of the IEEE </w:t>
      </w:r>
      <w:r w:rsidRPr="000E1C04">
        <w:rPr>
          <w:rFonts w:ascii="Calibri" w:hAnsi="Calibri"/>
          <w:sz w:val="22"/>
        </w:rPr>
        <w:t>(2003) 890-893.</w:t>
      </w:r>
    </w:p>
    <w:p w14:paraId="23DFB67C" w14:textId="370887E8" w:rsidR="000E1C04" w:rsidRPr="000E1C04" w:rsidRDefault="000E1C04" w:rsidP="00557257">
      <w:pPr>
        <w:pStyle w:val="NormalWeb"/>
        <w:spacing w:line="480" w:lineRule="auto"/>
        <w:rPr>
          <w:rFonts w:ascii="Calibri" w:hAnsi="Calibri"/>
          <w:sz w:val="22"/>
        </w:rPr>
      </w:pPr>
      <w:r w:rsidRPr="000E1C04">
        <w:rPr>
          <w:rFonts w:ascii="Calibri" w:hAnsi="Calibri"/>
          <w:sz w:val="22"/>
        </w:rPr>
        <w:lastRenderedPageBreak/>
        <w:t>[13] M. Saez, S. González-Vázquez, M. González-Penedo, M.A. Barceló, M. Pena-Seijo, G. Coll de Tuero, et al., Development of an automated system to classify retinal vessels int</w:t>
      </w:r>
      <w:r w:rsidR="00546D2D">
        <w:rPr>
          <w:rFonts w:ascii="Calibri" w:hAnsi="Calibri"/>
          <w:sz w:val="22"/>
        </w:rPr>
        <w:t>o arteries and veins, Computer Methods and Programs in B</w:t>
      </w:r>
      <w:r w:rsidRPr="000E1C04">
        <w:rPr>
          <w:rFonts w:ascii="Calibri" w:hAnsi="Calibri"/>
          <w:sz w:val="22"/>
        </w:rPr>
        <w:t>iomedicine 108 (2012) 367-376.</w:t>
      </w:r>
    </w:p>
    <w:p w14:paraId="586871B0" w14:textId="77777777" w:rsidR="000E1C04" w:rsidRPr="000E1C04" w:rsidRDefault="000E1C04" w:rsidP="00557257">
      <w:pPr>
        <w:pStyle w:val="NormalWeb"/>
        <w:spacing w:line="480" w:lineRule="auto"/>
        <w:rPr>
          <w:rFonts w:ascii="Calibri" w:hAnsi="Calibri"/>
          <w:sz w:val="22"/>
        </w:rPr>
      </w:pPr>
      <w:r w:rsidRPr="000E1C04">
        <w:rPr>
          <w:rFonts w:ascii="Calibri" w:hAnsi="Calibri"/>
          <w:sz w:val="22"/>
        </w:rPr>
        <w:t>[14] S.G. Vázquez, B. Cancela, N. Barreira, M.G. Penedo, M. Rodríguez-Blanco, M. Pena Seijo, et al., Improving retinal artery and vein classification by means of a minimal path approach, Machine Vision and Applications 24 (2013) 919-930.</w:t>
      </w:r>
    </w:p>
    <w:p w14:paraId="39DE5816" w14:textId="662EB060" w:rsidR="000E1C04" w:rsidRPr="000E1C04" w:rsidRDefault="000E1C04" w:rsidP="00557257">
      <w:pPr>
        <w:pStyle w:val="NormalWeb"/>
        <w:spacing w:line="480" w:lineRule="auto"/>
        <w:rPr>
          <w:rFonts w:ascii="Calibri" w:hAnsi="Calibri"/>
          <w:sz w:val="22"/>
        </w:rPr>
      </w:pPr>
      <w:r w:rsidRPr="000E1C04">
        <w:rPr>
          <w:rFonts w:ascii="Calibri" w:hAnsi="Calibri"/>
          <w:sz w:val="22"/>
        </w:rPr>
        <w:t>[15] M.M. Fraz, A.R. Rudnicka, C.G. Owen, D.P. Strachan, S.A. Barman, Automated arteriole and venule recognition in retinal images using ensemble classification, 9th International Joint Conference on Computer Vision, Imaging and Computer Graphics Theory and Applications (VISIGRAPP) (2014)</w:t>
      </w:r>
      <w:r w:rsidR="00546D2D">
        <w:rPr>
          <w:rFonts w:ascii="Calibri" w:hAnsi="Calibri"/>
          <w:sz w:val="22"/>
        </w:rPr>
        <w:t xml:space="preserve"> 194-202</w:t>
      </w:r>
      <w:r w:rsidRPr="000E1C04">
        <w:rPr>
          <w:rFonts w:ascii="Calibri" w:hAnsi="Calibri"/>
          <w:sz w:val="22"/>
        </w:rPr>
        <w:t>.</w:t>
      </w:r>
    </w:p>
    <w:p w14:paraId="21E61418" w14:textId="17469294" w:rsidR="000E1C04" w:rsidRPr="000E1C04" w:rsidRDefault="000E1C04" w:rsidP="00557257">
      <w:pPr>
        <w:pStyle w:val="NormalWeb"/>
        <w:spacing w:line="480" w:lineRule="auto"/>
        <w:rPr>
          <w:rFonts w:ascii="Calibri" w:hAnsi="Calibri"/>
          <w:sz w:val="22"/>
        </w:rPr>
      </w:pPr>
      <w:r w:rsidRPr="000E1C04">
        <w:rPr>
          <w:rFonts w:ascii="Calibri" w:hAnsi="Calibri"/>
          <w:sz w:val="22"/>
        </w:rPr>
        <w:t xml:space="preserve">[16] D. Relan, T. MacGillivray, L. Ballerini, E. Trucco, Automatic retinal vessel classification using a least square-support vector machine in VAMPIRE, </w:t>
      </w:r>
      <w:r w:rsidR="00075B26" w:rsidRPr="00075B26">
        <w:rPr>
          <w:rFonts w:ascii="Calibri" w:hAnsi="Calibri"/>
          <w:sz w:val="22"/>
        </w:rPr>
        <w:t xml:space="preserve">Engineering in Medicine and Biology Society (EMBC), Annual International Conference of the IEEE </w:t>
      </w:r>
      <w:r w:rsidRPr="000E1C04">
        <w:rPr>
          <w:rFonts w:ascii="Calibri" w:hAnsi="Calibri"/>
          <w:sz w:val="22"/>
        </w:rPr>
        <w:t>(2014) 142-145.</w:t>
      </w:r>
    </w:p>
    <w:p w14:paraId="129D96DE" w14:textId="77777777" w:rsidR="000E1C04" w:rsidRPr="000E1C04" w:rsidRDefault="000E1C04" w:rsidP="00557257">
      <w:pPr>
        <w:pStyle w:val="NormalWeb"/>
        <w:spacing w:line="480" w:lineRule="auto"/>
        <w:rPr>
          <w:rFonts w:ascii="Calibri" w:hAnsi="Calibri"/>
          <w:sz w:val="22"/>
        </w:rPr>
      </w:pPr>
      <w:r w:rsidRPr="000E1C04">
        <w:rPr>
          <w:rFonts w:ascii="Calibri" w:hAnsi="Calibri"/>
          <w:sz w:val="22"/>
        </w:rPr>
        <w:t>[17] M. Niemeijer, X. Xu, A.V. Dumitrescu, P. Gupta, B. van Ginneken, J.C. Folk, et al., Automated measurement of the arteriolar-to-venular width ratio in digital color fundus photographs, IEEE Transactions on Medical Imaging 30 (2011) 1941-1950.</w:t>
      </w:r>
    </w:p>
    <w:p w14:paraId="42B17453" w14:textId="08F67FD8" w:rsidR="000E1C04" w:rsidRPr="000E1C04" w:rsidRDefault="000E1C04" w:rsidP="00557257">
      <w:pPr>
        <w:pStyle w:val="NormalWeb"/>
        <w:spacing w:line="480" w:lineRule="auto"/>
        <w:rPr>
          <w:rFonts w:ascii="Calibri" w:hAnsi="Calibri"/>
          <w:sz w:val="22"/>
        </w:rPr>
      </w:pPr>
      <w:r w:rsidRPr="000E1C04">
        <w:rPr>
          <w:rFonts w:ascii="Calibri" w:hAnsi="Calibri"/>
          <w:sz w:val="22"/>
        </w:rPr>
        <w:t>[18] X. Xu, W. Ding, M.D. Abràmoff, R. Cao, An improved arteriovenous classification method for the early diagnostics of various disea</w:t>
      </w:r>
      <w:r w:rsidR="00075B26">
        <w:rPr>
          <w:rFonts w:ascii="Calibri" w:hAnsi="Calibri"/>
          <w:sz w:val="22"/>
        </w:rPr>
        <w:t>ses in retinal image, Computer M</w:t>
      </w:r>
      <w:r w:rsidRPr="000E1C04">
        <w:rPr>
          <w:rFonts w:ascii="Calibri" w:hAnsi="Calibri"/>
          <w:sz w:val="22"/>
        </w:rPr>
        <w:t>ethods an</w:t>
      </w:r>
      <w:r w:rsidR="00075B26">
        <w:rPr>
          <w:rFonts w:ascii="Calibri" w:hAnsi="Calibri"/>
          <w:sz w:val="22"/>
        </w:rPr>
        <w:t>d Programs in B</w:t>
      </w:r>
      <w:r w:rsidRPr="000E1C04">
        <w:rPr>
          <w:rFonts w:ascii="Calibri" w:hAnsi="Calibri"/>
          <w:sz w:val="22"/>
        </w:rPr>
        <w:t>iomedicine 141 (2017) 3-9.</w:t>
      </w:r>
    </w:p>
    <w:p w14:paraId="2CC87E67" w14:textId="77777777" w:rsidR="000E1C04" w:rsidRPr="000E1C04" w:rsidRDefault="000E1C04" w:rsidP="00557257">
      <w:pPr>
        <w:pStyle w:val="NormalWeb"/>
        <w:spacing w:line="480" w:lineRule="auto"/>
        <w:rPr>
          <w:rFonts w:ascii="Calibri" w:hAnsi="Calibri"/>
          <w:sz w:val="22"/>
        </w:rPr>
      </w:pPr>
      <w:r w:rsidRPr="000E1C04">
        <w:rPr>
          <w:rFonts w:ascii="Calibri" w:hAnsi="Calibri"/>
          <w:sz w:val="22"/>
        </w:rPr>
        <w:t>[19] K. Rothaus, X. Jiang, P. Rhiem, Separation of the retinal vascular graph in arteries and veins based upon structural knowledge, Image and Vision Computing 27 (2009) 864-875.</w:t>
      </w:r>
    </w:p>
    <w:p w14:paraId="22A5FEA0" w14:textId="77777777" w:rsidR="000E1C04" w:rsidRPr="000E1C04" w:rsidRDefault="000E1C04" w:rsidP="00557257">
      <w:pPr>
        <w:pStyle w:val="NormalWeb"/>
        <w:spacing w:line="480" w:lineRule="auto"/>
        <w:rPr>
          <w:rFonts w:ascii="Calibri" w:hAnsi="Calibri"/>
          <w:sz w:val="22"/>
        </w:rPr>
      </w:pPr>
      <w:r w:rsidRPr="000E1C04">
        <w:rPr>
          <w:rFonts w:ascii="Calibri" w:hAnsi="Calibri"/>
          <w:sz w:val="22"/>
        </w:rPr>
        <w:lastRenderedPageBreak/>
        <w:t>[20] B. Dashtbozorg, A.M. Mendonça, A. Campilho, An automatic graph-based approach for artery/vein classification in retinal images, IEEE Transactions on Image Processing 23 (2014) 1073-1083.</w:t>
      </w:r>
    </w:p>
    <w:p w14:paraId="5526055C" w14:textId="77777777" w:rsidR="000E1C04" w:rsidRPr="000E1C04" w:rsidRDefault="000E1C04" w:rsidP="00557257">
      <w:pPr>
        <w:pStyle w:val="NormalWeb"/>
        <w:spacing w:line="480" w:lineRule="auto"/>
        <w:rPr>
          <w:rFonts w:ascii="Calibri" w:hAnsi="Calibri"/>
          <w:sz w:val="22"/>
        </w:rPr>
      </w:pPr>
      <w:r w:rsidRPr="000E1C04">
        <w:rPr>
          <w:rFonts w:ascii="Calibri" w:hAnsi="Calibri"/>
          <w:sz w:val="22"/>
        </w:rPr>
        <w:t>[21] R. Estrada, M.J. Allingham, P.S. Mettu, S.W. Cousins, C. Tomasi, S. Farsiu, Retinal artery-vein classification via topology estimation, IEEE Transactions on Medical Imaging 34 (2015) 2518-2534.</w:t>
      </w:r>
    </w:p>
    <w:p w14:paraId="2EA86DF8" w14:textId="17766976" w:rsidR="000E1C04" w:rsidRPr="002C5787" w:rsidRDefault="000E1C04" w:rsidP="00557257">
      <w:pPr>
        <w:pStyle w:val="NormalWeb"/>
        <w:spacing w:line="480" w:lineRule="auto"/>
        <w:rPr>
          <w:rFonts w:ascii="Calibri" w:hAnsi="Calibri"/>
          <w:sz w:val="22"/>
        </w:rPr>
      </w:pPr>
      <w:r w:rsidRPr="002C5787">
        <w:rPr>
          <w:rFonts w:ascii="Calibri" w:hAnsi="Calibri"/>
          <w:sz w:val="22"/>
        </w:rPr>
        <w:t xml:space="preserve">[22] H. Yu, S. Barriga, C. Agurto, S. Nemeth, W. Bauman, P. Soliz, Automated retinal vessel type classification in color fundus images, </w:t>
      </w:r>
      <w:r w:rsidR="00075B26" w:rsidRPr="002C5787">
        <w:rPr>
          <w:rFonts w:ascii="Calibri" w:hAnsi="Calibri"/>
          <w:sz w:val="22"/>
        </w:rPr>
        <w:t xml:space="preserve">In Proc. SPIE </w:t>
      </w:r>
      <w:r w:rsidRPr="002C5787">
        <w:rPr>
          <w:rFonts w:ascii="Calibri" w:hAnsi="Calibri"/>
          <w:sz w:val="22"/>
        </w:rPr>
        <w:t>8670 (2013) 86700P-86700P.</w:t>
      </w:r>
    </w:p>
    <w:p w14:paraId="0E8F8AE1" w14:textId="77777777" w:rsidR="000E1C04" w:rsidRPr="002C5787" w:rsidRDefault="000E1C04" w:rsidP="00557257">
      <w:pPr>
        <w:pStyle w:val="NormalWeb"/>
        <w:spacing w:line="480" w:lineRule="auto"/>
        <w:rPr>
          <w:rFonts w:ascii="Calibri" w:hAnsi="Calibri"/>
          <w:sz w:val="22"/>
        </w:rPr>
      </w:pPr>
      <w:r w:rsidRPr="002C5787">
        <w:rPr>
          <w:rFonts w:ascii="Calibri" w:hAnsi="Calibri"/>
          <w:sz w:val="22"/>
        </w:rPr>
        <w:t>[23] Q. Mirsharif, F. Tajeripour, H. Pourreza, Automated characterization of blood vessels as arteries and veins in retinal images, Computerized Medical Imaging and Graphics 37 (2013) 607-617.</w:t>
      </w:r>
    </w:p>
    <w:p w14:paraId="33CF8DAA" w14:textId="4E6EC584" w:rsidR="000E1C04" w:rsidRPr="002C5787" w:rsidRDefault="000E1C04" w:rsidP="00557257">
      <w:pPr>
        <w:pStyle w:val="NormalWeb"/>
        <w:spacing w:line="480" w:lineRule="auto"/>
        <w:rPr>
          <w:rFonts w:ascii="Calibri" w:hAnsi="Calibri"/>
          <w:sz w:val="22"/>
        </w:rPr>
      </w:pPr>
      <w:r w:rsidRPr="002C5787">
        <w:rPr>
          <w:rFonts w:ascii="Calibri" w:hAnsi="Calibri"/>
          <w:sz w:val="22"/>
        </w:rPr>
        <w:t xml:space="preserve">[24] Q.P. Lau, M.L. Lee, W. Hsu, T.Y. Wong, Simultaneously identifying all true vessels from </w:t>
      </w:r>
      <w:r w:rsidR="002217E2" w:rsidRPr="002C5787">
        <w:rPr>
          <w:rFonts w:ascii="Calibri" w:hAnsi="Calibri"/>
          <w:sz w:val="22"/>
        </w:rPr>
        <w:t>segmented retinal images, IEEE Transactions on Biomedical E</w:t>
      </w:r>
      <w:r w:rsidRPr="002C5787">
        <w:rPr>
          <w:rFonts w:ascii="Calibri" w:hAnsi="Calibri"/>
          <w:sz w:val="22"/>
        </w:rPr>
        <w:t>ngineering 60 (2013) 1851-1858.</w:t>
      </w:r>
    </w:p>
    <w:p w14:paraId="3C7A87E0" w14:textId="77777777" w:rsidR="000E1C04" w:rsidRPr="000E1C04" w:rsidRDefault="000E1C04" w:rsidP="00557257">
      <w:pPr>
        <w:pStyle w:val="NormalWeb"/>
        <w:spacing w:line="480" w:lineRule="auto"/>
        <w:rPr>
          <w:rFonts w:ascii="Calibri" w:hAnsi="Calibri"/>
          <w:sz w:val="22"/>
        </w:rPr>
      </w:pPr>
      <w:r w:rsidRPr="002C5787">
        <w:rPr>
          <w:rFonts w:ascii="Calibri" w:hAnsi="Calibri"/>
          <w:sz w:val="22"/>
        </w:rPr>
        <w:t>[25] Q. Hu, M.D. Abràmoff, M.K. Garvin, Automated construction of arterial and venous trees in retinal images, Journal of Medical Imaging 2 (2015) 044001-044001.</w:t>
      </w:r>
    </w:p>
    <w:p w14:paraId="43BB8367" w14:textId="46E10C0D" w:rsidR="000E1C04" w:rsidRPr="000E1C04" w:rsidRDefault="000E1C04" w:rsidP="00557257">
      <w:pPr>
        <w:pStyle w:val="NormalWeb"/>
        <w:spacing w:line="480" w:lineRule="auto"/>
        <w:rPr>
          <w:rFonts w:ascii="Calibri" w:hAnsi="Calibri"/>
          <w:sz w:val="22"/>
        </w:rPr>
      </w:pPr>
      <w:r w:rsidRPr="000E1C04">
        <w:rPr>
          <w:rFonts w:ascii="Calibri" w:hAnsi="Calibri"/>
          <w:sz w:val="22"/>
        </w:rPr>
        <w:t>[26] J. Deng, W. Dong, R. Socher, L.J. Li, K. Li, L. Fei-Fei, Imagenet: A large-scale hierar</w:t>
      </w:r>
      <w:r w:rsidR="002217E2">
        <w:rPr>
          <w:rFonts w:ascii="Calibri" w:hAnsi="Calibri"/>
          <w:sz w:val="22"/>
        </w:rPr>
        <w:t>chical image database, CVPR</w:t>
      </w:r>
      <w:r w:rsidRPr="000E1C04">
        <w:rPr>
          <w:rFonts w:ascii="Calibri" w:hAnsi="Calibri"/>
          <w:sz w:val="22"/>
        </w:rPr>
        <w:t xml:space="preserve"> (2009) 248-255.</w:t>
      </w:r>
    </w:p>
    <w:p w14:paraId="0BACD6E5" w14:textId="4C1803C1" w:rsidR="000E1C04" w:rsidRPr="000E1C04" w:rsidRDefault="000E1C04" w:rsidP="00557257">
      <w:pPr>
        <w:pStyle w:val="NormalWeb"/>
        <w:spacing w:line="480" w:lineRule="auto"/>
        <w:rPr>
          <w:rFonts w:ascii="Calibri" w:hAnsi="Calibri"/>
          <w:sz w:val="22"/>
        </w:rPr>
      </w:pPr>
      <w:r w:rsidRPr="000E1C04">
        <w:rPr>
          <w:rFonts w:ascii="Calibri" w:hAnsi="Calibri"/>
          <w:sz w:val="22"/>
        </w:rPr>
        <w:t xml:space="preserve">[27] A. Krizhevsky, I. Sutskever, G.E. Hinton, Imagenet classification with deep convolutional neural networks, </w:t>
      </w:r>
      <w:r w:rsidR="002217E2" w:rsidRPr="002217E2">
        <w:rPr>
          <w:rFonts w:ascii="Calibri" w:hAnsi="Calibri"/>
          <w:sz w:val="22"/>
        </w:rPr>
        <w:t xml:space="preserve">Advances in Neural Information Processing Systems </w:t>
      </w:r>
      <w:r w:rsidRPr="000E1C04">
        <w:rPr>
          <w:rFonts w:ascii="Calibri" w:hAnsi="Calibri"/>
          <w:sz w:val="22"/>
        </w:rPr>
        <w:t>(2012) 1097-1105.</w:t>
      </w:r>
    </w:p>
    <w:p w14:paraId="00BCC5D1" w14:textId="77777777" w:rsidR="000E1C04" w:rsidRPr="000E1C04" w:rsidRDefault="000E1C04" w:rsidP="00557257">
      <w:pPr>
        <w:pStyle w:val="NormalWeb"/>
        <w:spacing w:line="480" w:lineRule="auto"/>
        <w:rPr>
          <w:rFonts w:ascii="Calibri" w:hAnsi="Calibri"/>
          <w:sz w:val="22"/>
        </w:rPr>
      </w:pPr>
      <w:r w:rsidRPr="000E1C04">
        <w:rPr>
          <w:rFonts w:ascii="Calibri" w:hAnsi="Calibri"/>
          <w:sz w:val="22"/>
        </w:rPr>
        <w:t>[28] Kaggle, Inc. Diabetic Retinopathy Detection 2015, February 21 2017.</w:t>
      </w:r>
    </w:p>
    <w:p w14:paraId="64FDA65C" w14:textId="5FA4DE4B" w:rsidR="000E1C04" w:rsidRPr="000E1C04" w:rsidRDefault="000E1C04" w:rsidP="00557257">
      <w:pPr>
        <w:pStyle w:val="NormalWeb"/>
        <w:spacing w:line="480" w:lineRule="auto"/>
        <w:rPr>
          <w:rFonts w:ascii="Calibri" w:hAnsi="Calibri"/>
          <w:sz w:val="22"/>
        </w:rPr>
      </w:pPr>
      <w:r w:rsidRPr="000E1C04">
        <w:rPr>
          <w:rFonts w:ascii="Calibri" w:hAnsi="Calibri"/>
          <w:sz w:val="22"/>
        </w:rPr>
        <w:lastRenderedPageBreak/>
        <w:t>[29] M.D. Abràmoff, Y. Lou, A. Erginay, W. Clarida, R. Amelo</w:t>
      </w:r>
      <w:r w:rsidR="00414F27">
        <w:rPr>
          <w:rFonts w:ascii="Calibri" w:hAnsi="Calibri"/>
          <w:sz w:val="22"/>
        </w:rPr>
        <w:t>n, J.C. Folk, et al., Improved automated detection of diabetic retinopathy on a publicly available dataset through integration of deep l</w:t>
      </w:r>
      <w:r w:rsidRPr="000E1C04">
        <w:rPr>
          <w:rFonts w:ascii="Calibri" w:hAnsi="Calibri"/>
          <w:sz w:val="22"/>
        </w:rPr>
        <w:t>earning</w:t>
      </w:r>
      <w:r w:rsidR="002217E2">
        <w:rPr>
          <w:rFonts w:ascii="Calibri" w:hAnsi="Calibri"/>
          <w:sz w:val="22"/>
        </w:rPr>
        <w:t>, Investigative Ophthalmology &amp; Visual S</w:t>
      </w:r>
      <w:r w:rsidRPr="000E1C04">
        <w:rPr>
          <w:rFonts w:ascii="Calibri" w:hAnsi="Calibri"/>
          <w:sz w:val="22"/>
        </w:rPr>
        <w:t>cience 57 (2016) 5200-5206.</w:t>
      </w:r>
    </w:p>
    <w:p w14:paraId="71E4038B" w14:textId="77777777" w:rsidR="000E1C04" w:rsidRPr="000E1C04" w:rsidRDefault="000E1C04" w:rsidP="00557257">
      <w:pPr>
        <w:pStyle w:val="NormalWeb"/>
        <w:spacing w:line="480" w:lineRule="auto"/>
        <w:rPr>
          <w:rFonts w:ascii="Calibri" w:hAnsi="Calibri"/>
          <w:sz w:val="22"/>
        </w:rPr>
      </w:pPr>
      <w:r w:rsidRPr="000E1C04">
        <w:rPr>
          <w:rFonts w:ascii="Calibri" w:hAnsi="Calibri"/>
          <w:sz w:val="22"/>
        </w:rPr>
        <w:t>[30] V. Gulshan, L. Peng, M. Coram, M.C. Stumpe, D. Wu, A. Narayanaswamy, et al., Development and validation of a deep learning algorithm for detection of diabetic retinopathy in retinal fundus photographs, JAMA 316 (2016) 2402-2410.</w:t>
      </w:r>
    </w:p>
    <w:p w14:paraId="5368D4EB" w14:textId="70B80829" w:rsidR="000E1C04" w:rsidRPr="000E1C04" w:rsidRDefault="000E1C04" w:rsidP="00557257">
      <w:pPr>
        <w:pStyle w:val="NormalWeb"/>
        <w:spacing w:line="480" w:lineRule="auto"/>
        <w:rPr>
          <w:rFonts w:ascii="Calibri" w:hAnsi="Calibri"/>
          <w:sz w:val="22"/>
        </w:rPr>
      </w:pPr>
      <w:r w:rsidRPr="000E1C04">
        <w:rPr>
          <w:rFonts w:ascii="Calibri" w:hAnsi="Calibri"/>
          <w:sz w:val="22"/>
        </w:rPr>
        <w:t>[31] P. Burlina, K.D. Pacheco, N. Joshi, D.E. Freund, N.M. Bressler, Comparing humans and deep learning performance for grading AMD: A study in using universal deep features and transfer learning for automa</w:t>
      </w:r>
      <w:r w:rsidR="002217E2">
        <w:rPr>
          <w:rFonts w:ascii="Calibri" w:hAnsi="Calibri"/>
          <w:sz w:val="22"/>
        </w:rPr>
        <w:t>ted AMD analysis, Computers in Biology and M</w:t>
      </w:r>
      <w:r w:rsidRPr="000E1C04">
        <w:rPr>
          <w:rFonts w:ascii="Calibri" w:hAnsi="Calibri"/>
          <w:sz w:val="22"/>
        </w:rPr>
        <w:t>edicine 82 (2017) 80-86.</w:t>
      </w:r>
    </w:p>
    <w:p w14:paraId="77BD2B16" w14:textId="5F65C3D6" w:rsidR="000E1C04" w:rsidRPr="000E1C04" w:rsidRDefault="000E1C04" w:rsidP="00557257">
      <w:pPr>
        <w:pStyle w:val="NormalWeb"/>
        <w:spacing w:line="480" w:lineRule="auto"/>
        <w:rPr>
          <w:rFonts w:ascii="Calibri" w:hAnsi="Calibri"/>
          <w:sz w:val="22"/>
        </w:rPr>
      </w:pPr>
      <w:r w:rsidRPr="000E1C04">
        <w:rPr>
          <w:rFonts w:ascii="Calibri" w:hAnsi="Calibri"/>
          <w:sz w:val="22"/>
        </w:rPr>
        <w:t>[32] R. Tennakoon, D. Mahapatra, P. Ro</w:t>
      </w:r>
      <w:r w:rsidR="002217E2">
        <w:rPr>
          <w:rFonts w:ascii="Calibri" w:hAnsi="Calibri"/>
          <w:sz w:val="22"/>
        </w:rPr>
        <w:t>y, S. Sedai, R. Garnavi, Image q</w:t>
      </w:r>
      <w:r w:rsidRPr="000E1C04">
        <w:rPr>
          <w:rFonts w:ascii="Calibri" w:hAnsi="Calibri"/>
          <w:sz w:val="22"/>
        </w:rPr>
        <w:t>ualit</w:t>
      </w:r>
      <w:r w:rsidR="002217E2">
        <w:rPr>
          <w:rFonts w:ascii="Calibri" w:hAnsi="Calibri"/>
          <w:sz w:val="22"/>
        </w:rPr>
        <w:t>y classification for DR screening using convolutional neural n</w:t>
      </w:r>
      <w:r w:rsidRPr="000E1C04">
        <w:rPr>
          <w:rFonts w:ascii="Calibri" w:hAnsi="Calibri"/>
          <w:sz w:val="22"/>
        </w:rPr>
        <w:t xml:space="preserve">etworks, </w:t>
      </w:r>
      <w:r w:rsidR="002217E2" w:rsidRPr="002217E2">
        <w:rPr>
          <w:rFonts w:ascii="Calibri" w:hAnsi="Calibri"/>
          <w:sz w:val="22"/>
        </w:rPr>
        <w:t xml:space="preserve">Proceedings of the Ophthalmic Medical Image Analysis International Workshop </w:t>
      </w:r>
      <w:r w:rsidRPr="000E1C04">
        <w:rPr>
          <w:rFonts w:ascii="Calibri" w:hAnsi="Calibri"/>
          <w:sz w:val="22"/>
        </w:rPr>
        <w:t>(2016)</w:t>
      </w:r>
      <w:r w:rsidR="002217E2">
        <w:rPr>
          <w:rFonts w:ascii="Calibri" w:hAnsi="Calibri"/>
          <w:sz w:val="22"/>
        </w:rPr>
        <w:t xml:space="preserve"> 113-120</w:t>
      </w:r>
      <w:r w:rsidRPr="000E1C04">
        <w:rPr>
          <w:rFonts w:ascii="Calibri" w:hAnsi="Calibri"/>
          <w:sz w:val="22"/>
        </w:rPr>
        <w:t>.</w:t>
      </w:r>
    </w:p>
    <w:p w14:paraId="2F2AE487" w14:textId="12F337D3" w:rsidR="000E1C04" w:rsidRPr="000E1C04" w:rsidRDefault="000E1C04" w:rsidP="00557257">
      <w:pPr>
        <w:pStyle w:val="NormalWeb"/>
        <w:spacing w:line="480" w:lineRule="auto"/>
        <w:rPr>
          <w:rFonts w:ascii="Calibri" w:hAnsi="Calibri"/>
          <w:sz w:val="22"/>
        </w:rPr>
      </w:pPr>
      <w:r w:rsidRPr="000E1C04">
        <w:rPr>
          <w:rFonts w:ascii="Calibri" w:hAnsi="Calibri"/>
          <w:sz w:val="22"/>
        </w:rPr>
        <w:t>[33] K.K. Maninis, J. Pont-Tuset, P. Arbeláez, L. Van Gool, De</w:t>
      </w:r>
      <w:r w:rsidR="002217E2">
        <w:rPr>
          <w:rFonts w:ascii="Calibri" w:hAnsi="Calibri"/>
          <w:sz w:val="22"/>
        </w:rPr>
        <w:t xml:space="preserve">ep retinal image understanding, </w:t>
      </w:r>
      <w:r w:rsidR="002217E2" w:rsidRPr="002217E2">
        <w:rPr>
          <w:rFonts w:ascii="Calibri" w:hAnsi="Calibri"/>
          <w:sz w:val="22"/>
        </w:rPr>
        <w:t xml:space="preserve">International Conference on Medical Image Computing and Computer-Assisted Intervention </w:t>
      </w:r>
      <w:r w:rsidRPr="000E1C04">
        <w:rPr>
          <w:rFonts w:ascii="Calibri" w:hAnsi="Calibri"/>
          <w:sz w:val="22"/>
        </w:rPr>
        <w:t>(2016) 140-148.</w:t>
      </w:r>
    </w:p>
    <w:p w14:paraId="1B8DDA80" w14:textId="7CC0B188" w:rsidR="000E1C04" w:rsidRPr="000E1C04" w:rsidRDefault="000E1C04" w:rsidP="00557257">
      <w:pPr>
        <w:pStyle w:val="NormalWeb"/>
        <w:spacing w:line="480" w:lineRule="auto"/>
        <w:rPr>
          <w:rFonts w:ascii="Calibri" w:hAnsi="Calibri"/>
          <w:sz w:val="22"/>
        </w:rPr>
      </w:pPr>
      <w:r w:rsidRPr="000E1C04">
        <w:rPr>
          <w:rFonts w:ascii="Calibri" w:hAnsi="Calibri"/>
          <w:sz w:val="22"/>
        </w:rPr>
        <w:t xml:space="preserve">[34] Q. Li, L. Xie, Q. Zhang, S. Qi, P. Liang, H. Zhang, et al., A supervised method using convolutional neural networks for retinal vessel delineation, </w:t>
      </w:r>
      <w:r w:rsidR="002217E2" w:rsidRPr="002217E2">
        <w:rPr>
          <w:rFonts w:ascii="Calibri" w:hAnsi="Calibri"/>
          <w:sz w:val="22"/>
        </w:rPr>
        <w:t xml:space="preserve">Image and Signal Processing, International Congress on </w:t>
      </w:r>
      <w:r w:rsidRPr="000E1C04">
        <w:rPr>
          <w:rFonts w:ascii="Calibri" w:hAnsi="Calibri"/>
          <w:sz w:val="22"/>
        </w:rPr>
        <w:t>(2015) 418-422.</w:t>
      </w:r>
    </w:p>
    <w:p w14:paraId="2C04109B" w14:textId="77777777" w:rsidR="000E1C04" w:rsidRPr="000E1C04" w:rsidRDefault="000E1C04" w:rsidP="00557257">
      <w:pPr>
        <w:pStyle w:val="NormalWeb"/>
        <w:spacing w:line="480" w:lineRule="auto"/>
        <w:rPr>
          <w:rFonts w:ascii="Calibri" w:hAnsi="Calibri"/>
          <w:sz w:val="22"/>
        </w:rPr>
      </w:pPr>
      <w:r w:rsidRPr="000E1C04">
        <w:rPr>
          <w:rFonts w:ascii="Calibri" w:hAnsi="Calibri"/>
          <w:sz w:val="22"/>
        </w:rPr>
        <w:t xml:space="preserve">[35] M.J.J.P. van Grinsven, B. van Ginneken, C.B. Hoyng, T. Theelen, C.I. Sánchez, Fast convolutional neural network training using selective data sampling: Application to </w:t>
      </w:r>
      <w:r w:rsidRPr="000E1C04">
        <w:rPr>
          <w:rFonts w:ascii="Calibri" w:hAnsi="Calibri"/>
          <w:sz w:val="22"/>
        </w:rPr>
        <w:lastRenderedPageBreak/>
        <w:t>hemorrhage detection in color fundus images, IEEE Transactions on Medical Imaging 35 (2016) 1273-1284.</w:t>
      </w:r>
    </w:p>
    <w:p w14:paraId="32FDD550" w14:textId="4F9C53FC" w:rsidR="000E1C04" w:rsidRPr="000E1C04" w:rsidRDefault="000E1C04" w:rsidP="00557257">
      <w:pPr>
        <w:pStyle w:val="NormalWeb"/>
        <w:spacing w:line="480" w:lineRule="auto"/>
        <w:rPr>
          <w:rFonts w:ascii="Calibri" w:hAnsi="Calibri"/>
          <w:sz w:val="22"/>
        </w:rPr>
      </w:pPr>
      <w:r w:rsidRPr="000E1C04">
        <w:rPr>
          <w:rFonts w:ascii="Calibri" w:hAnsi="Calibri"/>
          <w:sz w:val="22"/>
        </w:rPr>
        <w:t xml:space="preserve">[36] H.A. Leopold, J. Orchard, J. Zelek, V. Lakshminarayanan, Segmentation and feature extraction of retinal vascular morphology, </w:t>
      </w:r>
      <w:r w:rsidR="002217E2" w:rsidRPr="002217E2">
        <w:rPr>
          <w:rFonts w:ascii="Calibri" w:hAnsi="Calibri"/>
          <w:sz w:val="22"/>
        </w:rPr>
        <w:t xml:space="preserve">SPIE Medical Imaging, International Society for Optics and Photonics </w:t>
      </w:r>
      <w:r w:rsidRPr="000E1C04">
        <w:rPr>
          <w:rFonts w:ascii="Calibri" w:hAnsi="Calibri"/>
          <w:sz w:val="22"/>
        </w:rPr>
        <w:t>(2017) 101330V-101330V-7.</w:t>
      </w:r>
    </w:p>
    <w:p w14:paraId="4EED3115" w14:textId="7C055711" w:rsidR="000E1C04" w:rsidRPr="000E1C04" w:rsidRDefault="000E1C04" w:rsidP="00557257">
      <w:pPr>
        <w:pStyle w:val="NormalWeb"/>
        <w:spacing w:line="480" w:lineRule="auto"/>
        <w:rPr>
          <w:rFonts w:ascii="Calibri" w:hAnsi="Calibri"/>
          <w:sz w:val="22"/>
        </w:rPr>
      </w:pPr>
      <w:r w:rsidRPr="000E1C04">
        <w:rPr>
          <w:rFonts w:ascii="Calibri" w:hAnsi="Calibri"/>
          <w:sz w:val="22"/>
        </w:rPr>
        <w:t>[37] M. Yates, S. Hayat, R.N. Luben, R. Welikala, A. Rudn</w:t>
      </w:r>
      <w:r w:rsidR="002217E2">
        <w:rPr>
          <w:rFonts w:ascii="Calibri" w:hAnsi="Calibri"/>
          <w:sz w:val="22"/>
        </w:rPr>
        <w:t>icka, C. Owen, et al., Retinal vessel morphometry associations with polymyalgia rheumatica; f</w:t>
      </w:r>
      <w:r w:rsidRPr="000E1C04">
        <w:rPr>
          <w:rFonts w:ascii="Calibri" w:hAnsi="Calibri"/>
          <w:sz w:val="22"/>
        </w:rPr>
        <w:t>indings from the European Prospective Investigation of Cancer (EPIC) in Norfolk [abstract], Arthritis Rheumatol 10 (2016).</w:t>
      </w:r>
    </w:p>
    <w:p w14:paraId="7C80D65B" w14:textId="0408FF46" w:rsidR="000E1C04" w:rsidRPr="000E1C04" w:rsidRDefault="000E1C04" w:rsidP="00557257">
      <w:pPr>
        <w:pStyle w:val="NormalWeb"/>
        <w:spacing w:line="480" w:lineRule="auto"/>
        <w:rPr>
          <w:rFonts w:ascii="Calibri" w:hAnsi="Calibri"/>
          <w:sz w:val="22"/>
        </w:rPr>
      </w:pPr>
      <w:r w:rsidRPr="000E1C04">
        <w:rPr>
          <w:rFonts w:ascii="Calibri" w:hAnsi="Calibri"/>
          <w:sz w:val="22"/>
        </w:rPr>
        <w:t xml:space="preserve">[38] UK Biobank, </w:t>
      </w:r>
      <w:hyperlink r:id="rId43" w:tgtFrame="_blank" w:history="1">
        <w:r w:rsidRPr="000E1C04">
          <w:rPr>
            <w:rStyle w:val="Hyperlink"/>
            <w:rFonts w:ascii="Calibri" w:hAnsi="Calibri"/>
            <w:sz w:val="22"/>
          </w:rPr>
          <w:t>http://www.uk</w:t>
        </w:r>
        <w:r w:rsidRPr="00B3528D">
          <w:rPr>
            <w:rStyle w:val="Hyperlink"/>
            <w:rFonts w:ascii="Calibri" w:hAnsi="Calibri"/>
            <w:sz w:val="22"/>
          </w:rPr>
          <w:t>biobankeyeconso</w:t>
        </w:r>
        <w:r w:rsidRPr="000E1C04">
          <w:rPr>
            <w:rStyle w:val="Hyperlink"/>
            <w:rFonts w:ascii="Calibri" w:hAnsi="Calibri"/>
            <w:sz w:val="22"/>
          </w:rPr>
          <w:t>rtium.org.uk/</w:t>
        </w:r>
      </w:hyperlink>
      <w:r w:rsidR="00B3528D">
        <w:rPr>
          <w:rFonts w:ascii="Calibri" w:hAnsi="Calibri"/>
          <w:sz w:val="22"/>
        </w:rPr>
        <w:t xml:space="preserve"> </w:t>
      </w:r>
      <w:r w:rsidR="005229B7">
        <w:rPr>
          <w:rFonts w:ascii="Calibri" w:hAnsi="Calibri"/>
          <w:sz w:val="22"/>
        </w:rPr>
        <w:t>(</w:t>
      </w:r>
      <w:r w:rsidR="00B3528D">
        <w:rPr>
          <w:rFonts w:ascii="Calibri" w:hAnsi="Calibri"/>
          <w:sz w:val="22"/>
        </w:rPr>
        <w:t>2017</w:t>
      </w:r>
      <w:r w:rsidR="005229B7">
        <w:rPr>
          <w:rFonts w:ascii="Calibri" w:hAnsi="Calibri"/>
          <w:sz w:val="22"/>
        </w:rPr>
        <w:t>)</w:t>
      </w:r>
      <w:r w:rsidR="00B3528D">
        <w:rPr>
          <w:rFonts w:ascii="Calibri" w:hAnsi="Calibri"/>
          <w:sz w:val="22"/>
        </w:rPr>
        <w:t>.</w:t>
      </w:r>
    </w:p>
    <w:p w14:paraId="75AC5831" w14:textId="5F1372D1" w:rsidR="000E1C04" w:rsidRPr="000E1C04" w:rsidRDefault="000E1C04" w:rsidP="00557257">
      <w:pPr>
        <w:pStyle w:val="NormalWeb"/>
        <w:spacing w:line="480" w:lineRule="auto"/>
        <w:rPr>
          <w:rFonts w:ascii="Calibri" w:hAnsi="Calibri"/>
          <w:sz w:val="22"/>
        </w:rPr>
      </w:pPr>
      <w:r w:rsidRPr="000E1C04">
        <w:rPr>
          <w:rFonts w:ascii="Calibri" w:hAnsi="Calibri"/>
          <w:sz w:val="22"/>
        </w:rPr>
        <w:t>[39] R.A. Welikala, M.M. Fraz, P.J. Foster, P.H. Whincup, A.R. Rudnicka, C.G. Owen, et al., Automated retinal image quality assessment on the UK Biobank dataset for epidemi</w:t>
      </w:r>
      <w:r w:rsidR="006D55A2">
        <w:rPr>
          <w:rFonts w:ascii="Calibri" w:hAnsi="Calibri"/>
          <w:sz w:val="22"/>
        </w:rPr>
        <w:t>ological studies, Computers in Biology and M</w:t>
      </w:r>
      <w:r w:rsidRPr="000E1C04">
        <w:rPr>
          <w:rFonts w:ascii="Calibri" w:hAnsi="Calibri"/>
          <w:sz w:val="22"/>
        </w:rPr>
        <w:t>edicine 71 (2016) 67-76.</w:t>
      </w:r>
    </w:p>
    <w:p w14:paraId="6FC048CF" w14:textId="4478ADD4" w:rsidR="000E1C04" w:rsidRPr="000E1C04" w:rsidRDefault="000E1C04" w:rsidP="00557257">
      <w:pPr>
        <w:pStyle w:val="NormalWeb"/>
        <w:spacing w:line="480" w:lineRule="auto"/>
        <w:rPr>
          <w:rFonts w:ascii="Calibri" w:hAnsi="Calibri"/>
          <w:sz w:val="22"/>
        </w:rPr>
      </w:pPr>
      <w:r w:rsidRPr="000E1C04">
        <w:rPr>
          <w:rFonts w:ascii="Calibri" w:hAnsi="Calibri"/>
          <w:sz w:val="22"/>
        </w:rPr>
        <w:t>[40] EPIC-Norfolk, European Prospective I</w:t>
      </w:r>
      <w:r w:rsidR="00B3528D">
        <w:rPr>
          <w:rFonts w:ascii="Calibri" w:hAnsi="Calibri"/>
          <w:sz w:val="22"/>
        </w:rPr>
        <w:t xml:space="preserve">nvestigation of Cancer (EPIC), </w:t>
      </w:r>
      <w:hyperlink r:id="rId44" w:tgtFrame="_blank" w:history="1">
        <w:r w:rsidRPr="000E1C04">
          <w:rPr>
            <w:rStyle w:val="Hyperlink"/>
            <w:rFonts w:ascii="Calibri" w:hAnsi="Calibri"/>
            <w:sz w:val="22"/>
          </w:rPr>
          <w:t>http://www.Srl.Cam.Ac.uk/epic/</w:t>
        </w:r>
      </w:hyperlink>
      <w:r w:rsidR="00B3528D">
        <w:rPr>
          <w:rFonts w:ascii="Calibri" w:hAnsi="Calibri"/>
          <w:sz w:val="22"/>
        </w:rPr>
        <w:t xml:space="preserve"> </w:t>
      </w:r>
      <w:r w:rsidR="005229B7">
        <w:rPr>
          <w:rFonts w:ascii="Calibri" w:hAnsi="Calibri"/>
          <w:sz w:val="22"/>
        </w:rPr>
        <w:t>(</w:t>
      </w:r>
      <w:r w:rsidR="00B3528D">
        <w:rPr>
          <w:rFonts w:ascii="Calibri" w:hAnsi="Calibri"/>
          <w:sz w:val="22"/>
        </w:rPr>
        <w:t>2017</w:t>
      </w:r>
      <w:r w:rsidR="005229B7">
        <w:rPr>
          <w:rFonts w:ascii="Calibri" w:hAnsi="Calibri"/>
          <w:sz w:val="22"/>
        </w:rPr>
        <w:t>)</w:t>
      </w:r>
      <w:r w:rsidR="00B3528D">
        <w:rPr>
          <w:rFonts w:ascii="Calibri" w:hAnsi="Calibri"/>
          <w:sz w:val="22"/>
        </w:rPr>
        <w:t>.</w:t>
      </w:r>
    </w:p>
    <w:p w14:paraId="3EB61487" w14:textId="77777777" w:rsidR="000E1C04" w:rsidRPr="000E1C04" w:rsidRDefault="000E1C04" w:rsidP="00557257">
      <w:pPr>
        <w:pStyle w:val="NormalWeb"/>
        <w:spacing w:line="480" w:lineRule="auto"/>
        <w:rPr>
          <w:rFonts w:ascii="Calibri" w:hAnsi="Calibri"/>
          <w:sz w:val="22"/>
        </w:rPr>
      </w:pPr>
      <w:r w:rsidRPr="000E1C04">
        <w:rPr>
          <w:rFonts w:ascii="Calibri" w:hAnsi="Calibri"/>
          <w:sz w:val="22"/>
        </w:rPr>
        <w:t>[41] U.T.V. Nguyen, A. Bhuiyan, L.A.F. Park, K. Ramamohanarao, An effective retinal blood vessel segmentation method using multi-scale line detection, Pattern Recognition 46 (2013) 703-715.</w:t>
      </w:r>
    </w:p>
    <w:p w14:paraId="6A3E4519" w14:textId="764BB6D1" w:rsidR="000E1C04" w:rsidRPr="000E1C04" w:rsidRDefault="000E1C04" w:rsidP="00557257">
      <w:pPr>
        <w:pStyle w:val="NormalWeb"/>
        <w:spacing w:line="480" w:lineRule="auto"/>
        <w:rPr>
          <w:rFonts w:ascii="Calibri" w:hAnsi="Calibri"/>
          <w:sz w:val="22"/>
        </w:rPr>
      </w:pPr>
      <w:r w:rsidRPr="000E1C04">
        <w:rPr>
          <w:rFonts w:ascii="Calibri" w:hAnsi="Calibri"/>
          <w:sz w:val="22"/>
        </w:rPr>
        <w:t>[42] CS231n: Convolutional Neural Networks for V</w:t>
      </w:r>
      <w:r w:rsidR="00B3528D">
        <w:rPr>
          <w:rFonts w:ascii="Calibri" w:hAnsi="Calibri"/>
          <w:sz w:val="22"/>
        </w:rPr>
        <w:t>isual R</w:t>
      </w:r>
      <w:r w:rsidR="005229B7">
        <w:rPr>
          <w:rFonts w:ascii="Calibri" w:hAnsi="Calibri"/>
          <w:sz w:val="22"/>
        </w:rPr>
        <w:t>ecognition</w:t>
      </w:r>
      <w:r w:rsidR="00534ED5">
        <w:rPr>
          <w:rFonts w:ascii="Calibri" w:hAnsi="Calibri"/>
          <w:sz w:val="22"/>
        </w:rPr>
        <w:t>,</w:t>
      </w:r>
      <w:r w:rsidR="00B3528D">
        <w:rPr>
          <w:rFonts w:ascii="Calibri" w:hAnsi="Calibri"/>
          <w:sz w:val="22"/>
        </w:rPr>
        <w:t xml:space="preserve"> </w:t>
      </w:r>
      <w:r w:rsidR="00B3528D" w:rsidRPr="00B3528D">
        <w:rPr>
          <w:rFonts w:ascii="Calibri" w:hAnsi="Calibri"/>
          <w:color w:val="0000FF"/>
          <w:sz w:val="22"/>
          <w:u w:val="single"/>
        </w:rPr>
        <w:t>http://cs231n.github.io/</w:t>
      </w:r>
      <w:r w:rsidR="00B3528D">
        <w:rPr>
          <w:rFonts w:ascii="Calibri" w:hAnsi="Calibri"/>
          <w:sz w:val="22"/>
        </w:rPr>
        <w:t xml:space="preserve"> </w:t>
      </w:r>
      <w:r w:rsidR="005025E8">
        <w:rPr>
          <w:rFonts w:ascii="Calibri" w:hAnsi="Calibri"/>
          <w:sz w:val="22"/>
        </w:rPr>
        <w:t>(</w:t>
      </w:r>
      <w:r w:rsidR="00B3528D">
        <w:rPr>
          <w:rFonts w:ascii="Calibri" w:hAnsi="Calibri"/>
          <w:sz w:val="22"/>
        </w:rPr>
        <w:t>2017</w:t>
      </w:r>
      <w:r w:rsidR="005025E8">
        <w:rPr>
          <w:rFonts w:ascii="Calibri" w:hAnsi="Calibri"/>
          <w:sz w:val="22"/>
        </w:rPr>
        <w:t>)</w:t>
      </w:r>
      <w:r w:rsidR="00B3528D">
        <w:rPr>
          <w:rFonts w:ascii="Calibri" w:hAnsi="Calibri"/>
          <w:sz w:val="22"/>
        </w:rPr>
        <w:t>.</w:t>
      </w:r>
    </w:p>
    <w:p w14:paraId="71EDC9EA" w14:textId="77777777" w:rsidR="000E1C04" w:rsidRPr="000E1C04" w:rsidRDefault="000E1C04" w:rsidP="00557257">
      <w:pPr>
        <w:pStyle w:val="NormalWeb"/>
        <w:spacing w:line="480" w:lineRule="auto"/>
        <w:rPr>
          <w:rFonts w:ascii="Calibri" w:hAnsi="Calibri"/>
          <w:sz w:val="22"/>
        </w:rPr>
      </w:pPr>
      <w:r w:rsidRPr="000E1C04">
        <w:rPr>
          <w:rFonts w:ascii="Calibri" w:hAnsi="Calibri"/>
          <w:sz w:val="22"/>
        </w:rPr>
        <w:lastRenderedPageBreak/>
        <w:t>[43] J. Staal, M.D. Abràmoff, M. Niemeijer, M.A. Viergever, B. van Ginneken, Ridge-based vessel segmentation in color images of the retina, IEEE Transactions on Medical Imaging 23 (2004) 501-509.</w:t>
      </w:r>
    </w:p>
    <w:p w14:paraId="1C8867C9" w14:textId="60F5CDAC" w:rsidR="00D6656F" w:rsidRDefault="000E1C04" w:rsidP="00557257">
      <w:pPr>
        <w:spacing w:line="480" w:lineRule="auto"/>
      </w:pPr>
      <w:r w:rsidRPr="000E1C04">
        <w:rPr>
          <w:rFonts w:ascii="Calibri" w:eastAsia="Times New Roman" w:hAnsi="Calibri"/>
        </w:rPr>
        <w:t> </w:t>
      </w:r>
      <w:r w:rsidR="00E125F1">
        <w:fldChar w:fldCharType="end"/>
      </w:r>
    </w:p>
    <w:sectPr w:rsidR="00D6656F" w:rsidSect="009153BA">
      <w:footerReference w:type="default" r:id="rId45"/>
      <w:pgSz w:w="11906" w:h="16838"/>
      <w:pgMar w:top="1701" w:right="1701" w:bottom="1701"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392ACB6" w14:textId="77777777" w:rsidR="00FC1868" w:rsidRDefault="00FC1868" w:rsidP="00E54B38">
      <w:pPr>
        <w:spacing w:after="0" w:line="240" w:lineRule="auto"/>
      </w:pPr>
      <w:r>
        <w:separator/>
      </w:r>
    </w:p>
  </w:endnote>
  <w:endnote w:type="continuationSeparator" w:id="0">
    <w:p w14:paraId="617988C3" w14:textId="77777777" w:rsidR="00FC1868" w:rsidRDefault="00FC1868" w:rsidP="00E54B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59986775"/>
      <w:docPartObj>
        <w:docPartGallery w:val="Page Numbers (Bottom of Page)"/>
        <w:docPartUnique/>
      </w:docPartObj>
    </w:sdtPr>
    <w:sdtEndPr>
      <w:rPr>
        <w:noProof/>
      </w:rPr>
    </w:sdtEndPr>
    <w:sdtContent>
      <w:p w14:paraId="5B8B1EFA" w14:textId="1B334049" w:rsidR="00FF6E44" w:rsidRDefault="00FF6E44">
        <w:pPr>
          <w:pStyle w:val="Footer"/>
          <w:jc w:val="right"/>
        </w:pPr>
        <w:r>
          <w:fldChar w:fldCharType="begin"/>
        </w:r>
        <w:r>
          <w:instrText xml:space="preserve"> PAGE   \* MERGEFORMAT </w:instrText>
        </w:r>
        <w:r>
          <w:fldChar w:fldCharType="separate"/>
        </w:r>
        <w:r w:rsidR="00A41196">
          <w:rPr>
            <w:noProof/>
          </w:rPr>
          <w:t>21</w:t>
        </w:r>
        <w:r>
          <w:rPr>
            <w:noProof/>
          </w:rPr>
          <w:fldChar w:fldCharType="end"/>
        </w:r>
      </w:p>
    </w:sdtContent>
  </w:sdt>
  <w:p w14:paraId="746EFF3F" w14:textId="77777777" w:rsidR="00FF6E44" w:rsidRDefault="00FF6E4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3E9F39A" w14:textId="77777777" w:rsidR="00FC1868" w:rsidRDefault="00FC1868" w:rsidP="00E54B38">
      <w:pPr>
        <w:spacing w:after="0" w:line="240" w:lineRule="auto"/>
      </w:pPr>
      <w:r>
        <w:separator/>
      </w:r>
    </w:p>
  </w:footnote>
  <w:footnote w:type="continuationSeparator" w:id="0">
    <w:p w14:paraId="6F3B9137" w14:textId="77777777" w:rsidR="00FC1868" w:rsidRDefault="00FC1868" w:rsidP="00E54B3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170277"/>
    <w:multiLevelType w:val="hybridMultilevel"/>
    <w:tmpl w:val="BF1C4E6A"/>
    <w:lvl w:ilvl="0" w:tplc="F9526218">
      <w:start w:val="1"/>
      <w:numFmt w:val="decimal"/>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1" w15:restartNumberingAfterBreak="0">
    <w:nsid w:val="07020940"/>
    <w:multiLevelType w:val="multilevel"/>
    <w:tmpl w:val="0BFE5C70"/>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8D312FC"/>
    <w:multiLevelType w:val="multilevel"/>
    <w:tmpl w:val="297E42F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2FEC2DA7"/>
    <w:multiLevelType w:val="hybridMultilevel"/>
    <w:tmpl w:val="7596862A"/>
    <w:lvl w:ilvl="0" w:tplc="18F4A93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382A67D9"/>
    <w:multiLevelType w:val="hybridMultilevel"/>
    <w:tmpl w:val="8A0EAB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8C77821"/>
    <w:multiLevelType w:val="multilevel"/>
    <w:tmpl w:val="D70A590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4C301816"/>
    <w:multiLevelType w:val="hybridMultilevel"/>
    <w:tmpl w:val="7B747512"/>
    <w:lvl w:ilvl="0" w:tplc="9EEC44BE">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4C5F0F19"/>
    <w:multiLevelType w:val="hybridMultilevel"/>
    <w:tmpl w:val="8DAECE68"/>
    <w:lvl w:ilvl="0" w:tplc="988C98EE">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8" w15:restartNumberingAfterBreak="0">
    <w:nsid w:val="4F23334F"/>
    <w:multiLevelType w:val="multilevel"/>
    <w:tmpl w:val="4542748E"/>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9" w15:restartNumberingAfterBreak="0">
    <w:nsid w:val="73E148FB"/>
    <w:multiLevelType w:val="hybridMultilevel"/>
    <w:tmpl w:val="FC4210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3"/>
  </w:num>
  <w:num w:numId="4">
    <w:abstractNumId w:val="7"/>
  </w:num>
  <w:num w:numId="5">
    <w:abstractNumId w:val="0"/>
  </w:num>
  <w:num w:numId="6">
    <w:abstractNumId w:val="6"/>
  </w:num>
  <w:num w:numId="7">
    <w:abstractNumId w:val="8"/>
  </w:num>
  <w:num w:numId="8">
    <w:abstractNumId w:val="5"/>
  </w:num>
  <w:num w:numId="9">
    <w:abstractNumId w:val="1"/>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E44E5"/>
    <w:rsid w:val="0000062E"/>
    <w:rsid w:val="00001B3A"/>
    <w:rsid w:val="00002042"/>
    <w:rsid w:val="00003414"/>
    <w:rsid w:val="00003C5E"/>
    <w:rsid w:val="000045C5"/>
    <w:rsid w:val="00006AFD"/>
    <w:rsid w:val="000100DE"/>
    <w:rsid w:val="00011F45"/>
    <w:rsid w:val="000124AB"/>
    <w:rsid w:val="00016D0B"/>
    <w:rsid w:val="000173DD"/>
    <w:rsid w:val="00023ED0"/>
    <w:rsid w:val="00025C05"/>
    <w:rsid w:val="00027593"/>
    <w:rsid w:val="00040C43"/>
    <w:rsid w:val="00041EFC"/>
    <w:rsid w:val="000432DA"/>
    <w:rsid w:val="0004762E"/>
    <w:rsid w:val="00050A44"/>
    <w:rsid w:val="00050C53"/>
    <w:rsid w:val="0005477E"/>
    <w:rsid w:val="00057978"/>
    <w:rsid w:val="00060109"/>
    <w:rsid w:val="000601CD"/>
    <w:rsid w:val="00061710"/>
    <w:rsid w:val="00063176"/>
    <w:rsid w:val="000708A7"/>
    <w:rsid w:val="00071298"/>
    <w:rsid w:val="00072641"/>
    <w:rsid w:val="00074AA9"/>
    <w:rsid w:val="00075B26"/>
    <w:rsid w:val="00075EA7"/>
    <w:rsid w:val="00081169"/>
    <w:rsid w:val="000814E3"/>
    <w:rsid w:val="00083A7C"/>
    <w:rsid w:val="00093299"/>
    <w:rsid w:val="00093745"/>
    <w:rsid w:val="0009420A"/>
    <w:rsid w:val="000A2483"/>
    <w:rsid w:val="000B152F"/>
    <w:rsid w:val="000B28B1"/>
    <w:rsid w:val="000B3834"/>
    <w:rsid w:val="000B41D7"/>
    <w:rsid w:val="000C0BE5"/>
    <w:rsid w:val="000C2715"/>
    <w:rsid w:val="000C39ED"/>
    <w:rsid w:val="000C69CF"/>
    <w:rsid w:val="000C7A3D"/>
    <w:rsid w:val="000C7B3B"/>
    <w:rsid w:val="000D1DAA"/>
    <w:rsid w:val="000D2DFD"/>
    <w:rsid w:val="000D3CF2"/>
    <w:rsid w:val="000D586A"/>
    <w:rsid w:val="000D7FC5"/>
    <w:rsid w:val="000E03D0"/>
    <w:rsid w:val="000E04A1"/>
    <w:rsid w:val="000E148B"/>
    <w:rsid w:val="000E1C04"/>
    <w:rsid w:val="000E1C67"/>
    <w:rsid w:val="000E6F15"/>
    <w:rsid w:val="000E7889"/>
    <w:rsid w:val="000F288B"/>
    <w:rsid w:val="000F3C77"/>
    <w:rsid w:val="000F4737"/>
    <w:rsid w:val="000F48DA"/>
    <w:rsid w:val="000F61FB"/>
    <w:rsid w:val="0010241A"/>
    <w:rsid w:val="00104B4C"/>
    <w:rsid w:val="00107C56"/>
    <w:rsid w:val="00116CF2"/>
    <w:rsid w:val="00117887"/>
    <w:rsid w:val="00120105"/>
    <w:rsid w:val="001203CE"/>
    <w:rsid w:val="00121357"/>
    <w:rsid w:val="00122C3E"/>
    <w:rsid w:val="001238F2"/>
    <w:rsid w:val="00124FCE"/>
    <w:rsid w:val="00126CB0"/>
    <w:rsid w:val="00126CD2"/>
    <w:rsid w:val="001316E5"/>
    <w:rsid w:val="0013367A"/>
    <w:rsid w:val="00134323"/>
    <w:rsid w:val="00136E38"/>
    <w:rsid w:val="00137B42"/>
    <w:rsid w:val="0014365F"/>
    <w:rsid w:val="00143744"/>
    <w:rsid w:val="00143938"/>
    <w:rsid w:val="00143A37"/>
    <w:rsid w:val="00143C3C"/>
    <w:rsid w:val="00143FA2"/>
    <w:rsid w:val="00145731"/>
    <w:rsid w:val="001479A2"/>
    <w:rsid w:val="00147B27"/>
    <w:rsid w:val="0015286A"/>
    <w:rsid w:val="0015530A"/>
    <w:rsid w:val="00156BF7"/>
    <w:rsid w:val="001578FA"/>
    <w:rsid w:val="00161368"/>
    <w:rsid w:val="00162C58"/>
    <w:rsid w:val="00164DA9"/>
    <w:rsid w:val="00172A38"/>
    <w:rsid w:val="00173B68"/>
    <w:rsid w:val="0018012E"/>
    <w:rsid w:val="00182614"/>
    <w:rsid w:val="001844AA"/>
    <w:rsid w:val="00184512"/>
    <w:rsid w:val="001848B6"/>
    <w:rsid w:val="0019287F"/>
    <w:rsid w:val="00195451"/>
    <w:rsid w:val="00197A3E"/>
    <w:rsid w:val="001A168F"/>
    <w:rsid w:val="001A1FEA"/>
    <w:rsid w:val="001A4FC5"/>
    <w:rsid w:val="001A68E4"/>
    <w:rsid w:val="001A6E64"/>
    <w:rsid w:val="001A7A0D"/>
    <w:rsid w:val="001A7A39"/>
    <w:rsid w:val="001A7E93"/>
    <w:rsid w:val="001B27B5"/>
    <w:rsid w:val="001B2AB3"/>
    <w:rsid w:val="001B2FED"/>
    <w:rsid w:val="001B3956"/>
    <w:rsid w:val="001B3C29"/>
    <w:rsid w:val="001B5780"/>
    <w:rsid w:val="001B639F"/>
    <w:rsid w:val="001B6FEC"/>
    <w:rsid w:val="001C1AC9"/>
    <w:rsid w:val="001C1EEC"/>
    <w:rsid w:val="001D00D3"/>
    <w:rsid w:val="001D2806"/>
    <w:rsid w:val="001D2FEF"/>
    <w:rsid w:val="001D37A8"/>
    <w:rsid w:val="001D577E"/>
    <w:rsid w:val="001D6BF0"/>
    <w:rsid w:val="001D6E9D"/>
    <w:rsid w:val="001D7856"/>
    <w:rsid w:val="001E2321"/>
    <w:rsid w:val="001E7E02"/>
    <w:rsid w:val="001F0D55"/>
    <w:rsid w:val="001F173F"/>
    <w:rsid w:val="001F2742"/>
    <w:rsid w:val="001F523C"/>
    <w:rsid w:val="001F663C"/>
    <w:rsid w:val="002017E0"/>
    <w:rsid w:val="0020280D"/>
    <w:rsid w:val="00203EBE"/>
    <w:rsid w:val="00203F3F"/>
    <w:rsid w:val="00204174"/>
    <w:rsid w:val="00205718"/>
    <w:rsid w:val="00210823"/>
    <w:rsid w:val="00210A66"/>
    <w:rsid w:val="00211D20"/>
    <w:rsid w:val="002137F9"/>
    <w:rsid w:val="002158BB"/>
    <w:rsid w:val="00216DFF"/>
    <w:rsid w:val="002217E2"/>
    <w:rsid w:val="002225B6"/>
    <w:rsid w:val="0022452D"/>
    <w:rsid w:val="00224BB2"/>
    <w:rsid w:val="00225CD4"/>
    <w:rsid w:val="00227481"/>
    <w:rsid w:val="002332C5"/>
    <w:rsid w:val="0023507B"/>
    <w:rsid w:val="0024110C"/>
    <w:rsid w:val="0024676C"/>
    <w:rsid w:val="00251D1B"/>
    <w:rsid w:val="002534F4"/>
    <w:rsid w:val="00254F9E"/>
    <w:rsid w:val="00260068"/>
    <w:rsid w:val="0026030A"/>
    <w:rsid w:val="0026291B"/>
    <w:rsid w:val="00267B50"/>
    <w:rsid w:val="0027010F"/>
    <w:rsid w:val="00272EBC"/>
    <w:rsid w:val="00273547"/>
    <w:rsid w:val="00273DBD"/>
    <w:rsid w:val="002771CA"/>
    <w:rsid w:val="00277C05"/>
    <w:rsid w:val="002814DF"/>
    <w:rsid w:val="00281BD9"/>
    <w:rsid w:val="00287992"/>
    <w:rsid w:val="0029291E"/>
    <w:rsid w:val="0029385C"/>
    <w:rsid w:val="00294DB2"/>
    <w:rsid w:val="002A123E"/>
    <w:rsid w:val="002A3EEE"/>
    <w:rsid w:val="002A3EFE"/>
    <w:rsid w:val="002A771F"/>
    <w:rsid w:val="002B451F"/>
    <w:rsid w:val="002B546E"/>
    <w:rsid w:val="002B55A3"/>
    <w:rsid w:val="002C1DAE"/>
    <w:rsid w:val="002C1FAE"/>
    <w:rsid w:val="002C2507"/>
    <w:rsid w:val="002C4947"/>
    <w:rsid w:val="002C49E7"/>
    <w:rsid w:val="002C5787"/>
    <w:rsid w:val="002C6504"/>
    <w:rsid w:val="002D1347"/>
    <w:rsid w:val="002D2BFB"/>
    <w:rsid w:val="002D6DBF"/>
    <w:rsid w:val="002D7706"/>
    <w:rsid w:val="002E2F86"/>
    <w:rsid w:val="002E2FBF"/>
    <w:rsid w:val="002E7DB7"/>
    <w:rsid w:val="002F1CD9"/>
    <w:rsid w:val="002F591C"/>
    <w:rsid w:val="00301922"/>
    <w:rsid w:val="00311258"/>
    <w:rsid w:val="00312658"/>
    <w:rsid w:val="00317218"/>
    <w:rsid w:val="00317F4C"/>
    <w:rsid w:val="00320227"/>
    <w:rsid w:val="003251FF"/>
    <w:rsid w:val="00325326"/>
    <w:rsid w:val="003306B0"/>
    <w:rsid w:val="00330931"/>
    <w:rsid w:val="0033215D"/>
    <w:rsid w:val="00332660"/>
    <w:rsid w:val="0033671B"/>
    <w:rsid w:val="00341DC9"/>
    <w:rsid w:val="00342666"/>
    <w:rsid w:val="00344C94"/>
    <w:rsid w:val="003460B1"/>
    <w:rsid w:val="003474A8"/>
    <w:rsid w:val="00350C87"/>
    <w:rsid w:val="0035175F"/>
    <w:rsid w:val="00351EEA"/>
    <w:rsid w:val="00352B32"/>
    <w:rsid w:val="003532E4"/>
    <w:rsid w:val="00353729"/>
    <w:rsid w:val="00353A28"/>
    <w:rsid w:val="0035623B"/>
    <w:rsid w:val="003569B6"/>
    <w:rsid w:val="00360378"/>
    <w:rsid w:val="003604FF"/>
    <w:rsid w:val="00361A38"/>
    <w:rsid w:val="00365F54"/>
    <w:rsid w:val="0036661C"/>
    <w:rsid w:val="0036667B"/>
    <w:rsid w:val="00372391"/>
    <w:rsid w:val="00374AF0"/>
    <w:rsid w:val="00375159"/>
    <w:rsid w:val="0038101A"/>
    <w:rsid w:val="00396B61"/>
    <w:rsid w:val="00397149"/>
    <w:rsid w:val="003A1393"/>
    <w:rsid w:val="003A201D"/>
    <w:rsid w:val="003A603A"/>
    <w:rsid w:val="003A7928"/>
    <w:rsid w:val="003B471E"/>
    <w:rsid w:val="003B4B6B"/>
    <w:rsid w:val="003B5776"/>
    <w:rsid w:val="003B735F"/>
    <w:rsid w:val="003C02D7"/>
    <w:rsid w:val="003C0F9C"/>
    <w:rsid w:val="003C1195"/>
    <w:rsid w:val="003C5EB0"/>
    <w:rsid w:val="003C6EC1"/>
    <w:rsid w:val="003D22D0"/>
    <w:rsid w:val="003D29E5"/>
    <w:rsid w:val="003D2BF1"/>
    <w:rsid w:val="003D52C8"/>
    <w:rsid w:val="003E35AC"/>
    <w:rsid w:val="003E486D"/>
    <w:rsid w:val="003E63B9"/>
    <w:rsid w:val="003E71FF"/>
    <w:rsid w:val="003E79FC"/>
    <w:rsid w:val="003F4DB7"/>
    <w:rsid w:val="003F5A89"/>
    <w:rsid w:val="00403769"/>
    <w:rsid w:val="00404AD9"/>
    <w:rsid w:val="00406D12"/>
    <w:rsid w:val="00407671"/>
    <w:rsid w:val="00407DD5"/>
    <w:rsid w:val="00410FE8"/>
    <w:rsid w:val="00414F27"/>
    <w:rsid w:val="004160EB"/>
    <w:rsid w:val="004243E6"/>
    <w:rsid w:val="004246C4"/>
    <w:rsid w:val="004255B8"/>
    <w:rsid w:val="0042641F"/>
    <w:rsid w:val="00426E9B"/>
    <w:rsid w:val="0042779B"/>
    <w:rsid w:val="00430C95"/>
    <w:rsid w:val="00435DE9"/>
    <w:rsid w:val="00437EE3"/>
    <w:rsid w:val="00444AF7"/>
    <w:rsid w:val="00446210"/>
    <w:rsid w:val="00446A2E"/>
    <w:rsid w:val="00450811"/>
    <w:rsid w:val="00453017"/>
    <w:rsid w:val="004539B3"/>
    <w:rsid w:val="0045731C"/>
    <w:rsid w:val="00460304"/>
    <w:rsid w:val="00462878"/>
    <w:rsid w:val="004635D0"/>
    <w:rsid w:val="0046504B"/>
    <w:rsid w:val="004659C2"/>
    <w:rsid w:val="00466AB6"/>
    <w:rsid w:val="00470F4F"/>
    <w:rsid w:val="00474927"/>
    <w:rsid w:val="00474F2C"/>
    <w:rsid w:val="0047583E"/>
    <w:rsid w:val="00475D98"/>
    <w:rsid w:val="00476477"/>
    <w:rsid w:val="00476CB0"/>
    <w:rsid w:val="00480A3D"/>
    <w:rsid w:val="00482390"/>
    <w:rsid w:val="004832EB"/>
    <w:rsid w:val="004857FB"/>
    <w:rsid w:val="00490D19"/>
    <w:rsid w:val="00491897"/>
    <w:rsid w:val="00491E82"/>
    <w:rsid w:val="00493F76"/>
    <w:rsid w:val="004974A4"/>
    <w:rsid w:val="00497543"/>
    <w:rsid w:val="004A01AD"/>
    <w:rsid w:val="004A0DF5"/>
    <w:rsid w:val="004A2183"/>
    <w:rsid w:val="004A2403"/>
    <w:rsid w:val="004A41E2"/>
    <w:rsid w:val="004A68A5"/>
    <w:rsid w:val="004A79D7"/>
    <w:rsid w:val="004B3D23"/>
    <w:rsid w:val="004B43A8"/>
    <w:rsid w:val="004B63A9"/>
    <w:rsid w:val="004C09EB"/>
    <w:rsid w:val="004C1DAC"/>
    <w:rsid w:val="004C38A3"/>
    <w:rsid w:val="004C4DDE"/>
    <w:rsid w:val="004C6AED"/>
    <w:rsid w:val="004C6FFA"/>
    <w:rsid w:val="004D1BDC"/>
    <w:rsid w:val="004D4AED"/>
    <w:rsid w:val="004D7D86"/>
    <w:rsid w:val="004E3F47"/>
    <w:rsid w:val="004F063B"/>
    <w:rsid w:val="004F13FB"/>
    <w:rsid w:val="004F3FE3"/>
    <w:rsid w:val="004F57F1"/>
    <w:rsid w:val="004F64CC"/>
    <w:rsid w:val="004F793D"/>
    <w:rsid w:val="00500425"/>
    <w:rsid w:val="00500AED"/>
    <w:rsid w:val="005025E8"/>
    <w:rsid w:val="00503806"/>
    <w:rsid w:val="00504780"/>
    <w:rsid w:val="005059EC"/>
    <w:rsid w:val="00511544"/>
    <w:rsid w:val="00513E12"/>
    <w:rsid w:val="005174FC"/>
    <w:rsid w:val="00521EEA"/>
    <w:rsid w:val="005229A9"/>
    <w:rsid w:val="005229B7"/>
    <w:rsid w:val="005236E2"/>
    <w:rsid w:val="00523965"/>
    <w:rsid w:val="0052510A"/>
    <w:rsid w:val="005275CF"/>
    <w:rsid w:val="00530ED5"/>
    <w:rsid w:val="00530FE9"/>
    <w:rsid w:val="00534ED5"/>
    <w:rsid w:val="005363DC"/>
    <w:rsid w:val="00540188"/>
    <w:rsid w:val="0054088F"/>
    <w:rsid w:val="00540DC1"/>
    <w:rsid w:val="0054207D"/>
    <w:rsid w:val="00545BAF"/>
    <w:rsid w:val="005460DD"/>
    <w:rsid w:val="00546D2D"/>
    <w:rsid w:val="0055062B"/>
    <w:rsid w:val="0055157E"/>
    <w:rsid w:val="005541E6"/>
    <w:rsid w:val="00556CA7"/>
    <w:rsid w:val="00557257"/>
    <w:rsid w:val="00563585"/>
    <w:rsid w:val="00563C16"/>
    <w:rsid w:val="00564469"/>
    <w:rsid w:val="005660D8"/>
    <w:rsid w:val="00566527"/>
    <w:rsid w:val="00570E76"/>
    <w:rsid w:val="00573EF6"/>
    <w:rsid w:val="00574C20"/>
    <w:rsid w:val="00577559"/>
    <w:rsid w:val="00581A59"/>
    <w:rsid w:val="005845EA"/>
    <w:rsid w:val="0059012E"/>
    <w:rsid w:val="005910FB"/>
    <w:rsid w:val="0059110F"/>
    <w:rsid w:val="0059315A"/>
    <w:rsid w:val="00593187"/>
    <w:rsid w:val="00596E3B"/>
    <w:rsid w:val="00597AA2"/>
    <w:rsid w:val="005A0C1A"/>
    <w:rsid w:val="005A1B5A"/>
    <w:rsid w:val="005A2CB5"/>
    <w:rsid w:val="005A4295"/>
    <w:rsid w:val="005A6225"/>
    <w:rsid w:val="005B27CF"/>
    <w:rsid w:val="005B3617"/>
    <w:rsid w:val="005B47D5"/>
    <w:rsid w:val="005B6461"/>
    <w:rsid w:val="005B762C"/>
    <w:rsid w:val="005B7B3C"/>
    <w:rsid w:val="005C0236"/>
    <w:rsid w:val="005C24BE"/>
    <w:rsid w:val="005C3B95"/>
    <w:rsid w:val="005D413A"/>
    <w:rsid w:val="005E6696"/>
    <w:rsid w:val="005F0892"/>
    <w:rsid w:val="005F13E8"/>
    <w:rsid w:val="005F1CDE"/>
    <w:rsid w:val="005F536B"/>
    <w:rsid w:val="005F58FC"/>
    <w:rsid w:val="006026BE"/>
    <w:rsid w:val="006031C1"/>
    <w:rsid w:val="006044C5"/>
    <w:rsid w:val="006051D7"/>
    <w:rsid w:val="006074EA"/>
    <w:rsid w:val="00607A28"/>
    <w:rsid w:val="00611207"/>
    <w:rsid w:val="00612F7A"/>
    <w:rsid w:val="0061407A"/>
    <w:rsid w:val="00615D5E"/>
    <w:rsid w:val="00615E04"/>
    <w:rsid w:val="00615E29"/>
    <w:rsid w:val="00615EF0"/>
    <w:rsid w:val="00616971"/>
    <w:rsid w:val="00620267"/>
    <w:rsid w:val="00623858"/>
    <w:rsid w:val="00623A66"/>
    <w:rsid w:val="006241F6"/>
    <w:rsid w:val="00625D0C"/>
    <w:rsid w:val="0062736F"/>
    <w:rsid w:val="006312B8"/>
    <w:rsid w:val="00631E3B"/>
    <w:rsid w:val="00637CBA"/>
    <w:rsid w:val="00643383"/>
    <w:rsid w:val="00643D1C"/>
    <w:rsid w:val="00645008"/>
    <w:rsid w:val="00645673"/>
    <w:rsid w:val="0064716B"/>
    <w:rsid w:val="00650F5A"/>
    <w:rsid w:val="0065173E"/>
    <w:rsid w:val="006524A9"/>
    <w:rsid w:val="00656055"/>
    <w:rsid w:val="00665E4C"/>
    <w:rsid w:val="006661F3"/>
    <w:rsid w:val="0066637D"/>
    <w:rsid w:val="00666F02"/>
    <w:rsid w:val="00666F90"/>
    <w:rsid w:val="006720B3"/>
    <w:rsid w:val="00672DD2"/>
    <w:rsid w:val="00675E94"/>
    <w:rsid w:val="006777BB"/>
    <w:rsid w:val="00680D34"/>
    <w:rsid w:val="00686372"/>
    <w:rsid w:val="00686DA4"/>
    <w:rsid w:val="00687FB6"/>
    <w:rsid w:val="00691FF9"/>
    <w:rsid w:val="006930A2"/>
    <w:rsid w:val="00693716"/>
    <w:rsid w:val="00693775"/>
    <w:rsid w:val="00694A8C"/>
    <w:rsid w:val="00694C04"/>
    <w:rsid w:val="00694E7B"/>
    <w:rsid w:val="00695653"/>
    <w:rsid w:val="00697516"/>
    <w:rsid w:val="006A06FC"/>
    <w:rsid w:val="006A6C93"/>
    <w:rsid w:val="006C14B5"/>
    <w:rsid w:val="006C67B5"/>
    <w:rsid w:val="006C6C47"/>
    <w:rsid w:val="006D23AD"/>
    <w:rsid w:val="006D55A2"/>
    <w:rsid w:val="006E2BCE"/>
    <w:rsid w:val="006E30BB"/>
    <w:rsid w:val="006E31C0"/>
    <w:rsid w:val="006F2B70"/>
    <w:rsid w:val="006F5D75"/>
    <w:rsid w:val="006F6397"/>
    <w:rsid w:val="006F6B69"/>
    <w:rsid w:val="00703551"/>
    <w:rsid w:val="007041B8"/>
    <w:rsid w:val="00705374"/>
    <w:rsid w:val="00706F93"/>
    <w:rsid w:val="0071733D"/>
    <w:rsid w:val="00721A18"/>
    <w:rsid w:val="00722D78"/>
    <w:rsid w:val="0073014F"/>
    <w:rsid w:val="00733B9E"/>
    <w:rsid w:val="0073518A"/>
    <w:rsid w:val="0074170B"/>
    <w:rsid w:val="00742854"/>
    <w:rsid w:val="00743985"/>
    <w:rsid w:val="00743BC7"/>
    <w:rsid w:val="007515C4"/>
    <w:rsid w:val="0075180F"/>
    <w:rsid w:val="0075534C"/>
    <w:rsid w:val="007554EA"/>
    <w:rsid w:val="007577AA"/>
    <w:rsid w:val="00761F07"/>
    <w:rsid w:val="00773C82"/>
    <w:rsid w:val="00775D7E"/>
    <w:rsid w:val="00777165"/>
    <w:rsid w:val="007776F2"/>
    <w:rsid w:val="00784061"/>
    <w:rsid w:val="0078452D"/>
    <w:rsid w:val="0078495C"/>
    <w:rsid w:val="00784A8A"/>
    <w:rsid w:val="00784C73"/>
    <w:rsid w:val="0079290F"/>
    <w:rsid w:val="00792DED"/>
    <w:rsid w:val="00793811"/>
    <w:rsid w:val="00794AE9"/>
    <w:rsid w:val="00795A07"/>
    <w:rsid w:val="00796CF6"/>
    <w:rsid w:val="007A2BD4"/>
    <w:rsid w:val="007A4DBE"/>
    <w:rsid w:val="007A6AFD"/>
    <w:rsid w:val="007B0CBC"/>
    <w:rsid w:val="007B287A"/>
    <w:rsid w:val="007B4B38"/>
    <w:rsid w:val="007B4D02"/>
    <w:rsid w:val="007C2690"/>
    <w:rsid w:val="007D0EDC"/>
    <w:rsid w:val="007D395F"/>
    <w:rsid w:val="007D4635"/>
    <w:rsid w:val="007D466E"/>
    <w:rsid w:val="007D590E"/>
    <w:rsid w:val="007E3960"/>
    <w:rsid w:val="007E4B1D"/>
    <w:rsid w:val="007E63F8"/>
    <w:rsid w:val="007E6ED7"/>
    <w:rsid w:val="007F0257"/>
    <w:rsid w:val="007F1127"/>
    <w:rsid w:val="007F129A"/>
    <w:rsid w:val="007F193F"/>
    <w:rsid w:val="007F20C6"/>
    <w:rsid w:val="007F2375"/>
    <w:rsid w:val="007F43CE"/>
    <w:rsid w:val="007F7A08"/>
    <w:rsid w:val="008004AF"/>
    <w:rsid w:val="00801322"/>
    <w:rsid w:val="0080141F"/>
    <w:rsid w:val="00806356"/>
    <w:rsid w:val="00806E7A"/>
    <w:rsid w:val="00810E88"/>
    <w:rsid w:val="00811A18"/>
    <w:rsid w:val="00813928"/>
    <w:rsid w:val="008258EB"/>
    <w:rsid w:val="00826184"/>
    <w:rsid w:val="00827AD1"/>
    <w:rsid w:val="008328FB"/>
    <w:rsid w:val="00833BC0"/>
    <w:rsid w:val="00835D5B"/>
    <w:rsid w:val="008369D2"/>
    <w:rsid w:val="00840CA0"/>
    <w:rsid w:val="00843570"/>
    <w:rsid w:val="00843BC2"/>
    <w:rsid w:val="00844FF6"/>
    <w:rsid w:val="008545DD"/>
    <w:rsid w:val="008621BC"/>
    <w:rsid w:val="0086381D"/>
    <w:rsid w:val="00864244"/>
    <w:rsid w:val="008664B0"/>
    <w:rsid w:val="00867552"/>
    <w:rsid w:val="00870B2C"/>
    <w:rsid w:val="008722E3"/>
    <w:rsid w:val="008757F9"/>
    <w:rsid w:val="008760BF"/>
    <w:rsid w:val="008810A3"/>
    <w:rsid w:val="00883C1B"/>
    <w:rsid w:val="00887989"/>
    <w:rsid w:val="00890F3A"/>
    <w:rsid w:val="00892678"/>
    <w:rsid w:val="00892E73"/>
    <w:rsid w:val="008963CA"/>
    <w:rsid w:val="00896516"/>
    <w:rsid w:val="008A0960"/>
    <w:rsid w:val="008A260B"/>
    <w:rsid w:val="008A334D"/>
    <w:rsid w:val="008A3CB2"/>
    <w:rsid w:val="008A5815"/>
    <w:rsid w:val="008A6BF8"/>
    <w:rsid w:val="008B00F7"/>
    <w:rsid w:val="008B270E"/>
    <w:rsid w:val="008B37DD"/>
    <w:rsid w:val="008B55B4"/>
    <w:rsid w:val="008B5ED3"/>
    <w:rsid w:val="008B6A51"/>
    <w:rsid w:val="008C1058"/>
    <w:rsid w:val="008C4067"/>
    <w:rsid w:val="008C5A07"/>
    <w:rsid w:val="008D336F"/>
    <w:rsid w:val="008D5EC9"/>
    <w:rsid w:val="008D6AB4"/>
    <w:rsid w:val="008D6ADE"/>
    <w:rsid w:val="008E11FB"/>
    <w:rsid w:val="008E3757"/>
    <w:rsid w:val="008E6882"/>
    <w:rsid w:val="008F3691"/>
    <w:rsid w:val="008F5431"/>
    <w:rsid w:val="008F6EF6"/>
    <w:rsid w:val="0090206C"/>
    <w:rsid w:val="00902FE3"/>
    <w:rsid w:val="009038AA"/>
    <w:rsid w:val="0090430A"/>
    <w:rsid w:val="00904B2C"/>
    <w:rsid w:val="00906297"/>
    <w:rsid w:val="00906B79"/>
    <w:rsid w:val="00907642"/>
    <w:rsid w:val="00912592"/>
    <w:rsid w:val="00912937"/>
    <w:rsid w:val="009153BA"/>
    <w:rsid w:val="009156EB"/>
    <w:rsid w:val="009219C7"/>
    <w:rsid w:val="00923D7A"/>
    <w:rsid w:val="00924A49"/>
    <w:rsid w:val="009277B3"/>
    <w:rsid w:val="00932453"/>
    <w:rsid w:val="00940CE9"/>
    <w:rsid w:val="00945850"/>
    <w:rsid w:val="00953771"/>
    <w:rsid w:val="00955677"/>
    <w:rsid w:val="00955B92"/>
    <w:rsid w:val="00956F24"/>
    <w:rsid w:val="00957B1F"/>
    <w:rsid w:val="0096299A"/>
    <w:rsid w:val="0096653A"/>
    <w:rsid w:val="00966BB6"/>
    <w:rsid w:val="00971247"/>
    <w:rsid w:val="0097212B"/>
    <w:rsid w:val="0097234D"/>
    <w:rsid w:val="009769D4"/>
    <w:rsid w:val="00983B28"/>
    <w:rsid w:val="009845AE"/>
    <w:rsid w:val="00987F28"/>
    <w:rsid w:val="00990123"/>
    <w:rsid w:val="00994DEC"/>
    <w:rsid w:val="00995C42"/>
    <w:rsid w:val="009A01C2"/>
    <w:rsid w:val="009A4FFE"/>
    <w:rsid w:val="009A5586"/>
    <w:rsid w:val="009A60CC"/>
    <w:rsid w:val="009A72EE"/>
    <w:rsid w:val="009B1BD9"/>
    <w:rsid w:val="009B37A4"/>
    <w:rsid w:val="009B407F"/>
    <w:rsid w:val="009C4241"/>
    <w:rsid w:val="009C5134"/>
    <w:rsid w:val="009C6199"/>
    <w:rsid w:val="009C7563"/>
    <w:rsid w:val="009D2295"/>
    <w:rsid w:val="009D28C5"/>
    <w:rsid w:val="009D2ABF"/>
    <w:rsid w:val="009D32DE"/>
    <w:rsid w:val="009D7727"/>
    <w:rsid w:val="009E2DE1"/>
    <w:rsid w:val="009E3492"/>
    <w:rsid w:val="009F72EC"/>
    <w:rsid w:val="00A0002A"/>
    <w:rsid w:val="00A13FBB"/>
    <w:rsid w:val="00A14B3A"/>
    <w:rsid w:val="00A14DB2"/>
    <w:rsid w:val="00A16104"/>
    <w:rsid w:val="00A176F2"/>
    <w:rsid w:val="00A20E3C"/>
    <w:rsid w:val="00A230C0"/>
    <w:rsid w:val="00A3792D"/>
    <w:rsid w:val="00A40A26"/>
    <w:rsid w:val="00A41196"/>
    <w:rsid w:val="00A4318B"/>
    <w:rsid w:val="00A43B74"/>
    <w:rsid w:val="00A50281"/>
    <w:rsid w:val="00A50B33"/>
    <w:rsid w:val="00A535E9"/>
    <w:rsid w:val="00A54603"/>
    <w:rsid w:val="00A54FE2"/>
    <w:rsid w:val="00A5523B"/>
    <w:rsid w:val="00A552A9"/>
    <w:rsid w:val="00A60A6A"/>
    <w:rsid w:val="00A60DA4"/>
    <w:rsid w:val="00A6115C"/>
    <w:rsid w:val="00A617F8"/>
    <w:rsid w:val="00A61952"/>
    <w:rsid w:val="00A62420"/>
    <w:rsid w:val="00A62616"/>
    <w:rsid w:val="00A63CA0"/>
    <w:rsid w:val="00A76714"/>
    <w:rsid w:val="00A77670"/>
    <w:rsid w:val="00A83108"/>
    <w:rsid w:val="00A84036"/>
    <w:rsid w:val="00A847F3"/>
    <w:rsid w:val="00A86345"/>
    <w:rsid w:val="00A8682C"/>
    <w:rsid w:val="00A87B7D"/>
    <w:rsid w:val="00A91AB3"/>
    <w:rsid w:val="00A91FDC"/>
    <w:rsid w:val="00A925A0"/>
    <w:rsid w:val="00AA1A9C"/>
    <w:rsid w:val="00AA5D64"/>
    <w:rsid w:val="00AB1AF2"/>
    <w:rsid w:val="00AB1C06"/>
    <w:rsid w:val="00AB2439"/>
    <w:rsid w:val="00AB57F9"/>
    <w:rsid w:val="00AB59D0"/>
    <w:rsid w:val="00AB619B"/>
    <w:rsid w:val="00AB7ED6"/>
    <w:rsid w:val="00AC1F25"/>
    <w:rsid w:val="00AC2BAD"/>
    <w:rsid w:val="00AC682F"/>
    <w:rsid w:val="00AC6846"/>
    <w:rsid w:val="00AD1367"/>
    <w:rsid w:val="00AD1C82"/>
    <w:rsid w:val="00AD1F10"/>
    <w:rsid w:val="00AD35CC"/>
    <w:rsid w:val="00AE04A0"/>
    <w:rsid w:val="00AE0C55"/>
    <w:rsid w:val="00AE28C8"/>
    <w:rsid w:val="00AE2F2C"/>
    <w:rsid w:val="00AE3CB2"/>
    <w:rsid w:val="00AE556B"/>
    <w:rsid w:val="00AE7178"/>
    <w:rsid w:val="00AF0FBD"/>
    <w:rsid w:val="00AF1CDD"/>
    <w:rsid w:val="00AF2FC2"/>
    <w:rsid w:val="00AF388A"/>
    <w:rsid w:val="00AF4197"/>
    <w:rsid w:val="00AF5004"/>
    <w:rsid w:val="00AF5A8A"/>
    <w:rsid w:val="00AF5E48"/>
    <w:rsid w:val="00AF613A"/>
    <w:rsid w:val="00AF6343"/>
    <w:rsid w:val="00B05ED9"/>
    <w:rsid w:val="00B0712B"/>
    <w:rsid w:val="00B07526"/>
    <w:rsid w:val="00B111E9"/>
    <w:rsid w:val="00B1175D"/>
    <w:rsid w:val="00B11E33"/>
    <w:rsid w:val="00B13E3B"/>
    <w:rsid w:val="00B162A7"/>
    <w:rsid w:val="00B17E98"/>
    <w:rsid w:val="00B22B01"/>
    <w:rsid w:val="00B22CC4"/>
    <w:rsid w:val="00B3153E"/>
    <w:rsid w:val="00B3186C"/>
    <w:rsid w:val="00B33574"/>
    <w:rsid w:val="00B337AB"/>
    <w:rsid w:val="00B33F4E"/>
    <w:rsid w:val="00B3528D"/>
    <w:rsid w:val="00B37C4E"/>
    <w:rsid w:val="00B47C1E"/>
    <w:rsid w:val="00B52A08"/>
    <w:rsid w:val="00B52F57"/>
    <w:rsid w:val="00B54E00"/>
    <w:rsid w:val="00B5501F"/>
    <w:rsid w:val="00B57303"/>
    <w:rsid w:val="00B6511A"/>
    <w:rsid w:val="00B65D04"/>
    <w:rsid w:val="00B66354"/>
    <w:rsid w:val="00B663B5"/>
    <w:rsid w:val="00B66FB1"/>
    <w:rsid w:val="00B7524A"/>
    <w:rsid w:val="00B77EC2"/>
    <w:rsid w:val="00B80322"/>
    <w:rsid w:val="00B813D4"/>
    <w:rsid w:val="00B81650"/>
    <w:rsid w:val="00B841BB"/>
    <w:rsid w:val="00B871D6"/>
    <w:rsid w:val="00B8779E"/>
    <w:rsid w:val="00B92A0E"/>
    <w:rsid w:val="00B93E72"/>
    <w:rsid w:val="00B94D6A"/>
    <w:rsid w:val="00B96057"/>
    <w:rsid w:val="00BA0E09"/>
    <w:rsid w:val="00BB0DC0"/>
    <w:rsid w:val="00BB2D36"/>
    <w:rsid w:val="00BB63D2"/>
    <w:rsid w:val="00BB78FD"/>
    <w:rsid w:val="00BC1760"/>
    <w:rsid w:val="00BC4D9C"/>
    <w:rsid w:val="00BC5961"/>
    <w:rsid w:val="00BC59C5"/>
    <w:rsid w:val="00BC5ADA"/>
    <w:rsid w:val="00BD466A"/>
    <w:rsid w:val="00BD5F6F"/>
    <w:rsid w:val="00BD6752"/>
    <w:rsid w:val="00BD694D"/>
    <w:rsid w:val="00BD69BE"/>
    <w:rsid w:val="00BD786E"/>
    <w:rsid w:val="00BD7EAB"/>
    <w:rsid w:val="00BE0047"/>
    <w:rsid w:val="00BE0B7C"/>
    <w:rsid w:val="00BE1ED0"/>
    <w:rsid w:val="00BE3E4E"/>
    <w:rsid w:val="00BE57B1"/>
    <w:rsid w:val="00BE57DB"/>
    <w:rsid w:val="00BF0BE3"/>
    <w:rsid w:val="00BF0FF6"/>
    <w:rsid w:val="00BF2481"/>
    <w:rsid w:val="00BF3620"/>
    <w:rsid w:val="00BF3D1C"/>
    <w:rsid w:val="00BF42DD"/>
    <w:rsid w:val="00BF5C90"/>
    <w:rsid w:val="00BF6B35"/>
    <w:rsid w:val="00BF7006"/>
    <w:rsid w:val="00C004C2"/>
    <w:rsid w:val="00C008FB"/>
    <w:rsid w:val="00C07D87"/>
    <w:rsid w:val="00C1174E"/>
    <w:rsid w:val="00C14EDB"/>
    <w:rsid w:val="00C1708E"/>
    <w:rsid w:val="00C20EF0"/>
    <w:rsid w:val="00C22EA3"/>
    <w:rsid w:val="00C270D0"/>
    <w:rsid w:val="00C272BA"/>
    <w:rsid w:val="00C31C1D"/>
    <w:rsid w:val="00C32384"/>
    <w:rsid w:val="00C354C5"/>
    <w:rsid w:val="00C370F9"/>
    <w:rsid w:val="00C450D2"/>
    <w:rsid w:val="00C50F61"/>
    <w:rsid w:val="00C52A77"/>
    <w:rsid w:val="00C52D5C"/>
    <w:rsid w:val="00C56E88"/>
    <w:rsid w:val="00C61F59"/>
    <w:rsid w:val="00C66492"/>
    <w:rsid w:val="00C66D1B"/>
    <w:rsid w:val="00C72983"/>
    <w:rsid w:val="00C72CC1"/>
    <w:rsid w:val="00C77DC8"/>
    <w:rsid w:val="00C84AF3"/>
    <w:rsid w:val="00C8581A"/>
    <w:rsid w:val="00C85966"/>
    <w:rsid w:val="00C87D06"/>
    <w:rsid w:val="00C90196"/>
    <w:rsid w:val="00C907AA"/>
    <w:rsid w:val="00C91073"/>
    <w:rsid w:val="00C92146"/>
    <w:rsid w:val="00C940E7"/>
    <w:rsid w:val="00C96151"/>
    <w:rsid w:val="00C96679"/>
    <w:rsid w:val="00CA2814"/>
    <w:rsid w:val="00CA5566"/>
    <w:rsid w:val="00CA70C1"/>
    <w:rsid w:val="00CB4358"/>
    <w:rsid w:val="00CB484A"/>
    <w:rsid w:val="00CB4BB8"/>
    <w:rsid w:val="00CB64DB"/>
    <w:rsid w:val="00CB6998"/>
    <w:rsid w:val="00CB71AB"/>
    <w:rsid w:val="00CC07B9"/>
    <w:rsid w:val="00CC132C"/>
    <w:rsid w:val="00CC1FCD"/>
    <w:rsid w:val="00CC3F10"/>
    <w:rsid w:val="00CD0692"/>
    <w:rsid w:val="00CD13CE"/>
    <w:rsid w:val="00CD14E4"/>
    <w:rsid w:val="00CD40E2"/>
    <w:rsid w:val="00CE2E83"/>
    <w:rsid w:val="00CE4150"/>
    <w:rsid w:val="00CF1163"/>
    <w:rsid w:val="00CF5593"/>
    <w:rsid w:val="00CF5F83"/>
    <w:rsid w:val="00CF71D3"/>
    <w:rsid w:val="00CF750D"/>
    <w:rsid w:val="00D01E36"/>
    <w:rsid w:val="00D06CE5"/>
    <w:rsid w:val="00D127EC"/>
    <w:rsid w:val="00D14BB2"/>
    <w:rsid w:val="00D16CA8"/>
    <w:rsid w:val="00D17890"/>
    <w:rsid w:val="00D20B2A"/>
    <w:rsid w:val="00D2233E"/>
    <w:rsid w:val="00D234C1"/>
    <w:rsid w:val="00D23AD9"/>
    <w:rsid w:val="00D2595B"/>
    <w:rsid w:val="00D26AF9"/>
    <w:rsid w:val="00D302D5"/>
    <w:rsid w:val="00D30E7E"/>
    <w:rsid w:val="00D34C4C"/>
    <w:rsid w:val="00D35EFF"/>
    <w:rsid w:val="00D36B65"/>
    <w:rsid w:val="00D409F4"/>
    <w:rsid w:val="00D41FC1"/>
    <w:rsid w:val="00D46503"/>
    <w:rsid w:val="00D4674B"/>
    <w:rsid w:val="00D47BEA"/>
    <w:rsid w:val="00D47D8B"/>
    <w:rsid w:val="00D56F5C"/>
    <w:rsid w:val="00D57D59"/>
    <w:rsid w:val="00D619E6"/>
    <w:rsid w:val="00D65D57"/>
    <w:rsid w:val="00D65FF8"/>
    <w:rsid w:val="00D6656F"/>
    <w:rsid w:val="00D705A5"/>
    <w:rsid w:val="00D73768"/>
    <w:rsid w:val="00D73A79"/>
    <w:rsid w:val="00D74466"/>
    <w:rsid w:val="00D746E8"/>
    <w:rsid w:val="00D7476E"/>
    <w:rsid w:val="00D800B5"/>
    <w:rsid w:val="00D80A09"/>
    <w:rsid w:val="00D8430A"/>
    <w:rsid w:val="00D86224"/>
    <w:rsid w:val="00D91FF0"/>
    <w:rsid w:val="00D943A5"/>
    <w:rsid w:val="00D94E2C"/>
    <w:rsid w:val="00D95A64"/>
    <w:rsid w:val="00D95B97"/>
    <w:rsid w:val="00DA33E8"/>
    <w:rsid w:val="00DA43E3"/>
    <w:rsid w:val="00DB2E95"/>
    <w:rsid w:val="00DB4A94"/>
    <w:rsid w:val="00DB4AD7"/>
    <w:rsid w:val="00DC22D4"/>
    <w:rsid w:val="00DC61FD"/>
    <w:rsid w:val="00DC6F7C"/>
    <w:rsid w:val="00DC704A"/>
    <w:rsid w:val="00DD3FB5"/>
    <w:rsid w:val="00DD61A0"/>
    <w:rsid w:val="00DD6CB1"/>
    <w:rsid w:val="00DE0CFF"/>
    <w:rsid w:val="00DE5263"/>
    <w:rsid w:val="00DE763C"/>
    <w:rsid w:val="00DF6C3E"/>
    <w:rsid w:val="00DF78B9"/>
    <w:rsid w:val="00E038BA"/>
    <w:rsid w:val="00E04295"/>
    <w:rsid w:val="00E05AB4"/>
    <w:rsid w:val="00E077B7"/>
    <w:rsid w:val="00E07EE4"/>
    <w:rsid w:val="00E125F1"/>
    <w:rsid w:val="00E1783D"/>
    <w:rsid w:val="00E2189A"/>
    <w:rsid w:val="00E22C5C"/>
    <w:rsid w:val="00E24D7D"/>
    <w:rsid w:val="00E326B4"/>
    <w:rsid w:val="00E3301F"/>
    <w:rsid w:val="00E35590"/>
    <w:rsid w:val="00E37666"/>
    <w:rsid w:val="00E40C08"/>
    <w:rsid w:val="00E43905"/>
    <w:rsid w:val="00E4564B"/>
    <w:rsid w:val="00E474D8"/>
    <w:rsid w:val="00E47EB2"/>
    <w:rsid w:val="00E5050A"/>
    <w:rsid w:val="00E51FF2"/>
    <w:rsid w:val="00E54ABC"/>
    <w:rsid w:val="00E54B38"/>
    <w:rsid w:val="00E55C03"/>
    <w:rsid w:val="00E57799"/>
    <w:rsid w:val="00E64C84"/>
    <w:rsid w:val="00E65343"/>
    <w:rsid w:val="00E66835"/>
    <w:rsid w:val="00E746B2"/>
    <w:rsid w:val="00E76319"/>
    <w:rsid w:val="00E779C1"/>
    <w:rsid w:val="00E81C30"/>
    <w:rsid w:val="00E829B9"/>
    <w:rsid w:val="00E86E36"/>
    <w:rsid w:val="00E9248B"/>
    <w:rsid w:val="00E928EE"/>
    <w:rsid w:val="00E93E94"/>
    <w:rsid w:val="00EA31B3"/>
    <w:rsid w:val="00EA342B"/>
    <w:rsid w:val="00EB624D"/>
    <w:rsid w:val="00EB7085"/>
    <w:rsid w:val="00EC0EFB"/>
    <w:rsid w:val="00EC3119"/>
    <w:rsid w:val="00EC3B42"/>
    <w:rsid w:val="00EC3D09"/>
    <w:rsid w:val="00EC491F"/>
    <w:rsid w:val="00ED000A"/>
    <w:rsid w:val="00ED0133"/>
    <w:rsid w:val="00ED0415"/>
    <w:rsid w:val="00ED1C24"/>
    <w:rsid w:val="00ED323B"/>
    <w:rsid w:val="00ED5589"/>
    <w:rsid w:val="00ED7D14"/>
    <w:rsid w:val="00EE2C2C"/>
    <w:rsid w:val="00EE4255"/>
    <w:rsid w:val="00EE44E5"/>
    <w:rsid w:val="00EE5269"/>
    <w:rsid w:val="00EF0793"/>
    <w:rsid w:val="00EF28F5"/>
    <w:rsid w:val="00EF2B08"/>
    <w:rsid w:val="00EF549B"/>
    <w:rsid w:val="00EF5FE3"/>
    <w:rsid w:val="00EF61FD"/>
    <w:rsid w:val="00EF71C2"/>
    <w:rsid w:val="00EF7220"/>
    <w:rsid w:val="00F00BA8"/>
    <w:rsid w:val="00F0319B"/>
    <w:rsid w:val="00F03496"/>
    <w:rsid w:val="00F04B7A"/>
    <w:rsid w:val="00F0601B"/>
    <w:rsid w:val="00F0648B"/>
    <w:rsid w:val="00F1393A"/>
    <w:rsid w:val="00F1497C"/>
    <w:rsid w:val="00F156E9"/>
    <w:rsid w:val="00F15C63"/>
    <w:rsid w:val="00F24533"/>
    <w:rsid w:val="00F3298C"/>
    <w:rsid w:val="00F36382"/>
    <w:rsid w:val="00F3794A"/>
    <w:rsid w:val="00F40E10"/>
    <w:rsid w:val="00F426C1"/>
    <w:rsid w:val="00F541C1"/>
    <w:rsid w:val="00F6530A"/>
    <w:rsid w:val="00F67F2B"/>
    <w:rsid w:val="00F70FCC"/>
    <w:rsid w:val="00F736A0"/>
    <w:rsid w:val="00F76048"/>
    <w:rsid w:val="00F77E4B"/>
    <w:rsid w:val="00F8124F"/>
    <w:rsid w:val="00F814AD"/>
    <w:rsid w:val="00F82BCC"/>
    <w:rsid w:val="00F82FFC"/>
    <w:rsid w:val="00F84985"/>
    <w:rsid w:val="00F84C50"/>
    <w:rsid w:val="00F90D8E"/>
    <w:rsid w:val="00F92817"/>
    <w:rsid w:val="00F94F33"/>
    <w:rsid w:val="00F9530C"/>
    <w:rsid w:val="00F96075"/>
    <w:rsid w:val="00F96E45"/>
    <w:rsid w:val="00F971F7"/>
    <w:rsid w:val="00FA2BD9"/>
    <w:rsid w:val="00FA4E80"/>
    <w:rsid w:val="00FA4FD8"/>
    <w:rsid w:val="00FA75F3"/>
    <w:rsid w:val="00FB064D"/>
    <w:rsid w:val="00FB1DA7"/>
    <w:rsid w:val="00FB1EAA"/>
    <w:rsid w:val="00FB4D7B"/>
    <w:rsid w:val="00FC1868"/>
    <w:rsid w:val="00FC19E6"/>
    <w:rsid w:val="00FC2E99"/>
    <w:rsid w:val="00FC4C4E"/>
    <w:rsid w:val="00FD1E1C"/>
    <w:rsid w:val="00FD2420"/>
    <w:rsid w:val="00FD475C"/>
    <w:rsid w:val="00FD7C06"/>
    <w:rsid w:val="00FE0B0C"/>
    <w:rsid w:val="00FE3928"/>
    <w:rsid w:val="00FE3F5F"/>
    <w:rsid w:val="00FE4EB9"/>
    <w:rsid w:val="00FE6276"/>
    <w:rsid w:val="00FE645B"/>
    <w:rsid w:val="00FF064A"/>
    <w:rsid w:val="00FF6E4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7B10E6"/>
  <w15:docId w15:val="{123E520B-8231-4019-84F8-EC087EDE48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2C1DA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96E45"/>
    <w:pPr>
      <w:ind w:left="720"/>
      <w:contextualSpacing/>
    </w:pPr>
  </w:style>
  <w:style w:type="paragraph" w:styleId="NormalWeb">
    <w:name w:val="Normal (Web)"/>
    <w:basedOn w:val="Normal"/>
    <w:uiPriority w:val="99"/>
    <w:semiHidden/>
    <w:unhideWhenUsed/>
    <w:rsid w:val="00D6656F"/>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Hyperlink">
    <w:name w:val="Hyperlink"/>
    <w:basedOn w:val="DefaultParagraphFont"/>
    <w:uiPriority w:val="99"/>
    <w:unhideWhenUsed/>
    <w:rsid w:val="0014365F"/>
    <w:rPr>
      <w:color w:val="0000FF"/>
      <w:u w:val="single"/>
    </w:rPr>
  </w:style>
  <w:style w:type="table" w:styleId="TableGrid">
    <w:name w:val="Table Grid"/>
    <w:basedOn w:val="TableNormal"/>
    <w:uiPriority w:val="39"/>
    <w:rsid w:val="00D01E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B70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B7085"/>
    <w:rPr>
      <w:rFonts w:ascii="Tahoma" w:hAnsi="Tahoma" w:cs="Tahoma"/>
      <w:sz w:val="16"/>
      <w:szCs w:val="16"/>
    </w:rPr>
  </w:style>
  <w:style w:type="character" w:styleId="CommentReference">
    <w:name w:val="annotation reference"/>
    <w:basedOn w:val="DefaultParagraphFont"/>
    <w:uiPriority w:val="99"/>
    <w:semiHidden/>
    <w:unhideWhenUsed/>
    <w:rsid w:val="00B93E72"/>
    <w:rPr>
      <w:sz w:val="16"/>
      <w:szCs w:val="16"/>
    </w:rPr>
  </w:style>
  <w:style w:type="paragraph" w:styleId="CommentText">
    <w:name w:val="annotation text"/>
    <w:basedOn w:val="Normal"/>
    <w:link w:val="CommentTextChar"/>
    <w:uiPriority w:val="99"/>
    <w:semiHidden/>
    <w:unhideWhenUsed/>
    <w:rsid w:val="00B93E72"/>
    <w:pPr>
      <w:spacing w:line="240" w:lineRule="auto"/>
    </w:pPr>
    <w:rPr>
      <w:sz w:val="20"/>
      <w:szCs w:val="20"/>
    </w:rPr>
  </w:style>
  <w:style w:type="character" w:customStyle="1" w:styleId="CommentTextChar">
    <w:name w:val="Comment Text Char"/>
    <w:basedOn w:val="DefaultParagraphFont"/>
    <w:link w:val="CommentText"/>
    <w:uiPriority w:val="99"/>
    <w:semiHidden/>
    <w:rsid w:val="00B93E72"/>
    <w:rPr>
      <w:sz w:val="20"/>
      <w:szCs w:val="20"/>
    </w:rPr>
  </w:style>
  <w:style w:type="paragraph" w:styleId="CommentSubject">
    <w:name w:val="annotation subject"/>
    <w:basedOn w:val="CommentText"/>
    <w:next w:val="CommentText"/>
    <w:link w:val="CommentSubjectChar"/>
    <w:uiPriority w:val="99"/>
    <w:semiHidden/>
    <w:unhideWhenUsed/>
    <w:rsid w:val="00B93E72"/>
    <w:rPr>
      <w:b/>
      <w:bCs/>
    </w:rPr>
  </w:style>
  <w:style w:type="character" w:customStyle="1" w:styleId="CommentSubjectChar">
    <w:name w:val="Comment Subject Char"/>
    <w:basedOn w:val="CommentTextChar"/>
    <w:link w:val="CommentSubject"/>
    <w:uiPriority w:val="99"/>
    <w:semiHidden/>
    <w:rsid w:val="00B93E72"/>
    <w:rPr>
      <w:b/>
      <w:bCs/>
      <w:sz w:val="20"/>
      <w:szCs w:val="20"/>
    </w:rPr>
  </w:style>
  <w:style w:type="paragraph" w:styleId="Header">
    <w:name w:val="header"/>
    <w:basedOn w:val="Normal"/>
    <w:link w:val="HeaderChar"/>
    <w:uiPriority w:val="99"/>
    <w:unhideWhenUsed/>
    <w:rsid w:val="00E54B38"/>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B38"/>
  </w:style>
  <w:style w:type="paragraph" w:styleId="Footer">
    <w:name w:val="footer"/>
    <w:basedOn w:val="Normal"/>
    <w:link w:val="FooterChar"/>
    <w:uiPriority w:val="99"/>
    <w:unhideWhenUsed/>
    <w:rsid w:val="00E54B38"/>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B3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947496">
      <w:bodyDiv w:val="1"/>
      <w:marLeft w:val="0"/>
      <w:marRight w:val="0"/>
      <w:marTop w:val="0"/>
      <w:marBottom w:val="0"/>
      <w:divBdr>
        <w:top w:val="none" w:sz="0" w:space="0" w:color="auto"/>
        <w:left w:val="none" w:sz="0" w:space="0" w:color="auto"/>
        <w:bottom w:val="none" w:sz="0" w:space="0" w:color="auto"/>
        <w:right w:val="none" w:sz="0" w:space="0" w:color="auto"/>
      </w:divBdr>
    </w:div>
    <w:div w:id="15542781">
      <w:bodyDiv w:val="1"/>
      <w:marLeft w:val="0"/>
      <w:marRight w:val="0"/>
      <w:marTop w:val="0"/>
      <w:marBottom w:val="0"/>
      <w:divBdr>
        <w:top w:val="none" w:sz="0" w:space="0" w:color="auto"/>
        <w:left w:val="none" w:sz="0" w:space="0" w:color="auto"/>
        <w:bottom w:val="none" w:sz="0" w:space="0" w:color="auto"/>
        <w:right w:val="none" w:sz="0" w:space="0" w:color="auto"/>
      </w:divBdr>
    </w:div>
    <w:div w:id="30738112">
      <w:bodyDiv w:val="1"/>
      <w:marLeft w:val="0"/>
      <w:marRight w:val="0"/>
      <w:marTop w:val="0"/>
      <w:marBottom w:val="0"/>
      <w:divBdr>
        <w:top w:val="none" w:sz="0" w:space="0" w:color="auto"/>
        <w:left w:val="none" w:sz="0" w:space="0" w:color="auto"/>
        <w:bottom w:val="none" w:sz="0" w:space="0" w:color="auto"/>
        <w:right w:val="none" w:sz="0" w:space="0" w:color="auto"/>
      </w:divBdr>
    </w:div>
    <w:div w:id="31468598">
      <w:bodyDiv w:val="1"/>
      <w:marLeft w:val="0"/>
      <w:marRight w:val="0"/>
      <w:marTop w:val="0"/>
      <w:marBottom w:val="0"/>
      <w:divBdr>
        <w:top w:val="none" w:sz="0" w:space="0" w:color="auto"/>
        <w:left w:val="none" w:sz="0" w:space="0" w:color="auto"/>
        <w:bottom w:val="none" w:sz="0" w:space="0" w:color="auto"/>
        <w:right w:val="none" w:sz="0" w:space="0" w:color="auto"/>
      </w:divBdr>
    </w:div>
    <w:div w:id="48892828">
      <w:bodyDiv w:val="1"/>
      <w:marLeft w:val="0"/>
      <w:marRight w:val="0"/>
      <w:marTop w:val="0"/>
      <w:marBottom w:val="0"/>
      <w:divBdr>
        <w:top w:val="none" w:sz="0" w:space="0" w:color="auto"/>
        <w:left w:val="none" w:sz="0" w:space="0" w:color="auto"/>
        <w:bottom w:val="none" w:sz="0" w:space="0" w:color="auto"/>
        <w:right w:val="none" w:sz="0" w:space="0" w:color="auto"/>
      </w:divBdr>
    </w:div>
    <w:div w:id="72631698">
      <w:bodyDiv w:val="1"/>
      <w:marLeft w:val="0"/>
      <w:marRight w:val="0"/>
      <w:marTop w:val="0"/>
      <w:marBottom w:val="0"/>
      <w:divBdr>
        <w:top w:val="none" w:sz="0" w:space="0" w:color="auto"/>
        <w:left w:val="none" w:sz="0" w:space="0" w:color="auto"/>
        <w:bottom w:val="none" w:sz="0" w:space="0" w:color="auto"/>
        <w:right w:val="none" w:sz="0" w:space="0" w:color="auto"/>
      </w:divBdr>
    </w:div>
    <w:div w:id="96365644">
      <w:bodyDiv w:val="1"/>
      <w:marLeft w:val="0"/>
      <w:marRight w:val="0"/>
      <w:marTop w:val="0"/>
      <w:marBottom w:val="0"/>
      <w:divBdr>
        <w:top w:val="none" w:sz="0" w:space="0" w:color="auto"/>
        <w:left w:val="none" w:sz="0" w:space="0" w:color="auto"/>
        <w:bottom w:val="none" w:sz="0" w:space="0" w:color="auto"/>
        <w:right w:val="none" w:sz="0" w:space="0" w:color="auto"/>
      </w:divBdr>
    </w:div>
    <w:div w:id="107089108">
      <w:bodyDiv w:val="1"/>
      <w:marLeft w:val="0"/>
      <w:marRight w:val="0"/>
      <w:marTop w:val="0"/>
      <w:marBottom w:val="0"/>
      <w:divBdr>
        <w:top w:val="none" w:sz="0" w:space="0" w:color="auto"/>
        <w:left w:val="none" w:sz="0" w:space="0" w:color="auto"/>
        <w:bottom w:val="none" w:sz="0" w:space="0" w:color="auto"/>
        <w:right w:val="none" w:sz="0" w:space="0" w:color="auto"/>
      </w:divBdr>
    </w:div>
    <w:div w:id="139734090">
      <w:bodyDiv w:val="1"/>
      <w:marLeft w:val="0"/>
      <w:marRight w:val="0"/>
      <w:marTop w:val="0"/>
      <w:marBottom w:val="0"/>
      <w:divBdr>
        <w:top w:val="none" w:sz="0" w:space="0" w:color="auto"/>
        <w:left w:val="none" w:sz="0" w:space="0" w:color="auto"/>
        <w:bottom w:val="none" w:sz="0" w:space="0" w:color="auto"/>
        <w:right w:val="none" w:sz="0" w:space="0" w:color="auto"/>
      </w:divBdr>
    </w:div>
    <w:div w:id="145556995">
      <w:bodyDiv w:val="1"/>
      <w:marLeft w:val="0"/>
      <w:marRight w:val="0"/>
      <w:marTop w:val="0"/>
      <w:marBottom w:val="0"/>
      <w:divBdr>
        <w:top w:val="none" w:sz="0" w:space="0" w:color="auto"/>
        <w:left w:val="none" w:sz="0" w:space="0" w:color="auto"/>
        <w:bottom w:val="none" w:sz="0" w:space="0" w:color="auto"/>
        <w:right w:val="none" w:sz="0" w:space="0" w:color="auto"/>
      </w:divBdr>
    </w:div>
    <w:div w:id="146946190">
      <w:bodyDiv w:val="1"/>
      <w:marLeft w:val="0"/>
      <w:marRight w:val="0"/>
      <w:marTop w:val="0"/>
      <w:marBottom w:val="0"/>
      <w:divBdr>
        <w:top w:val="none" w:sz="0" w:space="0" w:color="auto"/>
        <w:left w:val="none" w:sz="0" w:space="0" w:color="auto"/>
        <w:bottom w:val="none" w:sz="0" w:space="0" w:color="auto"/>
        <w:right w:val="none" w:sz="0" w:space="0" w:color="auto"/>
      </w:divBdr>
    </w:div>
    <w:div w:id="154103515">
      <w:bodyDiv w:val="1"/>
      <w:marLeft w:val="0"/>
      <w:marRight w:val="0"/>
      <w:marTop w:val="0"/>
      <w:marBottom w:val="0"/>
      <w:divBdr>
        <w:top w:val="none" w:sz="0" w:space="0" w:color="auto"/>
        <w:left w:val="none" w:sz="0" w:space="0" w:color="auto"/>
        <w:bottom w:val="none" w:sz="0" w:space="0" w:color="auto"/>
        <w:right w:val="none" w:sz="0" w:space="0" w:color="auto"/>
      </w:divBdr>
    </w:div>
    <w:div w:id="173232508">
      <w:bodyDiv w:val="1"/>
      <w:marLeft w:val="0"/>
      <w:marRight w:val="0"/>
      <w:marTop w:val="0"/>
      <w:marBottom w:val="0"/>
      <w:divBdr>
        <w:top w:val="none" w:sz="0" w:space="0" w:color="auto"/>
        <w:left w:val="none" w:sz="0" w:space="0" w:color="auto"/>
        <w:bottom w:val="none" w:sz="0" w:space="0" w:color="auto"/>
        <w:right w:val="none" w:sz="0" w:space="0" w:color="auto"/>
      </w:divBdr>
    </w:div>
    <w:div w:id="186456543">
      <w:bodyDiv w:val="1"/>
      <w:marLeft w:val="0"/>
      <w:marRight w:val="0"/>
      <w:marTop w:val="0"/>
      <w:marBottom w:val="0"/>
      <w:divBdr>
        <w:top w:val="none" w:sz="0" w:space="0" w:color="auto"/>
        <w:left w:val="none" w:sz="0" w:space="0" w:color="auto"/>
        <w:bottom w:val="none" w:sz="0" w:space="0" w:color="auto"/>
        <w:right w:val="none" w:sz="0" w:space="0" w:color="auto"/>
      </w:divBdr>
    </w:div>
    <w:div w:id="193272501">
      <w:bodyDiv w:val="1"/>
      <w:marLeft w:val="0"/>
      <w:marRight w:val="0"/>
      <w:marTop w:val="0"/>
      <w:marBottom w:val="0"/>
      <w:divBdr>
        <w:top w:val="none" w:sz="0" w:space="0" w:color="auto"/>
        <w:left w:val="none" w:sz="0" w:space="0" w:color="auto"/>
        <w:bottom w:val="none" w:sz="0" w:space="0" w:color="auto"/>
        <w:right w:val="none" w:sz="0" w:space="0" w:color="auto"/>
      </w:divBdr>
    </w:div>
    <w:div w:id="257369317">
      <w:bodyDiv w:val="1"/>
      <w:marLeft w:val="0"/>
      <w:marRight w:val="0"/>
      <w:marTop w:val="0"/>
      <w:marBottom w:val="0"/>
      <w:divBdr>
        <w:top w:val="none" w:sz="0" w:space="0" w:color="auto"/>
        <w:left w:val="none" w:sz="0" w:space="0" w:color="auto"/>
        <w:bottom w:val="none" w:sz="0" w:space="0" w:color="auto"/>
        <w:right w:val="none" w:sz="0" w:space="0" w:color="auto"/>
      </w:divBdr>
    </w:div>
    <w:div w:id="268664193">
      <w:bodyDiv w:val="1"/>
      <w:marLeft w:val="0"/>
      <w:marRight w:val="0"/>
      <w:marTop w:val="0"/>
      <w:marBottom w:val="0"/>
      <w:divBdr>
        <w:top w:val="none" w:sz="0" w:space="0" w:color="auto"/>
        <w:left w:val="none" w:sz="0" w:space="0" w:color="auto"/>
        <w:bottom w:val="none" w:sz="0" w:space="0" w:color="auto"/>
        <w:right w:val="none" w:sz="0" w:space="0" w:color="auto"/>
      </w:divBdr>
    </w:div>
    <w:div w:id="286738059">
      <w:bodyDiv w:val="1"/>
      <w:marLeft w:val="0"/>
      <w:marRight w:val="0"/>
      <w:marTop w:val="0"/>
      <w:marBottom w:val="0"/>
      <w:divBdr>
        <w:top w:val="none" w:sz="0" w:space="0" w:color="auto"/>
        <w:left w:val="none" w:sz="0" w:space="0" w:color="auto"/>
        <w:bottom w:val="none" w:sz="0" w:space="0" w:color="auto"/>
        <w:right w:val="none" w:sz="0" w:space="0" w:color="auto"/>
      </w:divBdr>
    </w:div>
    <w:div w:id="292252021">
      <w:bodyDiv w:val="1"/>
      <w:marLeft w:val="0"/>
      <w:marRight w:val="0"/>
      <w:marTop w:val="0"/>
      <w:marBottom w:val="0"/>
      <w:divBdr>
        <w:top w:val="none" w:sz="0" w:space="0" w:color="auto"/>
        <w:left w:val="none" w:sz="0" w:space="0" w:color="auto"/>
        <w:bottom w:val="none" w:sz="0" w:space="0" w:color="auto"/>
        <w:right w:val="none" w:sz="0" w:space="0" w:color="auto"/>
      </w:divBdr>
    </w:div>
    <w:div w:id="319886778">
      <w:bodyDiv w:val="1"/>
      <w:marLeft w:val="0"/>
      <w:marRight w:val="0"/>
      <w:marTop w:val="0"/>
      <w:marBottom w:val="0"/>
      <w:divBdr>
        <w:top w:val="none" w:sz="0" w:space="0" w:color="auto"/>
        <w:left w:val="none" w:sz="0" w:space="0" w:color="auto"/>
        <w:bottom w:val="none" w:sz="0" w:space="0" w:color="auto"/>
        <w:right w:val="none" w:sz="0" w:space="0" w:color="auto"/>
      </w:divBdr>
    </w:div>
    <w:div w:id="326713949">
      <w:bodyDiv w:val="1"/>
      <w:marLeft w:val="0"/>
      <w:marRight w:val="0"/>
      <w:marTop w:val="0"/>
      <w:marBottom w:val="0"/>
      <w:divBdr>
        <w:top w:val="none" w:sz="0" w:space="0" w:color="auto"/>
        <w:left w:val="none" w:sz="0" w:space="0" w:color="auto"/>
        <w:bottom w:val="none" w:sz="0" w:space="0" w:color="auto"/>
        <w:right w:val="none" w:sz="0" w:space="0" w:color="auto"/>
      </w:divBdr>
    </w:div>
    <w:div w:id="375129872">
      <w:bodyDiv w:val="1"/>
      <w:marLeft w:val="0"/>
      <w:marRight w:val="0"/>
      <w:marTop w:val="0"/>
      <w:marBottom w:val="0"/>
      <w:divBdr>
        <w:top w:val="none" w:sz="0" w:space="0" w:color="auto"/>
        <w:left w:val="none" w:sz="0" w:space="0" w:color="auto"/>
        <w:bottom w:val="none" w:sz="0" w:space="0" w:color="auto"/>
        <w:right w:val="none" w:sz="0" w:space="0" w:color="auto"/>
      </w:divBdr>
    </w:div>
    <w:div w:id="434833678">
      <w:bodyDiv w:val="1"/>
      <w:marLeft w:val="0"/>
      <w:marRight w:val="0"/>
      <w:marTop w:val="0"/>
      <w:marBottom w:val="0"/>
      <w:divBdr>
        <w:top w:val="none" w:sz="0" w:space="0" w:color="auto"/>
        <w:left w:val="none" w:sz="0" w:space="0" w:color="auto"/>
        <w:bottom w:val="none" w:sz="0" w:space="0" w:color="auto"/>
        <w:right w:val="none" w:sz="0" w:space="0" w:color="auto"/>
      </w:divBdr>
    </w:div>
    <w:div w:id="470876656">
      <w:bodyDiv w:val="1"/>
      <w:marLeft w:val="0"/>
      <w:marRight w:val="0"/>
      <w:marTop w:val="0"/>
      <w:marBottom w:val="0"/>
      <w:divBdr>
        <w:top w:val="none" w:sz="0" w:space="0" w:color="auto"/>
        <w:left w:val="none" w:sz="0" w:space="0" w:color="auto"/>
        <w:bottom w:val="none" w:sz="0" w:space="0" w:color="auto"/>
        <w:right w:val="none" w:sz="0" w:space="0" w:color="auto"/>
      </w:divBdr>
    </w:div>
    <w:div w:id="534850829">
      <w:bodyDiv w:val="1"/>
      <w:marLeft w:val="0"/>
      <w:marRight w:val="0"/>
      <w:marTop w:val="0"/>
      <w:marBottom w:val="0"/>
      <w:divBdr>
        <w:top w:val="none" w:sz="0" w:space="0" w:color="auto"/>
        <w:left w:val="none" w:sz="0" w:space="0" w:color="auto"/>
        <w:bottom w:val="none" w:sz="0" w:space="0" w:color="auto"/>
        <w:right w:val="none" w:sz="0" w:space="0" w:color="auto"/>
      </w:divBdr>
    </w:div>
    <w:div w:id="552694668">
      <w:bodyDiv w:val="1"/>
      <w:marLeft w:val="0"/>
      <w:marRight w:val="0"/>
      <w:marTop w:val="0"/>
      <w:marBottom w:val="0"/>
      <w:divBdr>
        <w:top w:val="none" w:sz="0" w:space="0" w:color="auto"/>
        <w:left w:val="none" w:sz="0" w:space="0" w:color="auto"/>
        <w:bottom w:val="none" w:sz="0" w:space="0" w:color="auto"/>
        <w:right w:val="none" w:sz="0" w:space="0" w:color="auto"/>
      </w:divBdr>
    </w:div>
    <w:div w:id="579367707">
      <w:bodyDiv w:val="1"/>
      <w:marLeft w:val="0"/>
      <w:marRight w:val="0"/>
      <w:marTop w:val="0"/>
      <w:marBottom w:val="0"/>
      <w:divBdr>
        <w:top w:val="none" w:sz="0" w:space="0" w:color="auto"/>
        <w:left w:val="none" w:sz="0" w:space="0" w:color="auto"/>
        <w:bottom w:val="none" w:sz="0" w:space="0" w:color="auto"/>
        <w:right w:val="none" w:sz="0" w:space="0" w:color="auto"/>
      </w:divBdr>
    </w:div>
    <w:div w:id="593247764">
      <w:bodyDiv w:val="1"/>
      <w:marLeft w:val="0"/>
      <w:marRight w:val="0"/>
      <w:marTop w:val="0"/>
      <w:marBottom w:val="0"/>
      <w:divBdr>
        <w:top w:val="none" w:sz="0" w:space="0" w:color="auto"/>
        <w:left w:val="none" w:sz="0" w:space="0" w:color="auto"/>
        <w:bottom w:val="none" w:sz="0" w:space="0" w:color="auto"/>
        <w:right w:val="none" w:sz="0" w:space="0" w:color="auto"/>
      </w:divBdr>
    </w:div>
    <w:div w:id="612595924">
      <w:bodyDiv w:val="1"/>
      <w:marLeft w:val="0"/>
      <w:marRight w:val="0"/>
      <w:marTop w:val="0"/>
      <w:marBottom w:val="0"/>
      <w:divBdr>
        <w:top w:val="none" w:sz="0" w:space="0" w:color="auto"/>
        <w:left w:val="none" w:sz="0" w:space="0" w:color="auto"/>
        <w:bottom w:val="none" w:sz="0" w:space="0" w:color="auto"/>
        <w:right w:val="none" w:sz="0" w:space="0" w:color="auto"/>
      </w:divBdr>
    </w:div>
    <w:div w:id="624317604">
      <w:bodyDiv w:val="1"/>
      <w:marLeft w:val="0"/>
      <w:marRight w:val="0"/>
      <w:marTop w:val="0"/>
      <w:marBottom w:val="0"/>
      <w:divBdr>
        <w:top w:val="none" w:sz="0" w:space="0" w:color="auto"/>
        <w:left w:val="none" w:sz="0" w:space="0" w:color="auto"/>
        <w:bottom w:val="none" w:sz="0" w:space="0" w:color="auto"/>
        <w:right w:val="none" w:sz="0" w:space="0" w:color="auto"/>
      </w:divBdr>
    </w:div>
    <w:div w:id="662244216">
      <w:bodyDiv w:val="1"/>
      <w:marLeft w:val="0"/>
      <w:marRight w:val="0"/>
      <w:marTop w:val="0"/>
      <w:marBottom w:val="0"/>
      <w:divBdr>
        <w:top w:val="none" w:sz="0" w:space="0" w:color="auto"/>
        <w:left w:val="none" w:sz="0" w:space="0" w:color="auto"/>
        <w:bottom w:val="none" w:sz="0" w:space="0" w:color="auto"/>
        <w:right w:val="none" w:sz="0" w:space="0" w:color="auto"/>
      </w:divBdr>
    </w:div>
    <w:div w:id="664475098">
      <w:bodyDiv w:val="1"/>
      <w:marLeft w:val="0"/>
      <w:marRight w:val="0"/>
      <w:marTop w:val="0"/>
      <w:marBottom w:val="0"/>
      <w:divBdr>
        <w:top w:val="none" w:sz="0" w:space="0" w:color="auto"/>
        <w:left w:val="none" w:sz="0" w:space="0" w:color="auto"/>
        <w:bottom w:val="none" w:sz="0" w:space="0" w:color="auto"/>
        <w:right w:val="none" w:sz="0" w:space="0" w:color="auto"/>
      </w:divBdr>
    </w:div>
    <w:div w:id="738283284">
      <w:bodyDiv w:val="1"/>
      <w:marLeft w:val="0"/>
      <w:marRight w:val="0"/>
      <w:marTop w:val="0"/>
      <w:marBottom w:val="0"/>
      <w:divBdr>
        <w:top w:val="none" w:sz="0" w:space="0" w:color="auto"/>
        <w:left w:val="none" w:sz="0" w:space="0" w:color="auto"/>
        <w:bottom w:val="none" w:sz="0" w:space="0" w:color="auto"/>
        <w:right w:val="none" w:sz="0" w:space="0" w:color="auto"/>
      </w:divBdr>
    </w:div>
    <w:div w:id="739981819">
      <w:bodyDiv w:val="1"/>
      <w:marLeft w:val="0"/>
      <w:marRight w:val="0"/>
      <w:marTop w:val="0"/>
      <w:marBottom w:val="0"/>
      <w:divBdr>
        <w:top w:val="none" w:sz="0" w:space="0" w:color="auto"/>
        <w:left w:val="none" w:sz="0" w:space="0" w:color="auto"/>
        <w:bottom w:val="none" w:sz="0" w:space="0" w:color="auto"/>
        <w:right w:val="none" w:sz="0" w:space="0" w:color="auto"/>
      </w:divBdr>
    </w:div>
    <w:div w:id="750203472">
      <w:bodyDiv w:val="1"/>
      <w:marLeft w:val="0"/>
      <w:marRight w:val="0"/>
      <w:marTop w:val="0"/>
      <w:marBottom w:val="0"/>
      <w:divBdr>
        <w:top w:val="none" w:sz="0" w:space="0" w:color="auto"/>
        <w:left w:val="none" w:sz="0" w:space="0" w:color="auto"/>
        <w:bottom w:val="none" w:sz="0" w:space="0" w:color="auto"/>
        <w:right w:val="none" w:sz="0" w:space="0" w:color="auto"/>
      </w:divBdr>
    </w:div>
    <w:div w:id="780882295">
      <w:bodyDiv w:val="1"/>
      <w:marLeft w:val="0"/>
      <w:marRight w:val="0"/>
      <w:marTop w:val="0"/>
      <w:marBottom w:val="0"/>
      <w:divBdr>
        <w:top w:val="none" w:sz="0" w:space="0" w:color="auto"/>
        <w:left w:val="none" w:sz="0" w:space="0" w:color="auto"/>
        <w:bottom w:val="none" w:sz="0" w:space="0" w:color="auto"/>
        <w:right w:val="none" w:sz="0" w:space="0" w:color="auto"/>
      </w:divBdr>
    </w:div>
    <w:div w:id="792789856">
      <w:bodyDiv w:val="1"/>
      <w:marLeft w:val="0"/>
      <w:marRight w:val="0"/>
      <w:marTop w:val="0"/>
      <w:marBottom w:val="0"/>
      <w:divBdr>
        <w:top w:val="none" w:sz="0" w:space="0" w:color="auto"/>
        <w:left w:val="none" w:sz="0" w:space="0" w:color="auto"/>
        <w:bottom w:val="none" w:sz="0" w:space="0" w:color="auto"/>
        <w:right w:val="none" w:sz="0" w:space="0" w:color="auto"/>
      </w:divBdr>
    </w:div>
    <w:div w:id="811337093">
      <w:bodyDiv w:val="1"/>
      <w:marLeft w:val="0"/>
      <w:marRight w:val="0"/>
      <w:marTop w:val="0"/>
      <w:marBottom w:val="0"/>
      <w:divBdr>
        <w:top w:val="none" w:sz="0" w:space="0" w:color="auto"/>
        <w:left w:val="none" w:sz="0" w:space="0" w:color="auto"/>
        <w:bottom w:val="none" w:sz="0" w:space="0" w:color="auto"/>
        <w:right w:val="none" w:sz="0" w:space="0" w:color="auto"/>
      </w:divBdr>
    </w:div>
    <w:div w:id="971905945">
      <w:bodyDiv w:val="1"/>
      <w:marLeft w:val="0"/>
      <w:marRight w:val="0"/>
      <w:marTop w:val="0"/>
      <w:marBottom w:val="0"/>
      <w:divBdr>
        <w:top w:val="none" w:sz="0" w:space="0" w:color="auto"/>
        <w:left w:val="none" w:sz="0" w:space="0" w:color="auto"/>
        <w:bottom w:val="none" w:sz="0" w:space="0" w:color="auto"/>
        <w:right w:val="none" w:sz="0" w:space="0" w:color="auto"/>
      </w:divBdr>
    </w:div>
    <w:div w:id="1000811081">
      <w:bodyDiv w:val="1"/>
      <w:marLeft w:val="0"/>
      <w:marRight w:val="0"/>
      <w:marTop w:val="0"/>
      <w:marBottom w:val="0"/>
      <w:divBdr>
        <w:top w:val="none" w:sz="0" w:space="0" w:color="auto"/>
        <w:left w:val="none" w:sz="0" w:space="0" w:color="auto"/>
        <w:bottom w:val="none" w:sz="0" w:space="0" w:color="auto"/>
        <w:right w:val="none" w:sz="0" w:space="0" w:color="auto"/>
      </w:divBdr>
    </w:div>
    <w:div w:id="1025596388">
      <w:bodyDiv w:val="1"/>
      <w:marLeft w:val="0"/>
      <w:marRight w:val="0"/>
      <w:marTop w:val="0"/>
      <w:marBottom w:val="0"/>
      <w:divBdr>
        <w:top w:val="none" w:sz="0" w:space="0" w:color="auto"/>
        <w:left w:val="none" w:sz="0" w:space="0" w:color="auto"/>
        <w:bottom w:val="none" w:sz="0" w:space="0" w:color="auto"/>
        <w:right w:val="none" w:sz="0" w:space="0" w:color="auto"/>
      </w:divBdr>
    </w:div>
    <w:div w:id="1045906175">
      <w:bodyDiv w:val="1"/>
      <w:marLeft w:val="0"/>
      <w:marRight w:val="0"/>
      <w:marTop w:val="0"/>
      <w:marBottom w:val="0"/>
      <w:divBdr>
        <w:top w:val="none" w:sz="0" w:space="0" w:color="auto"/>
        <w:left w:val="none" w:sz="0" w:space="0" w:color="auto"/>
        <w:bottom w:val="none" w:sz="0" w:space="0" w:color="auto"/>
        <w:right w:val="none" w:sz="0" w:space="0" w:color="auto"/>
      </w:divBdr>
    </w:div>
    <w:div w:id="1061250976">
      <w:bodyDiv w:val="1"/>
      <w:marLeft w:val="0"/>
      <w:marRight w:val="0"/>
      <w:marTop w:val="0"/>
      <w:marBottom w:val="0"/>
      <w:divBdr>
        <w:top w:val="none" w:sz="0" w:space="0" w:color="auto"/>
        <w:left w:val="none" w:sz="0" w:space="0" w:color="auto"/>
        <w:bottom w:val="none" w:sz="0" w:space="0" w:color="auto"/>
        <w:right w:val="none" w:sz="0" w:space="0" w:color="auto"/>
      </w:divBdr>
    </w:div>
    <w:div w:id="1075128690">
      <w:bodyDiv w:val="1"/>
      <w:marLeft w:val="0"/>
      <w:marRight w:val="0"/>
      <w:marTop w:val="0"/>
      <w:marBottom w:val="0"/>
      <w:divBdr>
        <w:top w:val="none" w:sz="0" w:space="0" w:color="auto"/>
        <w:left w:val="none" w:sz="0" w:space="0" w:color="auto"/>
        <w:bottom w:val="none" w:sz="0" w:space="0" w:color="auto"/>
        <w:right w:val="none" w:sz="0" w:space="0" w:color="auto"/>
      </w:divBdr>
    </w:div>
    <w:div w:id="1083572399">
      <w:bodyDiv w:val="1"/>
      <w:marLeft w:val="0"/>
      <w:marRight w:val="0"/>
      <w:marTop w:val="0"/>
      <w:marBottom w:val="0"/>
      <w:divBdr>
        <w:top w:val="none" w:sz="0" w:space="0" w:color="auto"/>
        <w:left w:val="none" w:sz="0" w:space="0" w:color="auto"/>
        <w:bottom w:val="none" w:sz="0" w:space="0" w:color="auto"/>
        <w:right w:val="none" w:sz="0" w:space="0" w:color="auto"/>
      </w:divBdr>
    </w:div>
    <w:div w:id="1115372403">
      <w:bodyDiv w:val="1"/>
      <w:marLeft w:val="0"/>
      <w:marRight w:val="0"/>
      <w:marTop w:val="0"/>
      <w:marBottom w:val="0"/>
      <w:divBdr>
        <w:top w:val="none" w:sz="0" w:space="0" w:color="auto"/>
        <w:left w:val="none" w:sz="0" w:space="0" w:color="auto"/>
        <w:bottom w:val="none" w:sz="0" w:space="0" w:color="auto"/>
        <w:right w:val="none" w:sz="0" w:space="0" w:color="auto"/>
      </w:divBdr>
    </w:div>
    <w:div w:id="1128471672">
      <w:bodyDiv w:val="1"/>
      <w:marLeft w:val="0"/>
      <w:marRight w:val="0"/>
      <w:marTop w:val="0"/>
      <w:marBottom w:val="0"/>
      <w:divBdr>
        <w:top w:val="none" w:sz="0" w:space="0" w:color="auto"/>
        <w:left w:val="none" w:sz="0" w:space="0" w:color="auto"/>
        <w:bottom w:val="none" w:sz="0" w:space="0" w:color="auto"/>
        <w:right w:val="none" w:sz="0" w:space="0" w:color="auto"/>
      </w:divBdr>
    </w:div>
    <w:div w:id="1145511001">
      <w:bodyDiv w:val="1"/>
      <w:marLeft w:val="0"/>
      <w:marRight w:val="0"/>
      <w:marTop w:val="0"/>
      <w:marBottom w:val="0"/>
      <w:divBdr>
        <w:top w:val="none" w:sz="0" w:space="0" w:color="auto"/>
        <w:left w:val="none" w:sz="0" w:space="0" w:color="auto"/>
        <w:bottom w:val="none" w:sz="0" w:space="0" w:color="auto"/>
        <w:right w:val="none" w:sz="0" w:space="0" w:color="auto"/>
      </w:divBdr>
    </w:div>
    <w:div w:id="1154032590">
      <w:bodyDiv w:val="1"/>
      <w:marLeft w:val="0"/>
      <w:marRight w:val="0"/>
      <w:marTop w:val="0"/>
      <w:marBottom w:val="0"/>
      <w:divBdr>
        <w:top w:val="none" w:sz="0" w:space="0" w:color="auto"/>
        <w:left w:val="none" w:sz="0" w:space="0" w:color="auto"/>
        <w:bottom w:val="none" w:sz="0" w:space="0" w:color="auto"/>
        <w:right w:val="none" w:sz="0" w:space="0" w:color="auto"/>
      </w:divBdr>
    </w:div>
    <w:div w:id="1167331782">
      <w:bodyDiv w:val="1"/>
      <w:marLeft w:val="0"/>
      <w:marRight w:val="0"/>
      <w:marTop w:val="0"/>
      <w:marBottom w:val="0"/>
      <w:divBdr>
        <w:top w:val="none" w:sz="0" w:space="0" w:color="auto"/>
        <w:left w:val="none" w:sz="0" w:space="0" w:color="auto"/>
        <w:bottom w:val="none" w:sz="0" w:space="0" w:color="auto"/>
        <w:right w:val="none" w:sz="0" w:space="0" w:color="auto"/>
      </w:divBdr>
    </w:div>
    <w:div w:id="1168322458">
      <w:bodyDiv w:val="1"/>
      <w:marLeft w:val="0"/>
      <w:marRight w:val="0"/>
      <w:marTop w:val="0"/>
      <w:marBottom w:val="0"/>
      <w:divBdr>
        <w:top w:val="none" w:sz="0" w:space="0" w:color="auto"/>
        <w:left w:val="none" w:sz="0" w:space="0" w:color="auto"/>
        <w:bottom w:val="none" w:sz="0" w:space="0" w:color="auto"/>
        <w:right w:val="none" w:sz="0" w:space="0" w:color="auto"/>
      </w:divBdr>
    </w:div>
    <w:div w:id="1183669412">
      <w:bodyDiv w:val="1"/>
      <w:marLeft w:val="0"/>
      <w:marRight w:val="0"/>
      <w:marTop w:val="0"/>
      <w:marBottom w:val="0"/>
      <w:divBdr>
        <w:top w:val="none" w:sz="0" w:space="0" w:color="auto"/>
        <w:left w:val="none" w:sz="0" w:space="0" w:color="auto"/>
        <w:bottom w:val="none" w:sz="0" w:space="0" w:color="auto"/>
        <w:right w:val="none" w:sz="0" w:space="0" w:color="auto"/>
      </w:divBdr>
    </w:div>
    <w:div w:id="1276137483">
      <w:bodyDiv w:val="1"/>
      <w:marLeft w:val="0"/>
      <w:marRight w:val="0"/>
      <w:marTop w:val="0"/>
      <w:marBottom w:val="0"/>
      <w:divBdr>
        <w:top w:val="none" w:sz="0" w:space="0" w:color="auto"/>
        <w:left w:val="none" w:sz="0" w:space="0" w:color="auto"/>
        <w:bottom w:val="none" w:sz="0" w:space="0" w:color="auto"/>
        <w:right w:val="none" w:sz="0" w:space="0" w:color="auto"/>
      </w:divBdr>
    </w:div>
    <w:div w:id="1284844489">
      <w:bodyDiv w:val="1"/>
      <w:marLeft w:val="0"/>
      <w:marRight w:val="0"/>
      <w:marTop w:val="0"/>
      <w:marBottom w:val="0"/>
      <w:divBdr>
        <w:top w:val="none" w:sz="0" w:space="0" w:color="auto"/>
        <w:left w:val="none" w:sz="0" w:space="0" w:color="auto"/>
        <w:bottom w:val="none" w:sz="0" w:space="0" w:color="auto"/>
        <w:right w:val="none" w:sz="0" w:space="0" w:color="auto"/>
      </w:divBdr>
    </w:div>
    <w:div w:id="1286040935">
      <w:bodyDiv w:val="1"/>
      <w:marLeft w:val="0"/>
      <w:marRight w:val="0"/>
      <w:marTop w:val="0"/>
      <w:marBottom w:val="0"/>
      <w:divBdr>
        <w:top w:val="none" w:sz="0" w:space="0" w:color="auto"/>
        <w:left w:val="none" w:sz="0" w:space="0" w:color="auto"/>
        <w:bottom w:val="none" w:sz="0" w:space="0" w:color="auto"/>
        <w:right w:val="none" w:sz="0" w:space="0" w:color="auto"/>
      </w:divBdr>
    </w:div>
    <w:div w:id="1293366230">
      <w:bodyDiv w:val="1"/>
      <w:marLeft w:val="0"/>
      <w:marRight w:val="0"/>
      <w:marTop w:val="0"/>
      <w:marBottom w:val="0"/>
      <w:divBdr>
        <w:top w:val="none" w:sz="0" w:space="0" w:color="auto"/>
        <w:left w:val="none" w:sz="0" w:space="0" w:color="auto"/>
        <w:bottom w:val="none" w:sz="0" w:space="0" w:color="auto"/>
        <w:right w:val="none" w:sz="0" w:space="0" w:color="auto"/>
      </w:divBdr>
    </w:div>
    <w:div w:id="1335449924">
      <w:bodyDiv w:val="1"/>
      <w:marLeft w:val="0"/>
      <w:marRight w:val="0"/>
      <w:marTop w:val="0"/>
      <w:marBottom w:val="0"/>
      <w:divBdr>
        <w:top w:val="none" w:sz="0" w:space="0" w:color="auto"/>
        <w:left w:val="none" w:sz="0" w:space="0" w:color="auto"/>
        <w:bottom w:val="none" w:sz="0" w:space="0" w:color="auto"/>
        <w:right w:val="none" w:sz="0" w:space="0" w:color="auto"/>
      </w:divBdr>
    </w:div>
    <w:div w:id="1336104745">
      <w:bodyDiv w:val="1"/>
      <w:marLeft w:val="0"/>
      <w:marRight w:val="0"/>
      <w:marTop w:val="0"/>
      <w:marBottom w:val="0"/>
      <w:divBdr>
        <w:top w:val="none" w:sz="0" w:space="0" w:color="auto"/>
        <w:left w:val="none" w:sz="0" w:space="0" w:color="auto"/>
        <w:bottom w:val="none" w:sz="0" w:space="0" w:color="auto"/>
        <w:right w:val="none" w:sz="0" w:space="0" w:color="auto"/>
      </w:divBdr>
    </w:div>
    <w:div w:id="1340423183">
      <w:bodyDiv w:val="1"/>
      <w:marLeft w:val="0"/>
      <w:marRight w:val="0"/>
      <w:marTop w:val="0"/>
      <w:marBottom w:val="0"/>
      <w:divBdr>
        <w:top w:val="none" w:sz="0" w:space="0" w:color="auto"/>
        <w:left w:val="none" w:sz="0" w:space="0" w:color="auto"/>
        <w:bottom w:val="none" w:sz="0" w:space="0" w:color="auto"/>
        <w:right w:val="none" w:sz="0" w:space="0" w:color="auto"/>
      </w:divBdr>
    </w:div>
    <w:div w:id="1364137828">
      <w:bodyDiv w:val="1"/>
      <w:marLeft w:val="0"/>
      <w:marRight w:val="0"/>
      <w:marTop w:val="0"/>
      <w:marBottom w:val="0"/>
      <w:divBdr>
        <w:top w:val="none" w:sz="0" w:space="0" w:color="auto"/>
        <w:left w:val="none" w:sz="0" w:space="0" w:color="auto"/>
        <w:bottom w:val="none" w:sz="0" w:space="0" w:color="auto"/>
        <w:right w:val="none" w:sz="0" w:space="0" w:color="auto"/>
      </w:divBdr>
    </w:div>
    <w:div w:id="1385373095">
      <w:bodyDiv w:val="1"/>
      <w:marLeft w:val="0"/>
      <w:marRight w:val="0"/>
      <w:marTop w:val="0"/>
      <w:marBottom w:val="0"/>
      <w:divBdr>
        <w:top w:val="none" w:sz="0" w:space="0" w:color="auto"/>
        <w:left w:val="none" w:sz="0" w:space="0" w:color="auto"/>
        <w:bottom w:val="none" w:sz="0" w:space="0" w:color="auto"/>
        <w:right w:val="none" w:sz="0" w:space="0" w:color="auto"/>
      </w:divBdr>
    </w:div>
    <w:div w:id="1402798597">
      <w:bodyDiv w:val="1"/>
      <w:marLeft w:val="0"/>
      <w:marRight w:val="0"/>
      <w:marTop w:val="0"/>
      <w:marBottom w:val="0"/>
      <w:divBdr>
        <w:top w:val="none" w:sz="0" w:space="0" w:color="auto"/>
        <w:left w:val="none" w:sz="0" w:space="0" w:color="auto"/>
        <w:bottom w:val="none" w:sz="0" w:space="0" w:color="auto"/>
        <w:right w:val="none" w:sz="0" w:space="0" w:color="auto"/>
      </w:divBdr>
    </w:div>
    <w:div w:id="1410300868">
      <w:bodyDiv w:val="1"/>
      <w:marLeft w:val="0"/>
      <w:marRight w:val="0"/>
      <w:marTop w:val="0"/>
      <w:marBottom w:val="0"/>
      <w:divBdr>
        <w:top w:val="none" w:sz="0" w:space="0" w:color="auto"/>
        <w:left w:val="none" w:sz="0" w:space="0" w:color="auto"/>
        <w:bottom w:val="none" w:sz="0" w:space="0" w:color="auto"/>
        <w:right w:val="none" w:sz="0" w:space="0" w:color="auto"/>
      </w:divBdr>
    </w:div>
    <w:div w:id="1414280187">
      <w:bodyDiv w:val="1"/>
      <w:marLeft w:val="0"/>
      <w:marRight w:val="0"/>
      <w:marTop w:val="0"/>
      <w:marBottom w:val="0"/>
      <w:divBdr>
        <w:top w:val="none" w:sz="0" w:space="0" w:color="auto"/>
        <w:left w:val="none" w:sz="0" w:space="0" w:color="auto"/>
        <w:bottom w:val="none" w:sz="0" w:space="0" w:color="auto"/>
        <w:right w:val="none" w:sz="0" w:space="0" w:color="auto"/>
      </w:divBdr>
    </w:div>
    <w:div w:id="1431855894">
      <w:bodyDiv w:val="1"/>
      <w:marLeft w:val="0"/>
      <w:marRight w:val="0"/>
      <w:marTop w:val="0"/>
      <w:marBottom w:val="0"/>
      <w:divBdr>
        <w:top w:val="none" w:sz="0" w:space="0" w:color="auto"/>
        <w:left w:val="none" w:sz="0" w:space="0" w:color="auto"/>
        <w:bottom w:val="none" w:sz="0" w:space="0" w:color="auto"/>
        <w:right w:val="none" w:sz="0" w:space="0" w:color="auto"/>
      </w:divBdr>
    </w:div>
    <w:div w:id="1476528363">
      <w:bodyDiv w:val="1"/>
      <w:marLeft w:val="0"/>
      <w:marRight w:val="0"/>
      <w:marTop w:val="0"/>
      <w:marBottom w:val="0"/>
      <w:divBdr>
        <w:top w:val="none" w:sz="0" w:space="0" w:color="auto"/>
        <w:left w:val="none" w:sz="0" w:space="0" w:color="auto"/>
        <w:bottom w:val="none" w:sz="0" w:space="0" w:color="auto"/>
        <w:right w:val="none" w:sz="0" w:space="0" w:color="auto"/>
      </w:divBdr>
    </w:div>
    <w:div w:id="1491868376">
      <w:bodyDiv w:val="1"/>
      <w:marLeft w:val="0"/>
      <w:marRight w:val="0"/>
      <w:marTop w:val="0"/>
      <w:marBottom w:val="0"/>
      <w:divBdr>
        <w:top w:val="none" w:sz="0" w:space="0" w:color="auto"/>
        <w:left w:val="none" w:sz="0" w:space="0" w:color="auto"/>
        <w:bottom w:val="none" w:sz="0" w:space="0" w:color="auto"/>
        <w:right w:val="none" w:sz="0" w:space="0" w:color="auto"/>
      </w:divBdr>
    </w:div>
    <w:div w:id="1510102570">
      <w:bodyDiv w:val="1"/>
      <w:marLeft w:val="0"/>
      <w:marRight w:val="0"/>
      <w:marTop w:val="0"/>
      <w:marBottom w:val="0"/>
      <w:divBdr>
        <w:top w:val="none" w:sz="0" w:space="0" w:color="auto"/>
        <w:left w:val="none" w:sz="0" w:space="0" w:color="auto"/>
        <w:bottom w:val="none" w:sz="0" w:space="0" w:color="auto"/>
        <w:right w:val="none" w:sz="0" w:space="0" w:color="auto"/>
      </w:divBdr>
    </w:div>
    <w:div w:id="1523321077">
      <w:bodyDiv w:val="1"/>
      <w:marLeft w:val="0"/>
      <w:marRight w:val="0"/>
      <w:marTop w:val="0"/>
      <w:marBottom w:val="0"/>
      <w:divBdr>
        <w:top w:val="none" w:sz="0" w:space="0" w:color="auto"/>
        <w:left w:val="none" w:sz="0" w:space="0" w:color="auto"/>
        <w:bottom w:val="none" w:sz="0" w:space="0" w:color="auto"/>
        <w:right w:val="none" w:sz="0" w:space="0" w:color="auto"/>
      </w:divBdr>
    </w:div>
    <w:div w:id="1611931277">
      <w:bodyDiv w:val="1"/>
      <w:marLeft w:val="0"/>
      <w:marRight w:val="0"/>
      <w:marTop w:val="0"/>
      <w:marBottom w:val="0"/>
      <w:divBdr>
        <w:top w:val="none" w:sz="0" w:space="0" w:color="auto"/>
        <w:left w:val="none" w:sz="0" w:space="0" w:color="auto"/>
        <w:bottom w:val="none" w:sz="0" w:space="0" w:color="auto"/>
        <w:right w:val="none" w:sz="0" w:space="0" w:color="auto"/>
      </w:divBdr>
    </w:div>
    <w:div w:id="1612082191">
      <w:bodyDiv w:val="1"/>
      <w:marLeft w:val="0"/>
      <w:marRight w:val="0"/>
      <w:marTop w:val="0"/>
      <w:marBottom w:val="0"/>
      <w:divBdr>
        <w:top w:val="none" w:sz="0" w:space="0" w:color="auto"/>
        <w:left w:val="none" w:sz="0" w:space="0" w:color="auto"/>
        <w:bottom w:val="none" w:sz="0" w:space="0" w:color="auto"/>
        <w:right w:val="none" w:sz="0" w:space="0" w:color="auto"/>
      </w:divBdr>
    </w:div>
    <w:div w:id="1654093935">
      <w:bodyDiv w:val="1"/>
      <w:marLeft w:val="0"/>
      <w:marRight w:val="0"/>
      <w:marTop w:val="0"/>
      <w:marBottom w:val="0"/>
      <w:divBdr>
        <w:top w:val="none" w:sz="0" w:space="0" w:color="auto"/>
        <w:left w:val="none" w:sz="0" w:space="0" w:color="auto"/>
        <w:bottom w:val="none" w:sz="0" w:space="0" w:color="auto"/>
        <w:right w:val="none" w:sz="0" w:space="0" w:color="auto"/>
      </w:divBdr>
    </w:div>
    <w:div w:id="1678461033">
      <w:bodyDiv w:val="1"/>
      <w:marLeft w:val="0"/>
      <w:marRight w:val="0"/>
      <w:marTop w:val="0"/>
      <w:marBottom w:val="0"/>
      <w:divBdr>
        <w:top w:val="none" w:sz="0" w:space="0" w:color="auto"/>
        <w:left w:val="none" w:sz="0" w:space="0" w:color="auto"/>
        <w:bottom w:val="none" w:sz="0" w:space="0" w:color="auto"/>
        <w:right w:val="none" w:sz="0" w:space="0" w:color="auto"/>
      </w:divBdr>
    </w:div>
    <w:div w:id="1694770449">
      <w:bodyDiv w:val="1"/>
      <w:marLeft w:val="0"/>
      <w:marRight w:val="0"/>
      <w:marTop w:val="0"/>
      <w:marBottom w:val="0"/>
      <w:divBdr>
        <w:top w:val="none" w:sz="0" w:space="0" w:color="auto"/>
        <w:left w:val="none" w:sz="0" w:space="0" w:color="auto"/>
        <w:bottom w:val="none" w:sz="0" w:space="0" w:color="auto"/>
        <w:right w:val="none" w:sz="0" w:space="0" w:color="auto"/>
      </w:divBdr>
    </w:div>
    <w:div w:id="1741439996">
      <w:bodyDiv w:val="1"/>
      <w:marLeft w:val="0"/>
      <w:marRight w:val="0"/>
      <w:marTop w:val="0"/>
      <w:marBottom w:val="0"/>
      <w:divBdr>
        <w:top w:val="none" w:sz="0" w:space="0" w:color="auto"/>
        <w:left w:val="none" w:sz="0" w:space="0" w:color="auto"/>
        <w:bottom w:val="none" w:sz="0" w:space="0" w:color="auto"/>
        <w:right w:val="none" w:sz="0" w:space="0" w:color="auto"/>
      </w:divBdr>
    </w:div>
    <w:div w:id="1767000343">
      <w:bodyDiv w:val="1"/>
      <w:marLeft w:val="0"/>
      <w:marRight w:val="0"/>
      <w:marTop w:val="0"/>
      <w:marBottom w:val="0"/>
      <w:divBdr>
        <w:top w:val="none" w:sz="0" w:space="0" w:color="auto"/>
        <w:left w:val="none" w:sz="0" w:space="0" w:color="auto"/>
        <w:bottom w:val="none" w:sz="0" w:space="0" w:color="auto"/>
        <w:right w:val="none" w:sz="0" w:space="0" w:color="auto"/>
      </w:divBdr>
    </w:div>
    <w:div w:id="1777483155">
      <w:bodyDiv w:val="1"/>
      <w:marLeft w:val="0"/>
      <w:marRight w:val="0"/>
      <w:marTop w:val="0"/>
      <w:marBottom w:val="0"/>
      <w:divBdr>
        <w:top w:val="none" w:sz="0" w:space="0" w:color="auto"/>
        <w:left w:val="none" w:sz="0" w:space="0" w:color="auto"/>
        <w:bottom w:val="none" w:sz="0" w:space="0" w:color="auto"/>
        <w:right w:val="none" w:sz="0" w:space="0" w:color="auto"/>
      </w:divBdr>
    </w:div>
    <w:div w:id="1801410444">
      <w:bodyDiv w:val="1"/>
      <w:marLeft w:val="0"/>
      <w:marRight w:val="0"/>
      <w:marTop w:val="0"/>
      <w:marBottom w:val="0"/>
      <w:divBdr>
        <w:top w:val="none" w:sz="0" w:space="0" w:color="auto"/>
        <w:left w:val="none" w:sz="0" w:space="0" w:color="auto"/>
        <w:bottom w:val="none" w:sz="0" w:space="0" w:color="auto"/>
        <w:right w:val="none" w:sz="0" w:space="0" w:color="auto"/>
      </w:divBdr>
    </w:div>
    <w:div w:id="1803183539">
      <w:bodyDiv w:val="1"/>
      <w:marLeft w:val="0"/>
      <w:marRight w:val="0"/>
      <w:marTop w:val="0"/>
      <w:marBottom w:val="0"/>
      <w:divBdr>
        <w:top w:val="none" w:sz="0" w:space="0" w:color="auto"/>
        <w:left w:val="none" w:sz="0" w:space="0" w:color="auto"/>
        <w:bottom w:val="none" w:sz="0" w:space="0" w:color="auto"/>
        <w:right w:val="none" w:sz="0" w:space="0" w:color="auto"/>
      </w:divBdr>
    </w:div>
    <w:div w:id="1816605304">
      <w:bodyDiv w:val="1"/>
      <w:marLeft w:val="0"/>
      <w:marRight w:val="0"/>
      <w:marTop w:val="0"/>
      <w:marBottom w:val="0"/>
      <w:divBdr>
        <w:top w:val="none" w:sz="0" w:space="0" w:color="auto"/>
        <w:left w:val="none" w:sz="0" w:space="0" w:color="auto"/>
        <w:bottom w:val="none" w:sz="0" w:space="0" w:color="auto"/>
        <w:right w:val="none" w:sz="0" w:space="0" w:color="auto"/>
      </w:divBdr>
    </w:div>
    <w:div w:id="1823497695">
      <w:bodyDiv w:val="1"/>
      <w:marLeft w:val="0"/>
      <w:marRight w:val="0"/>
      <w:marTop w:val="0"/>
      <w:marBottom w:val="0"/>
      <w:divBdr>
        <w:top w:val="none" w:sz="0" w:space="0" w:color="auto"/>
        <w:left w:val="none" w:sz="0" w:space="0" w:color="auto"/>
        <w:bottom w:val="none" w:sz="0" w:space="0" w:color="auto"/>
        <w:right w:val="none" w:sz="0" w:space="0" w:color="auto"/>
      </w:divBdr>
    </w:div>
    <w:div w:id="1824158880">
      <w:bodyDiv w:val="1"/>
      <w:marLeft w:val="0"/>
      <w:marRight w:val="0"/>
      <w:marTop w:val="0"/>
      <w:marBottom w:val="0"/>
      <w:divBdr>
        <w:top w:val="none" w:sz="0" w:space="0" w:color="auto"/>
        <w:left w:val="none" w:sz="0" w:space="0" w:color="auto"/>
        <w:bottom w:val="none" w:sz="0" w:space="0" w:color="auto"/>
        <w:right w:val="none" w:sz="0" w:space="0" w:color="auto"/>
      </w:divBdr>
    </w:div>
    <w:div w:id="1824926703">
      <w:bodyDiv w:val="1"/>
      <w:marLeft w:val="0"/>
      <w:marRight w:val="0"/>
      <w:marTop w:val="0"/>
      <w:marBottom w:val="0"/>
      <w:divBdr>
        <w:top w:val="none" w:sz="0" w:space="0" w:color="auto"/>
        <w:left w:val="none" w:sz="0" w:space="0" w:color="auto"/>
        <w:bottom w:val="none" w:sz="0" w:space="0" w:color="auto"/>
        <w:right w:val="none" w:sz="0" w:space="0" w:color="auto"/>
      </w:divBdr>
    </w:div>
    <w:div w:id="1830515841">
      <w:bodyDiv w:val="1"/>
      <w:marLeft w:val="0"/>
      <w:marRight w:val="0"/>
      <w:marTop w:val="0"/>
      <w:marBottom w:val="0"/>
      <w:divBdr>
        <w:top w:val="none" w:sz="0" w:space="0" w:color="auto"/>
        <w:left w:val="none" w:sz="0" w:space="0" w:color="auto"/>
        <w:bottom w:val="none" w:sz="0" w:space="0" w:color="auto"/>
        <w:right w:val="none" w:sz="0" w:space="0" w:color="auto"/>
      </w:divBdr>
    </w:div>
    <w:div w:id="1837068073">
      <w:bodyDiv w:val="1"/>
      <w:marLeft w:val="0"/>
      <w:marRight w:val="0"/>
      <w:marTop w:val="0"/>
      <w:marBottom w:val="0"/>
      <w:divBdr>
        <w:top w:val="none" w:sz="0" w:space="0" w:color="auto"/>
        <w:left w:val="none" w:sz="0" w:space="0" w:color="auto"/>
        <w:bottom w:val="none" w:sz="0" w:space="0" w:color="auto"/>
        <w:right w:val="none" w:sz="0" w:space="0" w:color="auto"/>
      </w:divBdr>
    </w:div>
    <w:div w:id="1853913323">
      <w:bodyDiv w:val="1"/>
      <w:marLeft w:val="0"/>
      <w:marRight w:val="0"/>
      <w:marTop w:val="0"/>
      <w:marBottom w:val="0"/>
      <w:divBdr>
        <w:top w:val="none" w:sz="0" w:space="0" w:color="auto"/>
        <w:left w:val="none" w:sz="0" w:space="0" w:color="auto"/>
        <w:bottom w:val="none" w:sz="0" w:space="0" w:color="auto"/>
        <w:right w:val="none" w:sz="0" w:space="0" w:color="auto"/>
      </w:divBdr>
    </w:div>
    <w:div w:id="1858107421">
      <w:bodyDiv w:val="1"/>
      <w:marLeft w:val="0"/>
      <w:marRight w:val="0"/>
      <w:marTop w:val="0"/>
      <w:marBottom w:val="0"/>
      <w:divBdr>
        <w:top w:val="none" w:sz="0" w:space="0" w:color="auto"/>
        <w:left w:val="none" w:sz="0" w:space="0" w:color="auto"/>
        <w:bottom w:val="none" w:sz="0" w:space="0" w:color="auto"/>
        <w:right w:val="none" w:sz="0" w:space="0" w:color="auto"/>
      </w:divBdr>
    </w:div>
    <w:div w:id="1870290279">
      <w:bodyDiv w:val="1"/>
      <w:marLeft w:val="0"/>
      <w:marRight w:val="0"/>
      <w:marTop w:val="0"/>
      <w:marBottom w:val="0"/>
      <w:divBdr>
        <w:top w:val="none" w:sz="0" w:space="0" w:color="auto"/>
        <w:left w:val="none" w:sz="0" w:space="0" w:color="auto"/>
        <w:bottom w:val="none" w:sz="0" w:space="0" w:color="auto"/>
        <w:right w:val="none" w:sz="0" w:space="0" w:color="auto"/>
      </w:divBdr>
    </w:div>
    <w:div w:id="1899591820">
      <w:bodyDiv w:val="1"/>
      <w:marLeft w:val="0"/>
      <w:marRight w:val="0"/>
      <w:marTop w:val="0"/>
      <w:marBottom w:val="0"/>
      <w:divBdr>
        <w:top w:val="none" w:sz="0" w:space="0" w:color="auto"/>
        <w:left w:val="none" w:sz="0" w:space="0" w:color="auto"/>
        <w:bottom w:val="none" w:sz="0" w:space="0" w:color="auto"/>
        <w:right w:val="none" w:sz="0" w:space="0" w:color="auto"/>
      </w:divBdr>
    </w:div>
    <w:div w:id="1951206894">
      <w:bodyDiv w:val="1"/>
      <w:marLeft w:val="0"/>
      <w:marRight w:val="0"/>
      <w:marTop w:val="0"/>
      <w:marBottom w:val="0"/>
      <w:divBdr>
        <w:top w:val="none" w:sz="0" w:space="0" w:color="auto"/>
        <w:left w:val="none" w:sz="0" w:space="0" w:color="auto"/>
        <w:bottom w:val="none" w:sz="0" w:space="0" w:color="auto"/>
        <w:right w:val="none" w:sz="0" w:space="0" w:color="auto"/>
      </w:divBdr>
    </w:div>
    <w:div w:id="1956674683">
      <w:bodyDiv w:val="1"/>
      <w:marLeft w:val="0"/>
      <w:marRight w:val="0"/>
      <w:marTop w:val="0"/>
      <w:marBottom w:val="0"/>
      <w:divBdr>
        <w:top w:val="none" w:sz="0" w:space="0" w:color="auto"/>
        <w:left w:val="none" w:sz="0" w:space="0" w:color="auto"/>
        <w:bottom w:val="none" w:sz="0" w:space="0" w:color="auto"/>
        <w:right w:val="none" w:sz="0" w:space="0" w:color="auto"/>
      </w:divBdr>
    </w:div>
    <w:div w:id="1958903123">
      <w:bodyDiv w:val="1"/>
      <w:marLeft w:val="0"/>
      <w:marRight w:val="0"/>
      <w:marTop w:val="0"/>
      <w:marBottom w:val="0"/>
      <w:divBdr>
        <w:top w:val="none" w:sz="0" w:space="0" w:color="auto"/>
        <w:left w:val="none" w:sz="0" w:space="0" w:color="auto"/>
        <w:bottom w:val="none" w:sz="0" w:space="0" w:color="auto"/>
        <w:right w:val="none" w:sz="0" w:space="0" w:color="auto"/>
      </w:divBdr>
    </w:div>
    <w:div w:id="1962420432">
      <w:bodyDiv w:val="1"/>
      <w:marLeft w:val="0"/>
      <w:marRight w:val="0"/>
      <w:marTop w:val="0"/>
      <w:marBottom w:val="0"/>
      <w:divBdr>
        <w:top w:val="none" w:sz="0" w:space="0" w:color="auto"/>
        <w:left w:val="none" w:sz="0" w:space="0" w:color="auto"/>
        <w:bottom w:val="none" w:sz="0" w:space="0" w:color="auto"/>
        <w:right w:val="none" w:sz="0" w:space="0" w:color="auto"/>
      </w:divBdr>
    </w:div>
    <w:div w:id="2016760538">
      <w:bodyDiv w:val="1"/>
      <w:marLeft w:val="0"/>
      <w:marRight w:val="0"/>
      <w:marTop w:val="0"/>
      <w:marBottom w:val="0"/>
      <w:divBdr>
        <w:top w:val="none" w:sz="0" w:space="0" w:color="auto"/>
        <w:left w:val="none" w:sz="0" w:space="0" w:color="auto"/>
        <w:bottom w:val="none" w:sz="0" w:space="0" w:color="auto"/>
        <w:right w:val="none" w:sz="0" w:space="0" w:color="auto"/>
      </w:divBdr>
    </w:div>
    <w:div w:id="2039507093">
      <w:bodyDiv w:val="1"/>
      <w:marLeft w:val="0"/>
      <w:marRight w:val="0"/>
      <w:marTop w:val="0"/>
      <w:marBottom w:val="0"/>
      <w:divBdr>
        <w:top w:val="none" w:sz="0" w:space="0" w:color="auto"/>
        <w:left w:val="none" w:sz="0" w:space="0" w:color="auto"/>
        <w:bottom w:val="none" w:sz="0" w:space="0" w:color="auto"/>
        <w:right w:val="none" w:sz="0" w:space="0" w:color="auto"/>
      </w:divBdr>
    </w:div>
    <w:div w:id="2080209073">
      <w:bodyDiv w:val="1"/>
      <w:marLeft w:val="0"/>
      <w:marRight w:val="0"/>
      <w:marTop w:val="0"/>
      <w:marBottom w:val="0"/>
      <w:divBdr>
        <w:top w:val="none" w:sz="0" w:space="0" w:color="auto"/>
        <w:left w:val="none" w:sz="0" w:space="0" w:color="auto"/>
        <w:bottom w:val="none" w:sz="0" w:space="0" w:color="auto"/>
        <w:right w:val="none" w:sz="0" w:space="0" w:color="auto"/>
      </w:divBdr>
    </w:div>
    <w:div w:id="2081443835">
      <w:bodyDiv w:val="1"/>
      <w:marLeft w:val="0"/>
      <w:marRight w:val="0"/>
      <w:marTop w:val="0"/>
      <w:marBottom w:val="0"/>
      <w:divBdr>
        <w:top w:val="none" w:sz="0" w:space="0" w:color="auto"/>
        <w:left w:val="none" w:sz="0" w:space="0" w:color="auto"/>
        <w:bottom w:val="none" w:sz="0" w:space="0" w:color="auto"/>
        <w:right w:val="none" w:sz="0" w:space="0" w:color="auto"/>
      </w:divBdr>
    </w:div>
    <w:div w:id="21378711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jpeg"/><Relationship Id="rId3" Type="http://schemas.openxmlformats.org/officeDocument/2006/relationships/styles" Target="styles.xml"/><Relationship Id="rId21" Type="http://schemas.openxmlformats.org/officeDocument/2006/relationships/image" Target="media/image14.tiff"/><Relationship Id="rId34" Type="http://schemas.openxmlformats.org/officeDocument/2006/relationships/image" Target="media/image27.tiff"/><Relationship Id="rId42" Type="http://schemas.openxmlformats.org/officeDocument/2006/relationships/image" Target="media/image35.jpeg"/><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image" Target="media/image18.png"/><Relationship Id="rId33" Type="http://schemas.openxmlformats.org/officeDocument/2006/relationships/image" Target="media/image26.tiff"/><Relationship Id="rId38" Type="http://schemas.openxmlformats.org/officeDocument/2006/relationships/image" Target="media/image31.png"/><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tiff"/><Relationship Id="rId20" Type="http://schemas.openxmlformats.org/officeDocument/2006/relationships/image" Target="media/image13.tiff"/><Relationship Id="rId29" Type="http://schemas.openxmlformats.org/officeDocument/2006/relationships/image" Target="media/image22.tif"/><Relationship Id="rId41" Type="http://schemas.openxmlformats.org/officeDocument/2006/relationships/image" Target="media/image34.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tif"/><Relationship Id="rId37" Type="http://schemas.openxmlformats.org/officeDocument/2006/relationships/image" Target="media/image30.png"/><Relationship Id="rId40" Type="http://schemas.openxmlformats.org/officeDocument/2006/relationships/image" Target="media/image33.jpeg"/><Relationship Id="rId45"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image" Target="media/image16.tiff"/><Relationship Id="rId28" Type="http://schemas.openxmlformats.org/officeDocument/2006/relationships/image" Target="media/image21.tif"/><Relationship Id="rId36" Type="http://schemas.openxmlformats.org/officeDocument/2006/relationships/image" Target="media/image29.png"/><Relationship Id="rId10" Type="http://schemas.openxmlformats.org/officeDocument/2006/relationships/image" Target="media/image3.tiff"/><Relationship Id="rId19" Type="http://schemas.openxmlformats.org/officeDocument/2006/relationships/image" Target="media/image12.png"/><Relationship Id="rId31" Type="http://schemas.openxmlformats.org/officeDocument/2006/relationships/image" Target="media/image24.tiff"/><Relationship Id="rId44" Type="http://schemas.openxmlformats.org/officeDocument/2006/relationships/hyperlink" Target="http://www.Srl.Cam.Ac.uk/epic/" TargetMode="Externa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jpeg"/><Relationship Id="rId22" Type="http://schemas.openxmlformats.org/officeDocument/2006/relationships/image" Target="media/image15.tiff"/><Relationship Id="rId27" Type="http://schemas.openxmlformats.org/officeDocument/2006/relationships/image" Target="media/image20.png"/><Relationship Id="rId30" Type="http://schemas.openxmlformats.org/officeDocument/2006/relationships/image" Target="media/image23.tif"/><Relationship Id="rId35" Type="http://schemas.openxmlformats.org/officeDocument/2006/relationships/image" Target="media/image28.tiff"/><Relationship Id="rId43" Type="http://schemas.openxmlformats.org/officeDocument/2006/relationships/hyperlink" Target="http://www.ukbiobankeyeconsortium.org.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6C6D6D-6C52-4DF5-96BE-20254AB88A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36</TotalTime>
  <Pages>36</Pages>
  <Words>8325</Words>
  <Characters>47456</Characters>
  <Application>Microsoft Office Word</Application>
  <DocSecurity>0</DocSecurity>
  <Lines>395</Lines>
  <Paragraphs>111</Paragraphs>
  <ScaleCrop>false</ScaleCrop>
  <HeadingPairs>
    <vt:vector size="2" baseType="variant">
      <vt:variant>
        <vt:lpstr>Title</vt:lpstr>
      </vt:variant>
      <vt:variant>
        <vt:i4>1</vt:i4>
      </vt:variant>
    </vt:vector>
  </HeadingPairs>
  <TitlesOfParts>
    <vt:vector size="1" baseType="lpstr">
      <vt:lpstr>_</vt:lpstr>
    </vt:vector>
  </TitlesOfParts>
  <Company/>
  <LinksUpToDate>false</LinksUpToDate>
  <CharactersWithSpaces>556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Welikala, Roshan A</dc:creator>
  <cp:keywords/>
  <dc:description/>
  <cp:lastModifiedBy>Welikala, Roshan A</cp:lastModifiedBy>
  <cp:revision>115</cp:revision>
  <dcterms:created xsi:type="dcterms:W3CDTF">2017-05-16T11:45:00Z</dcterms:created>
  <dcterms:modified xsi:type="dcterms:W3CDTF">2017-09-05T0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9615</vt:lpwstr>
  </property>
  <property fmtid="{D5CDD505-2E9C-101B-9397-08002B2CF9AE}" pid="3" name="WnCSubscriberId">
    <vt:lpwstr>5150</vt:lpwstr>
  </property>
  <property fmtid="{D5CDD505-2E9C-101B-9397-08002B2CF9AE}" pid="4" name="WnCOutputStyleId">
    <vt:lpwstr>2916</vt:lpwstr>
  </property>
  <property fmtid="{D5CDD505-2E9C-101B-9397-08002B2CF9AE}" pid="5" name="RWProductId">
    <vt:lpwstr>WnC</vt:lpwstr>
  </property>
  <property fmtid="{D5CDD505-2E9C-101B-9397-08002B2CF9AE}" pid="6" name="WnC4Folder">
    <vt:lpwstr>Documents///CNN_A-V_ paper_final_Revised</vt:lpwstr>
  </property>
</Properties>
</file>